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5930BC" w:rsidRDefault="001104BF" w:rsidP="00D75FCC">
      <w:pPr>
        <w:pStyle w:val="Heading1"/>
      </w:pPr>
      <w:bookmarkStart w:id="0" w:name="problem-statement"/>
      <w:r w:rsidRPr="005930BC">
        <w:t>Specificity Prediction of Plant Acyl-ACP Thioesterases using Machine Learning</w:t>
      </w:r>
      <w:bookmarkEnd w:id="0"/>
    </w:p>
    <w:p w14:paraId="387C2F91" w14:textId="5963B6E1" w:rsidR="001104BF" w:rsidRPr="00DA10F2" w:rsidRDefault="001104BF" w:rsidP="00D75FCC">
      <w:pPr>
        <w:pStyle w:val="BodyText"/>
      </w:pPr>
      <w:r w:rsidRPr="00DA10F2">
        <w:t xml:space="preserve">Deepro Banerjee*, Michael Jindra†, Brian F. Pfleger†,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28A0D5C5" w14:textId="77777777" w:rsidR="001104BF" w:rsidRPr="001104BF" w:rsidRDefault="001104BF" w:rsidP="001104BF">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062F77D8" w14:textId="436A3AE0" w:rsidR="00FE6EB8" w:rsidRDefault="00FE6EB8" w:rsidP="00D75FCC">
      <w:pPr>
        <w:pStyle w:val="Heading2"/>
      </w:pPr>
    </w:p>
    <w:p w14:paraId="5D617D23" w14:textId="6CAC1C86" w:rsidR="00B469DE" w:rsidRDefault="00B469DE" w:rsidP="00B469DE">
      <w:r>
        <w:t>**abstract??***</w:t>
      </w:r>
    </w:p>
    <w:p w14:paraId="21CF2815" w14:textId="77777777" w:rsidR="00B469DE" w:rsidRPr="00B469DE" w:rsidRDefault="00B469DE" w:rsidP="00B469DE"/>
    <w:p w14:paraId="51035624" w14:textId="46E6253D" w:rsidR="006E16CF" w:rsidRPr="005930BC" w:rsidRDefault="006E16CF" w:rsidP="00D75FCC">
      <w:pPr>
        <w:pStyle w:val="Heading2"/>
      </w:pPr>
      <w:r w:rsidRPr="005930BC">
        <w:t>Introduction</w:t>
      </w:r>
    </w:p>
    <w:p w14:paraId="62EA4BFD" w14:textId="4DA48765" w:rsidR="006E16CF" w:rsidRPr="006E16CF" w:rsidRDefault="006E16CF" w:rsidP="00D75FCC">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Processes have been established to create the higher value oleochemical derivatives, such as fatty alcohols, directly from petrochemical building blocks.  However, these processes yield a distribution of alcohol</w:t>
      </w:r>
      <w:r w:rsidR="006859F7">
        <w:t xml:space="preserve">s, </w:t>
      </w:r>
      <w:r w:rsidRPr="006E16CF">
        <w:t xml:space="preserve">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D75FCC"/>
    <w:p w14:paraId="0D31746B" w14:textId="74938084" w:rsidR="008169AA" w:rsidRDefault="006E16CF" w:rsidP="00D75FCC">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expedite this process, </w:t>
      </w:r>
      <w:r w:rsidR="005020FA">
        <w:t>by homing in and</w:t>
      </w:r>
      <w:r w:rsidRPr="006E16CF">
        <w:t xml:space="preserve"> expressing </w:t>
      </w:r>
      <w:r w:rsidR="005020FA">
        <w:t xml:space="preserve">only the most promising </w:t>
      </w:r>
      <w:r w:rsidRPr="006E16CF">
        <w:t>homolog</w:t>
      </w:r>
      <w:r w:rsidR="005020FA">
        <w:t>s</w:t>
      </w:r>
      <w:r w:rsidRPr="006E16CF">
        <w:t xml:space="preserve"> in a host to gain insight to its selectivity profile.</w:t>
      </w:r>
    </w:p>
    <w:p w14:paraId="2C16CC09" w14:textId="77777777" w:rsidR="003077B2" w:rsidRDefault="003077B2" w:rsidP="00D75FCC"/>
    <w:p w14:paraId="6C4DB601" w14:textId="3D447C33" w:rsidR="006E16CF" w:rsidRDefault="006E16CF" w:rsidP="00D75FCC">
      <w:r w:rsidRPr="006E16CF">
        <w:t xml:space="preserve">A variety of </w:t>
      </w:r>
      <w:r w:rsidR="009C46D7" w:rsidRPr="009C46D7">
        <w:rPr>
          <w:i/>
          <w:iCs/>
        </w:rPr>
        <w:t>in-silico</w:t>
      </w:r>
      <w:r w:rsidR="00006D63">
        <w:t xml:space="preserve"> </w:t>
      </w:r>
      <w:r w:rsidRPr="006E16CF">
        <w:t xml:space="preserve">approaches to </w:t>
      </w:r>
      <w:r w:rsidR="003C532A">
        <w:t xml:space="preserve">infer </w:t>
      </w:r>
      <w:r w:rsidR="00C32DB7">
        <w:t>protein</w:t>
      </w:r>
      <w:r w:rsidR="007748C3" w:rsidRPr="00B5516B">
        <w:t xml:space="preserve"> </w:t>
      </w:r>
      <w:r w:rsidR="003432D1" w:rsidRPr="00B5516B">
        <w:t>functional group</w:t>
      </w:r>
      <w:r w:rsidR="007748C3" w:rsidRPr="00B5516B">
        <w:t>s</w:t>
      </w:r>
      <w:r w:rsidR="009C46D7" w:rsidRPr="00B5516B">
        <w:t xml:space="preserve">, including </w:t>
      </w:r>
      <w:r w:rsidR="00C32DB7">
        <w:t xml:space="preserve">enzyme </w:t>
      </w:r>
      <w:r w:rsidR="009C46D7" w:rsidRPr="00B5516B">
        <w:t>substrate specificity</w:t>
      </w:r>
      <w:r w:rsidR="00B5516B">
        <w:t xml:space="preserve"> </w:t>
      </w:r>
      <w:r w:rsidR="00B5516B">
        <w:fldChar w:fldCharType="begin" w:fldLock="1"/>
      </w:r>
      <w:r w:rsidR="009E320C">
        <w:instrText>ADDIN CSL_CITATION {"citationItems":[{"id":"ITEM-1","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1","issued":{"date-parts":[["2013"]]},"title":"Prediction and experimental validation of enzyme substrate specificity in protein structures","type":"article-journal"},"uris":["http://www.mendeley.com/documents/?uuid=205fd51e-295d-4bf2-be7a-571f49c30965"]},{"id":"ITEM-2","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2","issued":{"date-parts":[["2010"]]},"title":"Genome scale prediction of substrate specificity for acyl adenylate superfamily of enzymes based on active site residue profiles","type":"article-journal"},"uris":["http://www.mendeley.com/documents/?uuid=6923feaa-0426-42b8-ba4d-3c306e147b46"]}],"mendeley":{"formattedCitation":"[16], [17]","plainTextFormattedCitation":"[16], [17]","previouslyFormattedCitation":"[16], [17]"},"properties":{"noteIndex":0},"schema":"https://github.com/citation-style-language/schema/raw/master/csl-citation.json"}</w:instrText>
      </w:r>
      <w:r w:rsidR="00B5516B">
        <w:fldChar w:fldCharType="separate"/>
      </w:r>
      <w:r w:rsidR="00B5516B" w:rsidRPr="00B5516B">
        <w:rPr>
          <w:noProof/>
        </w:rPr>
        <w:t>[16], [17]</w:t>
      </w:r>
      <w:r w:rsidR="00B5516B">
        <w:fldChar w:fldCharType="end"/>
      </w:r>
      <w:r w:rsidR="009C46D7">
        <w:t xml:space="preserve">, </w:t>
      </w:r>
      <w:r w:rsidR="003432D1">
        <w:t xml:space="preserve">based on their primary sequences </w:t>
      </w:r>
      <w:r w:rsidRPr="006E16CF">
        <w:t xml:space="preserve">have been proposed, which broadly fall </w:t>
      </w:r>
      <w:r w:rsidRPr="006E16CF">
        <w:lastRenderedPageBreak/>
        <w:t xml:space="preserve">under two categories, generative and discriminative. The generative approach builds a model of the feature distribution for each protein category and assigns a particular class </w:t>
      </w:r>
      <w:r w:rsidR="00E750FA">
        <w:t xml:space="preserve">or functional group </w:t>
      </w:r>
      <w:r w:rsidRPr="006E16CF">
        <w:t xml:space="preserve">to a 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E320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8], [19]","plainTextFormattedCitation":"[18], [19]","previouslyFormattedCitation":"[18], [19]"},"properties":{"noteIndex":0},"schema":"https://github.com/citation-style-language/schema/raw/master/csl-citation.json"}</w:instrText>
      </w:r>
      <w:r w:rsidRPr="006E16CF">
        <w:fldChar w:fldCharType="separate"/>
      </w:r>
      <w:r w:rsidR="00B5516B" w:rsidRPr="00B5516B">
        <w:rPr>
          <w:noProof/>
        </w:rPr>
        <w:t>[18], [19]</w:t>
      </w:r>
      <w:r w:rsidRPr="006E16CF">
        <w:fldChar w:fldCharType="end"/>
      </w:r>
      <w:r w:rsidRPr="006E16CF">
        <w:t xml:space="preserve">, position specific scoring tables or profiles created from a group of previously aligned sequences </w:t>
      </w:r>
      <w:r w:rsidRPr="006E16CF">
        <w:fldChar w:fldCharType="begin" w:fldLock="1"/>
      </w:r>
      <w:r w:rsidR="009E320C">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20], [21]","plainTextFormattedCitation":"[20], [21]","previouslyFormattedCitation":"[20], [21]"},"properties":{"noteIndex":0},"schema":"https://github.com/citation-style-language/schema/raw/master/csl-citation.json"}</w:instrText>
      </w:r>
      <w:r w:rsidRPr="006E16CF">
        <w:fldChar w:fldCharType="separate"/>
      </w:r>
      <w:r w:rsidR="00B5516B" w:rsidRPr="00B5516B">
        <w:rPr>
          <w:noProof/>
        </w:rPr>
        <w:t>[20], [21]</w:t>
      </w:r>
      <w:r w:rsidRPr="006E16CF">
        <w:fldChar w:fldCharType="end"/>
      </w:r>
      <w:r w:rsidRPr="006E16CF">
        <w:t xml:space="preserve">, consensus sequence patterns or motifs </w:t>
      </w:r>
      <w:r w:rsidRPr="006E16CF">
        <w:fldChar w:fldCharType="begin" w:fldLock="1"/>
      </w:r>
      <w:r w:rsidR="009E320C">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2]","plainTextFormattedCitation":"[22]","previouslyFormattedCitation":"[22]"},"properties":{"noteIndex":0},"schema":"https://github.com/citation-style-language/schema/raw/master/csl-citation.json"}</w:instrText>
      </w:r>
      <w:r w:rsidRPr="006E16CF">
        <w:fldChar w:fldCharType="separate"/>
      </w:r>
      <w:r w:rsidR="00B5516B" w:rsidRPr="00B5516B">
        <w:rPr>
          <w:noProof/>
        </w:rPr>
        <w:t>[22]</w:t>
      </w:r>
      <w:r w:rsidRPr="006E16CF">
        <w:fldChar w:fldCharType="end"/>
      </w:r>
      <w:r w:rsidRPr="006E16CF">
        <w:t xml:space="preserve"> and Hidden Markov Models (HMMs) </w:t>
      </w:r>
      <w:r w:rsidRPr="006E16CF">
        <w:fldChar w:fldCharType="begin" w:fldLock="1"/>
      </w:r>
      <w:r w:rsidR="009E320C">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3]–[25]","plainTextFormattedCitation":"[23]–[25]","previouslyFormattedCitation":"[23]–[25]"},"properties":{"noteIndex":0},"schema":"https://github.com/citation-style-language/schema/raw/master/csl-citation.json"}</w:instrText>
      </w:r>
      <w:r w:rsidRPr="006E16CF">
        <w:fldChar w:fldCharType="separate"/>
      </w:r>
      <w:r w:rsidR="00B5516B" w:rsidRPr="00B5516B">
        <w:rPr>
          <w:noProof/>
        </w:rPr>
        <w:t>[23]–[25]</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E320C">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6]","plainTextFormattedCitation":"[26]","previouslyFormattedCitation":"[26]"},"properties":{"noteIndex":0},"schema":"https://github.com/citation-style-language/schema/raw/master/csl-citation.json"}</w:instrText>
      </w:r>
      <w:r w:rsidRPr="006E16CF">
        <w:fldChar w:fldCharType="separate"/>
      </w:r>
      <w:r w:rsidR="00B5516B" w:rsidRPr="00B5516B">
        <w:rPr>
          <w:noProof/>
        </w:rPr>
        <w:t>[26]</w:t>
      </w:r>
      <w:r w:rsidRPr="006E16CF">
        <w:fldChar w:fldCharType="end"/>
      </w:r>
      <w:r w:rsidRPr="006E16CF">
        <w:t xml:space="preserve"> </w:t>
      </w:r>
      <w:r w:rsidR="00B469DE">
        <w:t>and</w:t>
      </w:r>
      <w:r w:rsidRPr="006E16CF">
        <w:t xml:space="preserve"> are computationally expensive </w:t>
      </w:r>
      <w:r w:rsidR="00FA251D">
        <w:t>i.e. they require intense computational power to generate numerical representation of sequences</w:t>
      </w:r>
      <w:r w:rsidR="007C14C8">
        <w:t xml:space="preserve"> </w:t>
      </w:r>
      <w:r w:rsidRPr="006E16CF">
        <w:t xml:space="preserve">(HMMs) </w:t>
      </w:r>
      <w:r w:rsidRPr="006E16CF">
        <w:fldChar w:fldCharType="begin" w:fldLock="1"/>
      </w:r>
      <w:r w:rsidR="009E320C">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7]","plainTextFormattedCitation":"[27]","previouslyFormattedCitation":"[27]"},"properties":{"noteIndex":0},"schema":"https://github.com/citation-style-language/schema/raw/master/csl-citation.json"}</w:instrText>
      </w:r>
      <w:r w:rsidRPr="006E16CF">
        <w:fldChar w:fldCharType="separate"/>
      </w:r>
      <w:r w:rsidR="00B5516B" w:rsidRPr="00B5516B">
        <w:rPr>
          <w:noProof/>
        </w:rPr>
        <w:t>[27]</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w:t>
      </w:r>
      <w:r w:rsidR="00BA3E24">
        <w:t>applies</w:t>
      </w:r>
      <w:r w:rsidRPr="006E16CF">
        <w:t xml:space="preserve"> the learnt rules to predict the class of any new protein sequence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8]–[30]","plainTextFormattedCitation":"[28]–[30]","previouslyFormattedCitation":"[28]–[30]"},"properties":{"noteIndex":0},"schema":"https://github.com/citation-style-language/schema/raw/master/csl-citation.json"}</w:instrText>
      </w:r>
      <w:r w:rsidRPr="006E16CF">
        <w:fldChar w:fldCharType="separate"/>
      </w:r>
      <w:r w:rsidR="00B5516B" w:rsidRPr="00B5516B">
        <w:rPr>
          <w:noProof/>
        </w:rPr>
        <w:t>[28]–[30]</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7], [29]–[37]","plainTextFormattedCitation":"[27], [29]–[37]","previouslyFormattedCitation":"[27], [29]–[37]"},"properties":{"noteIndex":0},"schema":"https://github.com/citation-style-language/schema/raw/master/csl-citation.json"}</w:instrText>
      </w:r>
      <w:r w:rsidR="00DC2DBE">
        <w:fldChar w:fldCharType="separate"/>
      </w:r>
      <w:r w:rsidR="00B5516B" w:rsidRPr="00B5516B">
        <w:rPr>
          <w:noProof/>
        </w:rPr>
        <w:t>[27], [29]–[37]</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9E320C">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16], [17]","plainTextFormattedCitation":"[16], [17]","previouslyFormattedCitation":"[16], [17]"},"properties":{"noteIndex":0},"schema":"https://github.com/citation-style-language/schema/raw/master/csl-citation.json"}</w:instrText>
      </w:r>
      <w:r w:rsidR="00937355">
        <w:fldChar w:fldCharType="separate"/>
      </w:r>
      <w:r w:rsidR="00B5516B" w:rsidRPr="00B5516B">
        <w:rPr>
          <w:noProof/>
        </w:rPr>
        <w:t>[16], [1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similar proteins </w:t>
      </w:r>
      <w:r w:rsidR="005020FA">
        <w:t xml:space="preserve">(e.g., </w:t>
      </w:r>
      <w:r w:rsidR="00006D63" w:rsidRPr="006E16CF">
        <w:t xml:space="preserve">guanylyl </w:t>
      </w:r>
      <w:r w:rsidR="005020FA">
        <w:t>vs.</w:t>
      </w:r>
      <w:r w:rsidR="00006D63" w:rsidRPr="006E16CF">
        <w:t xml:space="preserve"> adenylyl cylases, lactate </w:t>
      </w:r>
      <w:r w:rsidR="005020FA">
        <w:t>vs.</w:t>
      </w:r>
      <w:r w:rsidR="00006D63" w:rsidRPr="006E16CF">
        <w:t xml:space="preserve"> malate dehydrogenases,</w:t>
      </w:r>
      <w:r w:rsidR="005020FA">
        <w:t xml:space="preserve"> or</w:t>
      </w:r>
      <w:r w:rsidR="00006D63" w:rsidRPr="006E16CF">
        <w:t xml:space="preserve"> trypsins </w:t>
      </w:r>
      <w:r w:rsidR="005020FA">
        <w:t>vs.</w:t>
      </w:r>
      <w:r w:rsidR="00006D63" w:rsidRPr="006E16CF">
        <w:t xml:space="preserve"> chymotrypsins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D75FCC"/>
    <w:p w14:paraId="7B5C4D6A" w14:textId="77777777" w:rsidR="008169AA" w:rsidRDefault="008169AA" w:rsidP="00D75FCC">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5105400" cy="2886075"/>
                    </a:xfrm>
                    <a:prstGeom prst="rect">
                      <a:avLst/>
                    </a:prstGeom>
                  </pic:spPr>
                </pic:pic>
              </a:graphicData>
            </a:graphic>
          </wp:inline>
        </w:drawing>
      </w:r>
    </w:p>
    <w:p w14:paraId="751B0060" w14:textId="558EFB34" w:rsidR="008169AA" w:rsidRPr="008169AA" w:rsidRDefault="008169AA" w:rsidP="00D75FCC">
      <w:pPr>
        <w:pStyle w:val="Caption"/>
      </w:pPr>
      <w:bookmarkStart w:id="1"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D57D1C">
        <w:rPr>
          <w:b/>
          <w:bCs/>
          <w:noProof/>
        </w:rPr>
        <w:t>1</w:t>
      </w:r>
      <w:r w:rsidRPr="008169AA">
        <w:rPr>
          <w:b/>
          <w:bCs/>
        </w:rPr>
        <w:fldChar w:fldCharType="end"/>
      </w:r>
      <w:bookmarkEnd w:id="1"/>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D75FCC">
      <w:pPr>
        <w:pStyle w:val="Caption"/>
      </w:pPr>
    </w:p>
    <w:p w14:paraId="7C4C3A4C" w14:textId="77777777" w:rsidR="006E16CF" w:rsidRPr="006E16CF" w:rsidRDefault="006E16CF" w:rsidP="00D75FCC"/>
    <w:p w14:paraId="13657238" w14:textId="4C70E1F0" w:rsidR="006E16CF" w:rsidRPr="006E16CF" w:rsidRDefault="006E16CF" w:rsidP="00D75FCC">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w:t>
      </w:r>
      <w:r w:rsidRPr="006E16CF">
        <w:lastRenderedPageBreak/>
        <w:t xml:space="preserve">classification problem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SVM is among the most widely used discriminative learning algorithm </w:t>
      </w:r>
      <w:r w:rsidR="009E320C">
        <w:t xml:space="preserve">for biological sequence classification </w:t>
      </w:r>
      <w:r w:rsidRPr="006E16CF">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8]–[30], [32], [35], [39]–[41]","plainTextFormattedCitation":"[28]–[30], [32], [35], [39]–[41]","previouslyFormattedCitation":"[28]–[30], [32], [35], [39]–[41]"},"properties":{"noteIndex":0},"schema":"https://github.com/citation-style-language/schema/raw/master/csl-citation.json"}</w:instrText>
      </w:r>
      <w:r w:rsidRPr="006E16CF">
        <w:fldChar w:fldCharType="separate"/>
      </w:r>
      <w:r w:rsidR="00B5516B" w:rsidRPr="00B5516B">
        <w:rPr>
          <w:noProof/>
        </w:rPr>
        <w:t>[28]–[30], [32], [35], [39]–[41]</w:t>
      </w:r>
      <w:r w:rsidRPr="006E16CF">
        <w:fldChar w:fldCharType="end"/>
      </w:r>
      <w:r w:rsidR="009E320C">
        <w:t xml:space="preserve"> which has been experimentally proven to achieve</w:t>
      </w:r>
      <w:r w:rsidR="008C5A40">
        <w:t xml:space="preserve"> up to 10% </w:t>
      </w:r>
      <w:r w:rsidR="009E320C">
        <w:t xml:space="preserve">higher classification accuracy than </w:t>
      </w:r>
      <w:r w:rsidR="00E53D68">
        <w:t>generative</w:t>
      </w:r>
      <w:r w:rsidR="009E320C">
        <w:t xml:space="preserve"> approaches like HMMs across a wide range of biologically relevant problems </w:t>
      </w:r>
      <w:r w:rsidR="009E320C">
        <w:fldChar w:fldCharType="begin" w:fldLock="1"/>
      </w:r>
      <w:r w:rsidR="00206617">
        <w:instrText>ADDIN CSL_CITATION {"citationItems":[{"id":"ITEM-1","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1","issued":{"date-parts":[["2002"]]},"title":"Evaluation of techniques for classifying biological sequences","type":"paper-conference"},"uris":["http://www.mendeley.com/documents/?uuid=1161aa86-8b5b-4b6b-a9c6-c6857b8845d4"]}],"mendeley":{"formattedCitation":"[39]","plainTextFormattedCitation":"[39]","previouslyFormattedCitation":"[39]"},"properties":{"noteIndex":0},"schema":"https://github.com/citation-style-language/schema/raw/master/csl-citation.json"}</w:instrText>
      </w:r>
      <w:r w:rsidR="009E320C">
        <w:fldChar w:fldCharType="separate"/>
      </w:r>
      <w:r w:rsidR="009E320C" w:rsidRPr="009E320C">
        <w:rPr>
          <w:noProof/>
        </w:rPr>
        <w:t>[39]</w:t>
      </w:r>
      <w:r w:rsidR="009E320C">
        <w:fldChar w:fldCharType="end"/>
      </w:r>
      <w:r w:rsidRPr="006E16CF">
        <w:t xml:space="preserve">. </w:t>
      </w:r>
      <w:r w:rsidR="005020FA">
        <w:t>Ultimately, t</w:t>
      </w:r>
      <w:r w:rsidRPr="006E16CF">
        <w:t xml:space="preserve">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D75FCC"/>
    <w:p w14:paraId="4177A24E" w14:textId="529AD9E2" w:rsidR="006E16CF" w:rsidRPr="006E16CF" w:rsidRDefault="006E16CF" w:rsidP="00D75FCC">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w:t>
      </w:r>
      <w:r w:rsidR="00F048D7">
        <w:t>four</w:t>
      </w:r>
      <w:r w:rsidRPr="006E16CF">
        <w:t xml:space="preserve"> categories, kernel based methods</w:t>
      </w:r>
      <w:r w:rsidR="00F048D7">
        <w:t xml:space="preserve">, physicochemical encoding </w:t>
      </w:r>
      <w:r w:rsidRPr="006E16CF">
        <w:t>of protein sequences</w:t>
      </w:r>
      <w:r w:rsidR="00F048D7">
        <w:t xml:space="preserve">, </w:t>
      </w:r>
      <w:r w:rsidR="00D84CCC">
        <w:t>N-gram</w:t>
      </w:r>
      <w:r w:rsidR="00F048D7">
        <w:t xml:space="preserve"> representations and </w:t>
      </w:r>
      <w:r w:rsidR="00EA5CAF">
        <w:t>PSSM</w:t>
      </w:r>
      <w:r w:rsidR="00F048D7">
        <w:t xml:space="preserve"> profile derived methods</w:t>
      </w:r>
      <w:r w:rsidRPr="006E16CF">
        <w:t xml:space="preserve"> </w:t>
      </w:r>
      <w:r w:rsidRPr="006E16CF">
        <w:fldChar w:fldCharType="begin" w:fldLock="1"/>
      </w:r>
      <w:r w:rsidR="009E320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Pr="006E16CF">
        <w:fldChar w:fldCharType="separate"/>
      </w:r>
      <w:r w:rsidR="00B5516B" w:rsidRPr="00B5516B">
        <w:rPr>
          <w:noProof/>
        </w:rPr>
        <w:t>[36]</w:t>
      </w:r>
      <w:r w:rsidRPr="006E16CF">
        <w:fldChar w:fldCharType="end"/>
      </w:r>
      <w:r w:rsidRPr="006E16CF">
        <w:t xml:space="preserve">. The Fisher kernel introduced by Jakkola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rsidRPr="006E16CF">
        <w:fldChar w:fldCharType="separate"/>
      </w:r>
      <w:r w:rsidR="00B5516B" w:rsidRPr="00B5516B">
        <w:rPr>
          <w:noProof/>
        </w:rPr>
        <w:t>[29]</w:t>
      </w:r>
      <w:r w:rsidRPr="006E16CF">
        <w:fldChar w:fldCharType="end"/>
      </w:r>
      <w:r w:rsidRPr="006E16CF">
        <w:t xml:space="preserve"> and its more generalized form, the mismatch kernel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Ratsch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Apart from kernel based methods,</w:t>
      </w:r>
      <w:r w:rsidR="00750394">
        <w:t xml:space="preserve"> </w:t>
      </w:r>
      <w:r w:rsidR="00F048D7">
        <w:t>another</w:t>
      </w:r>
      <w:r w:rsidRPr="006E16CF">
        <w:t xml:space="preserve">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Dubchak 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w:t>
      </w:r>
      <w:r w:rsidR="00975D7F">
        <w:t>V</w:t>
      </w:r>
      <w:r w:rsidRPr="006E16CF">
        <w:t xml:space="preserve">an </w:t>
      </w:r>
      <w:r w:rsidR="00975D7F">
        <w:t>D</w:t>
      </w:r>
      <w:r w:rsidRPr="006E16CF">
        <w:t xml:space="preserve">er </w:t>
      </w:r>
      <w:r w:rsidR="00975D7F" w:rsidRPr="006E16CF">
        <w:t>Waals</w:t>
      </w:r>
      <w:r w:rsidRPr="006E16CF">
        <w:t xml:space="preserve"> volume, polarity and polarizability to construct the feature vector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8]","plainTextFormattedCitation":"[28]","previouslyFormattedCitation":"[28]"},"properties":{"noteIndex":0},"schema":"https://github.com/citation-style-language/schema/raw/master/csl-citation.json"}</w:instrText>
      </w:r>
      <w:r w:rsidRPr="006E16CF">
        <w:fldChar w:fldCharType="separate"/>
      </w:r>
      <w:r w:rsidR="00B5516B" w:rsidRPr="00B5516B">
        <w:rPr>
          <w:noProof/>
        </w:rPr>
        <w:t>[28]</w:t>
      </w:r>
      <w:r w:rsidRPr="006E16CF">
        <w:fldChar w:fldCharType="end"/>
      </w:r>
      <w:r w:rsidRPr="006E16CF">
        <w:t xml:space="preserve">. Chou et. al. upgraded the simple AAC encoder developed by Nakashima et. al. to a pseudo Amino Acid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w:t>
      </w:r>
      <w:r w:rsidR="00FF3E31">
        <w:t xml:space="preserve">The third category of protein feature extraction technique, </w:t>
      </w:r>
      <w:r w:rsidR="00F048D7">
        <w:t>N-gram representation</w:t>
      </w:r>
      <w:r w:rsidR="00FF3E31">
        <w:t xml:space="preserve">, </w:t>
      </w:r>
      <w:r w:rsidR="00F048D7">
        <w:t>is derived from Language models</w:t>
      </w:r>
      <w:r w:rsidR="00206617">
        <w:t xml:space="preserve"> </w:t>
      </w:r>
      <w:r w:rsidR="00206617">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rsidR="00206617">
        <w:fldChar w:fldCharType="separate"/>
      </w:r>
      <w:r w:rsidR="00206617" w:rsidRPr="00206617">
        <w:rPr>
          <w:noProof/>
        </w:rPr>
        <w:t>[47]</w:t>
      </w:r>
      <w:r w:rsidR="00206617">
        <w:fldChar w:fldCharType="end"/>
      </w:r>
      <w:r w:rsidR="00F048D7">
        <w:t xml:space="preserve"> where an amino acid is analogous to a word in a sentence. </w:t>
      </w:r>
      <w:r w:rsidR="00206617">
        <w:t xml:space="preserve">The n-gram model assigns probabilities to </w:t>
      </w:r>
      <m:oMath>
        <m:r>
          <w:rPr>
            <w:rFonts w:ascii="Cambria Math" w:hAnsi="Cambria Math"/>
          </w:rPr>
          <m:t>n</m:t>
        </m:r>
      </m:oMath>
      <w:r w:rsidR="00206617">
        <w:t xml:space="preserve"> contiguous sequences of amino acids based on their occurrence in a set of protein sequences and uses the probabilities to create a numerical representation of a protein sequence.</w:t>
      </w:r>
      <w:r w:rsidR="00F048D7">
        <w:t xml:space="preserve"> </w:t>
      </w:r>
      <w:r w:rsidRPr="006E16CF">
        <w:t xml:space="preserve">Features have also been derived from Position Specific Scoring Matrices (PSSMs) profiles, which </w:t>
      </w:r>
      <w:r w:rsidR="00750394">
        <w:t>incorporates</w:t>
      </w:r>
      <w:r w:rsidRPr="006E16CF">
        <w:t xml:space="preserve"> evolutionary information</w:t>
      </w:r>
      <w:r w:rsidR="00750394">
        <w:t xml:space="preserve"> about a protein sequence by deriving position specific substitution scores </w:t>
      </w:r>
      <w:r w:rsidR="00342D77">
        <w:t>from</w:t>
      </w:r>
      <w:r w:rsidR="00750394">
        <w:t xml:space="preserve"> multiple sequence alignment of </w:t>
      </w:r>
      <w:r w:rsidR="00342D77">
        <w:t xml:space="preserve">other highly </w:t>
      </w:r>
      <w:r w:rsidR="00750394">
        <w:t>similar protein</w:t>
      </w:r>
      <w:r w:rsidR="000667FA">
        <w:t xml:space="preserve"> sequences </w:t>
      </w:r>
      <w:r w:rsidR="001F6CE6">
        <w:t xml:space="preserve">present </w:t>
      </w:r>
      <w:r w:rsidR="00342D77">
        <w:t>in a database</w:t>
      </w:r>
      <w:r w:rsidRPr="006E16CF">
        <w:t xml:space="preserve"> </w:t>
      </w:r>
      <w:r w:rsidRPr="006E16CF">
        <w:fldChar w:fldCharType="begin" w:fldLock="1"/>
      </w:r>
      <w:r w:rsidR="00C9147F">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8]","plainTextFormattedCitation":"[48]","previouslyFormattedCitation":"[48]"},"properties":{"noteIndex":0},"schema":"https://github.com/citation-style-language/schema/raw/master/csl-citation.json"}</w:instrText>
      </w:r>
      <w:r w:rsidRPr="006E16CF">
        <w:fldChar w:fldCharType="separate"/>
      </w:r>
      <w:r w:rsidR="00206617" w:rsidRPr="00206617">
        <w:rPr>
          <w:noProof/>
        </w:rPr>
        <w:t>[48]</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C9147F">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9]","plainTextFormattedCitation":"[49]","previouslyFormattedCitation":"[49]"},"properties":{"noteIndex":0},"schema":"https://github.com/citation-style-language/schema/raw/master/csl-citation.json"}</w:instrText>
      </w:r>
      <w:r w:rsidRPr="006E16CF">
        <w:fldChar w:fldCharType="separate"/>
      </w:r>
      <w:r w:rsidR="00206617" w:rsidRPr="00206617">
        <w:rPr>
          <w:noProof/>
        </w:rPr>
        <w:t>[49]</w:t>
      </w:r>
      <w:r w:rsidRPr="006E16CF">
        <w:fldChar w:fldCharType="end"/>
      </w:r>
      <w:r w:rsidRPr="006E16CF">
        <w:t xml:space="preserve">. </w:t>
      </w:r>
    </w:p>
    <w:p w14:paraId="259A68D3" w14:textId="77777777" w:rsidR="006E16CF" w:rsidRPr="006E16CF" w:rsidRDefault="006E16CF" w:rsidP="00D75FCC"/>
    <w:p w14:paraId="2FB41C01" w14:textId="3314FC5D" w:rsidR="006E16CF" w:rsidRPr="006E16CF" w:rsidRDefault="006E16CF" w:rsidP="00D75FCC">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31], [33], [34]","plainTextFormattedCitation":"[31], [33], [34]","previouslyFormattedCitation":"[31], [33], [34]"},"properties":{"noteIndex":0},"schema":"https://github.com/citation-style-language/schema/raw/master/csl-citation.json"}</w:instrText>
      </w:r>
      <w:r w:rsidRPr="006E16CF">
        <w:fldChar w:fldCharType="separate"/>
      </w:r>
      <w:r w:rsidR="00B5516B" w:rsidRPr="00B5516B">
        <w:rPr>
          <w:noProof/>
        </w:rPr>
        <w:t>[31], [33], [34]</w:t>
      </w:r>
      <w:r w:rsidRPr="006E16CF">
        <w:fldChar w:fldCharType="end"/>
      </w:r>
      <w:r w:rsidRPr="006E16CF">
        <w:t xml:space="preserve">. Camoglu et. al used a decision tree based ensemble classifier to classify protein in the SCOP database and showed how it is possible to attain much lower error rates using the ensemble </w:t>
      </w:r>
      <w:r w:rsidRPr="006E16CF">
        <w:lastRenderedPageBreak/>
        <w:t xml:space="preserve">classifier than any individual method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4]","plainTextFormattedCitation":"[34]","previouslyFormattedCitation":"[34]"},"properties":{"noteIndex":0},"schema":"https://github.com/citation-style-language/schema/raw/master/csl-citation.json"}</w:instrText>
      </w:r>
      <w:r w:rsidRPr="006E16CF">
        <w:fldChar w:fldCharType="separate"/>
      </w:r>
      <w:r w:rsidR="00B5516B" w:rsidRPr="00B5516B">
        <w:rPr>
          <w:noProof/>
        </w:rPr>
        <w:t>[34]</w:t>
      </w:r>
      <w:r w:rsidRPr="006E16CF">
        <w:fldChar w:fldCharType="end"/>
      </w:r>
      <w:r w:rsidRPr="006E16CF">
        <w:t xml:space="preserve">. Diplaris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3]","plainTextFormattedCitation":"[33]","previouslyFormattedCitation":"[33]"},"properties":{"noteIndex":0},"schema":"https://github.com/citation-style-language/schema/raw/master/csl-citation.json"}</w:instrText>
      </w:r>
      <w:r w:rsidRPr="006E16CF">
        <w:fldChar w:fldCharType="separate"/>
      </w:r>
      <w:r w:rsidR="00B5516B" w:rsidRPr="00B5516B">
        <w:rPr>
          <w:noProof/>
        </w:rPr>
        <w:t>[33]</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E320C">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31]","plainTextFormattedCitation":"[31]","previouslyFormattedCitation":"[31]"},"properties":{"noteIndex":0},"schema":"https://github.com/citation-style-language/schema/raw/master/csl-citation.json"}</w:instrText>
      </w:r>
      <w:r w:rsidRPr="006E16CF">
        <w:fldChar w:fldCharType="separate"/>
      </w:r>
      <w:r w:rsidR="00B5516B" w:rsidRPr="00B5516B">
        <w:rPr>
          <w:noProof/>
        </w:rPr>
        <w:t>[31]</w:t>
      </w:r>
      <w:r w:rsidRPr="006E16CF">
        <w:fldChar w:fldCharType="end"/>
      </w:r>
      <w:r w:rsidRPr="006E16CF">
        <w:t xml:space="preserve">. Similarly, Caragea et. al. trained an ensemble of SVM classifiers to predict glycosylation sites in amino acid residues and found that an ensemble of SVMs outperformed an individual SVM trained on imbalanced data </w:t>
      </w:r>
      <w:r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Pr="006E16CF">
        <w:fldChar w:fldCharType="separate"/>
      </w:r>
      <w:r w:rsidR="00206617" w:rsidRPr="00206617">
        <w:rPr>
          <w:noProof/>
        </w:rPr>
        <w:t>[50]</w:t>
      </w:r>
      <w:r w:rsidRPr="006E16CF">
        <w:fldChar w:fldCharType="end"/>
      </w:r>
      <w:r w:rsidRPr="006E16CF">
        <w:t>.</w:t>
      </w:r>
    </w:p>
    <w:p w14:paraId="2BA3126E" w14:textId="77777777" w:rsidR="006E16CF" w:rsidRPr="006E16CF" w:rsidRDefault="006E16CF" w:rsidP="00D75FCC"/>
    <w:p w14:paraId="466C6A06" w14:textId="58642EB2" w:rsidR="008C66EF" w:rsidRDefault="00CD5B8E" w:rsidP="00D75FCC">
      <w:r>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 </w:t>
      </w:r>
      <w:r w:rsidR="00D13EA4" w:rsidRPr="006E16CF">
        <w:t>for novel, uncharacterized</w:t>
      </w:r>
      <w:r w:rsidR="007C0F87">
        <w:t xml:space="preserve">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E16CF" w:rsidRPr="006E16CF">
        <w:fldChar w:fldCharType="separate"/>
      </w:r>
      <w:r w:rsidR="00206617" w:rsidRPr="00206617">
        <w:rPr>
          <w:noProof/>
        </w:rPr>
        <w:t>[7], [51]–[53]</w:t>
      </w:r>
      <w:r w:rsidR="006E16CF" w:rsidRPr="006E16CF">
        <w:fldChar w:fldCharType="end"/>
      </w:r>
      <w:r w:rsidR="006E16CF" w:rsidRPr="006E16CF">
        <w:t xml:space="preserve"> </w:t>
      </w:r>
      <w:r w:rsidR="00B469DE">
        <w:t xml:space="preserve">(a total of *X???*) </w:t>
      </w:r>
      <w:r w:rsidR="006E16CF" w:rsidRPr="006E16CF">
        <w:t>and they were categorized into three different classes</w:t>
      </w:r>
      <w:r w:rsidR="00F9195A">
        <w:t xml:space="preserve"> based on their substrate specificity</w:t>
      </w:r>
      <w:r>
        <w:t xml:space="preserve"> as</w:t>
      </w:r>
      <w:r w:rsidR="00F9195A">
        <w:t xml:space="preserve"> </w:t>
      </w:r>
      <w:r>
        <w:t xml:space="preserve">(i) </w:t>
      </w:r>
      <w:r w:rsidR="00F9195A">
        <w:t xml:space="preserve">medium chain, </w:t>
      </w:r>
      <w:r>
        <w:t xml:space="preserve">(ii) </w:t>
      </w:r>
      <w:r w:rsidR="00F9195A">
        <w:t xml:space="preserve">long chain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w:t>
      </w:r>
      <w:r w:rsidR="0019236C">
        <w:t>47</w:t>
      </w:r>
      <w:r w:rsidR="006E16CF" w:rsidRPr="006E16CF">
        <w:t xml:space="preserve"> base learners trained using </w:t>
      </w:r>
      <w:r w:rsidR="0019236C">
        <w:t>47</w:t>
      </w:r>
      <w:r w:rsidR="006E16CF" w:rsidRPr="006E16CF">
        <w:t xml:space="preserve"> different feature extraction techniques</w:t>
      </w:r>
      <w:r>
        <w:t xml:space="preserve"> </w:t>
      </w:r>
      <w:r w:rsidR="0019236C">
        <w:t xml:space="preserve">(listed in </w:t>
      </w:r>
      <w:r w:rsidR="0019236C">
        <w:fldChar w:fldCharType="begin"/>
      </w:r>
      <w:r w:rsidR="0019236C">
        <w:instrText xml:space="preserve"> REF _Ref65345735 \h </w:instrText>
      </w:r>
      <w:r w:rsidR="0019236C">
        <w:fldChar w:fldCharType="separate"/>
      </w:r>
      <w:r w:rsidR="0019236C" w:rsidRPr="00616F3E">
        <w:rPr>
          <w:b/>
          <w:bCs/>
        </w:rPr>
        <w:t xml:space="preserve">Table </w:t>
      </w:r>
      <w:r w:rsidR="0019236C">
        <w:rPr>
          <w:b/>
          <w:bCs/>
          <w:noProof/>
        </w:rPr>
        <w:t>1</w:t>
      </w:r>
      <w:r w:rsidR="0019236C">
        <w:fldChar w:fldCharType="end"/>
      </w:r>
      <w:r w:rsidR="0019236C">
        <w:t>)</w:t>
      </w:r>
      <w:r w:rsidR="006E16CF" w:rsidRPr="006E16CF">
        <w:t xml:space="preserve"> from </w:t>
      </w:r>
      <w:r w:rsidR="00FD0280">
        <w:t>enzyme</w:t>
      </w:r>
      <w:r w:rsidR="006E16CF" w:rsidRPr="006E16CF">
        <w:t xml:space="preserve"> primary sequences</w:t>
      </w:r>
      <w:r>
        <w:t>. A</w:t>
      </w:r>
      <w:r w:rsidR="006E16CF" w:rsidRPr="006E16CF">
        <w:t xml:space="preserve"> meta learner </w:t>
      </w:r>
      <w:r>
        <w:t xml:space="preserve">was subsequently applied </w:t>
      </w:r>
      <w:r w:rsidR="006E16CF" w:rsidRPr="006E16CF">
        <w:t xml:space="preserve">which </w:t>
      </w:r>
      <w:r w:rsidR="00C47D21">
        <w:t xml:space="preserve">automatically selects </w:t>
      </w:r>
      <w:r w:rsidR="00B469DE">
        <w:t xml:space="preserve">the top </w:t>
      </w:r>
      <w:r w:rsidR="00C47D21">
        <w:t>five base learner</w:t>
      </w:r>
      <w:r w:rsidR="00086253">
        <w:t>s</w:t>
      </w:r>
      <w:r w:rsidR="00C47D21">
        <w:t xml:space="preserve"> and </w:t>
      </w:r>
      <w:r w:rsidR="006E16CF" w:rsidRPr="006E16CF">
        <w:t>combines the</w:t>
      </w:r>
      <w:r w:rsidR="00C47D21">
        <w:t>ir</w:t>
      </w:r>
      <w:r w:rsidR="006E16CF" w:rsidRPr="006E16CF">
        <w:t xml:space="preserve"> output by applying a </w:t>
      </w:r>
      <w:r w:rsidR="0019236C">
        <w:t xml:space="preserve">hard </w:t>
      </w:r>
      <w:r w:rsidR="006E16CF" w:rsidRPr="006E16CF">
        <w:t>majority voting criterion to predict the substrate specificity class of TEs</w:t>
      </w:r>
      <w:r w:rsidR="008C66EF">
        <w:t>.</w:t>
      </w:r>
    </w:p>
    <w:p w14:paraId="3DF1F0C1" w14:textId="77777777" w:rsidR="008C66EF" w:rsidRDefault="008C66EF" w:rsidP="00D75FCC"/>
    <w:p w14:paraId="2D40F91B" w14:textId="04F6822B" w:rsidR="00A349B7" w:rsidRDefault="009F0B50" w:rsidP="00D75FCC">
      <w:r>
        <w:t>Noisy, high-dimensional, imbalanced</w:t>
      </w:r>
      <w:r w:rsidR="00131486">
        <w:t>,</w:t>
      </w:r>
      <w:r>
        <w:t xml:space="preserve"> small to medium sized functionally characterized datasets occur frequently in protein classification domain </w:t>
      </w:r>
      <w:r w:rsidR="00C9147F">
        <w:fldChar w:fldCharType="begin" w:fldLock="1"/>
      </w:r>
      <w:r w:rsidR="00712D85">
        <w:instrText>ADDIN CSL_CITATION {"citationItems":[{"id":"ITEM-1","itemData":{"DOI":"10.1016/j.jbi.2004.07.008","ISSN":"15320464","PMID":"15465476","abstract":"We consider the problem of classification in noisy, high-dimensional, and class-imbalanced protein datasets. In order to design a complete classification system, we use a three-stage machine learning framework consisting of a feature selection stage, a method addressing noise and class-imbalance, and a method for combining biologically related tasks through a prior-knowledge based clustering. In the first stage, we employ Fisher's permutation test as a feature selection filter. Comparisons with the alternative criteria show that it may be favorable for typical protein datasets. In the second stage, noise and class imbalance are addressed by using minority class over-sampling, majority class under-sampling, and ensemble learning. The performance of logistic regression models, decision trees, and neural networks is systematically evaluated. The experimental results show that in many cases ensembles of logistic regression classifiers may outperform more expressive models due to their robustness to noise and low sample density in a high-dimensional feature space. However, ensembles of neural networks may be the best solution for large datasets. In the third stage, we use prior knowledge to partition unlabeled data such that the class distributions among non-overlapping clusters significantly differ. In our experiments, training classifiers specialized to the class distributions of each cluster resulted in a further decrease in classification error. © 2004 Elsevier Inc. All rights reserved.","author":[{"dropping-particle":"","family":"Radivojac","given":"Predrag","non-dropping-particle":"","parse-names":false,"suffix":""},{"dropping-particle":"V.","family":"Chawla","given":"Nitesh","non-dropping-particle":"","parse-names":false,"suffix":""},{"dropping-particle":"","family":"Dunker","given":"A. Keith","non-dropping-particle":"","parse-names":false,"suffix":""},{"dropping-particle":"","family":"Obradovic","given":"Zoran","non-dropping-particle":"","parse-names":false,"suffix":""}],"container-title":"Journal of Biomedical Informatics","id":"ITEM-1","issued":{"date-parts":[["2004"]]},"title":"Classification and knowledge discovery in protein databases","type":"article-journal"},"uris":["http://www.mendeley.com/documents/?uuid=0ee7be8d-06d5-4131-9aad-d7577168e47f"]}],"mendeley":{"formattedCitation":"[54]","plainTextFormattedCitation":"[54]","previouslyFormattedCitation":"[54]"},"properties":{"noteIndex":0},"schema":"https://github.com/citation-style-language/schema/raw/master/csl-citation.json"}</w:instrText>
      </w:r>
      <w:r w:rsidR="00C9147F">
        <w:fldChar w:fldCharType="separate"/>
      </w:r>
      <w:r w:rsidR="00C9147F" w:rsidRPr="00C9147F">
        <w:rPr>
          <w:noProof/>
        </w:rPr>
        <w:t>[54]</w:t>
      </w:r>
      <w:r w:rsidR="00C9147F">
        <w:fldChar w:fldCharType="end"/>
      </w:r>
      <w:r>
        <w:t xml:space="preserve"> as well as computational biology in general</w:t>
      </w:r>
      <w:r w:rsidR="00C9147F">
        <w:t xml:space="preserve"> </w:t>
      </w:r>
      <w:r w:rsidR="00712D85">
        <w:fldChar w:fldCharType="begin" w:fldLock="1"/>
      </w:r>
      <w:r w:rsidR="00567114">
        <w:instrText>ADDIN CSL_CITATION {"citationItems":[{"id":"ITEM-1","itemData":{"DOI":"10.1016/j.artmed.2016.12.003","ISSN":"18732860","PMID":"28363456","abstract":"Motivation Single-centre studies in medical domain are often characterised by limited samples due to the complexity and high costs of patient data collection. Machine learning methods for regression modelling of small datasets (less than 10 observations per predictor variable) remain scarce. Our work bridges this gap by developing a novel framework for application of artificial neural networks (NNs) for regression tasks involving small medical datasets. Methods In order to address the sporadic fluctuations and validation issues that appear in regression NNs trained on small datasets, the method of multiple runs and surrogate data analysis were proposed in this work. The approach was compared to the state-of-the-art ensemble NNs; the effect of dataset size on NN performance was also investigated. Results The proposed framework was applied for the prediction of compressive strength (CS) of femoral trabecular bone in patients suffering from severe osteoarthritis. The NN model was able to estimate the CS of osteoarthritic trabecular bone from its structural and biological properties with a standard error of 0.85 MPa. When evaluated on independent test samples, the NN achieved accuracy of 98.3%, outperforming an ensemble NN model by 11%. We reproduce this result on CS data of another porous solid (concrete) and demonstrate that the proposed framework allows for an NN modelled with as few as 56 samples to generalise on 300 independent test samples with 86.5% accuracy, which is comparable to the performance of an NN developed with 18 times larger dataset (1030 samples). Conclusion The significance of this work is two-fold: the practical application allows for non-destructive prediction of bone fracture risk, while the novel methodology extends beyond the task considered in this study and provides a general framework for application of regression NNs to medical problems characterised by limited dataset sizes.","author":[{"dropping-particle":"","family":"Shaikhina","given":"Torgyn","non-dropping-particle":"","parse-names":false,"suffix":""},{"dropping-particle":"","family":"Khovanova","given":"Natalia A.","non-dropping-particle":"","parse-names":false,"suffix":""}],"container-title":"Artificial Intelligence in Medicine","id":"ITEM-1","issued":{"date-parts":[["2017"]]},"title":"Handling limited datasets with neural networks in medical applications: A small-data approach","type":"article-journal"},"uris":["http://www.mendeley.com/documents/?uuid=c1864828-8fc4-43d0-94fe-8fad583328a7"]}],"mendeley":{"formattedCitation":"[55]","plainTextFormattedCitation":"[55]","previouslyFormattedCitation":"[55]"},"properties":{"noteIndex":0},"schema":"https://github.com/citation-style-language/schema/raw/master/csl-citation.json"}</w:instrText>
      </w:r>
      <w:r w:rsidR="00712D85">
        <w:fldChar w:fldCharType="separate"/>
      </w:r>
      <w:r w:rsidR="00712D85" w:rsidRPr="00712D85">
        <w:rPr>
          <w:noProof/>
        </w:rPr>
        <w:t>[55]</w:t>
      </w:r>
      <w:r w:rsidR="00712D85">
        <w:fldChar w:fldCharType="end"/>
      </w:r>
      <w:r>
        <w:t xml:space="preserve">. </w:t>
      </w:r>
      <w:r w:rsidR="00BF3C99">
        <w:t xml:space="preserve">Our dataset is an ideal representation of the majority of computational biology datasets that exhibit these attributes. </w:t>
      </w:r>
      <w:r w:rsidR="00C10757">
        <w:t xml:space="preserve">The TE sequences in the characterized </w:t>
      </w:r>
      <w:r w:rsidR="007C54DC">
        <w:t>data</w:t>
      </w:r>
      <w:r w:rsidR="00C10757">
        <w:t>set are also highly similar in terms of sequence identity</w:t>
      </w:r>
      <w:r w:rsidR="00076959">
        <w:t xml:space="preserve"> (ranging from 22.05 to 99.68) but</w:t>
      </w:r>
      <w:r w:rsidR="00C10757">
        <w:t xml:space="preserve"> exhibit varying substrate specificity. Hence, sequence similarity based models fail to discriminate between </w:t>
      </w:r>
      <w:r w:rsidR="00B242D8">
        <w:t xml:space="preserve">substrate specificity classes as illustrated in the </w:t>
      </w:r>
      <w:hyperlink w:anchor="_Results" w:history="1">
        <w:r w:rsidR="00B242D8" w:rsidRPr="00B242D8">
          <w:rPr>
            <w:rStyle w:val="SubtleReference"/>
          </w:rPr>
          <w:t>Results</w:t>
        </w:r>
      </w:hyperlink>
      <w:r w:rsidR="00B242D8" w:rsidRPr="00B242D8">
        <w:t xml:space="preserve"> </w:t>
      </w:r>
      <w:r w:rsidR="00B242D8">
        <w:t xml:space="preserve">section. </w:t>
      </w:r>
      <w:r w:rsidR="00E8071A">
        <w:t xml:space="preserve">It is assumed that ML algorithms require abundant training data to be generalizable. An ML model trained on small, high dimensional dataset often leads to overfitting which results in high error rates on test set </w:t>
      </w:r>
      <w:r w:rsidR="00E8071A">
        <w:fldChar w:fldCharType="begin" w:fldLock="1"/>
      </w:r>
      <w:r w:rsidR="00E8071A">
        <w:instrText>ADDIN CSL_CITATION {"citationItems":[{"id":"ITEM-1","itemData":{"DOI":"10.1016/j.neuroimage.2017.06.061","ISSN":"10959572","PMID":"28655633","abstract":"Predictive models ground many state-of-the-art developments in statistical brain image analysis: decoding, MVPA, searchlight, or extraction of biomarkers. The principled approach to establish their validity and usefulness is cross-validation, testing prediction on unseen data. Here, I would like to raise awareness on error bars of cross-validation, which are often underestimated. Simple experiments show that sample sizes of many neuroimaging studies inherently lead to large error bars, eg ±10% for 100 samples. The standard error across folds strongly underestimates them. These large error bars compromise the reliability of conclusions drawn with predictive models, such as biomarkers or methods developments where, unlike with cognitive neuroimaging MVPA approaches, more samples cannot be acquired by repeating the experiment across many subjects. Solutions to increase sample size must be investigated, tackling possible increases in heterogeneity of the data.","author":[{"dropping-particle":"","family":"Varoquaux","given":"Gaël","non-dropping-particle":"","parse-names":false,"suffix":""}],"container-title":"NeuroImage","id":"ITEM-1","issued":{"date-parts":[["2018"]]},"title":"Cross-validation failure: Small sample sizes lead to large error bars","type":"article"},"uris":["http://www.mendeley.com/documents/?uuid=6cf31a31-7d68-4e2e-a5e7-feb8743a370e"]}],"mendeley":{"formattedCitation":"[56]","plainTextFormattedCitation":"[56]","previouslyFormattedCitation":"[56]"},"properties":{"noteIndex":0},"schema":"https://github.com/citation-style-language/schema/raw/master/csl-citation.json"}</w:instrText>
      </w:r>
      <w:r w:rsidR="00E8071A">
        <w:fldChar w:fldCharType="separate"/>
      </w:r>
      <w:r w:rsidR="00E8071A" w:rsidRPr="00567114">
        <w:rPr>
          <w:noProof/>
        </w:rPr>
        <w:t>[56]</w:t>
      </w:r>
      <w:r w:rsidR="00E8071A">
        <w:fldChar w:fldCharType="end"/>
      </w:r>
      <w:r w:rsidR="00E8071A">
        <w:t xml:space="preserve">. </w:t>
      </w:r>
      <w:r w:rsidR="006265CD">
        <w:t>Although there have been previous efforts to create classification models that perform well across multiple protein classification datasets</w:t>
      </w:r>
      <w:r w:rsidR="00A50105">
        <w:t xml:space="preserve"> </w:t>
      </w:r>
      <w:r w:rsidR="00940F5B">
        <w:t xml:space="preserve">and application areas </w:t>
      </w:r>
      <w:r w:rsidR="00497D8E">
        <w:fldChar w:fldCharType="begin" w:fldLock="1"/>
      </w:r>
      <w:r w:rsidR="00163A6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497D8E">
        <w:fldChar w:fldCharType="separate"/>
      </w:r>
      <w:r w:rsidR="00497D8E" w:rsidRPr="00497D8E">
        <w:rPr>
          <w:noProof/>
        </w:rPr>
        <w:t>[36]</w:t>
      </w:r>
      <w:r w:rsidR="00497D8E">
        <w:fldChar w:fldCharType="end"/>
      </w:r>
      <w:r w:rsidR="006265CD">
        <w:t xml:space="preserve">, </w:t>
      </w:r>
      <w:r w:rsidR="00A50105">
        <w:t xml:space="preserve">methods that explicitly deal with the challenges </w:t>
      </w:r>
      <w:r w:rsidR="00940F5B">
        <w:t xml:space="preserve">of high-dimensionality, small size, dataset imbalance and sequence similarity </w:t>
      </w:r>
      <w:r w:rsidR="00A50105">
        <w:t>remain sparse.</w:t>
      </w:r>
      <w:r w:rsidR="006265CD">
        <w:t xml:space="preserve"> </w:t>
      </w:r>
      <w:r w:rsidR="00BF3C99">
        <w:t>Our developed framework is carefully designed to address these issues at every stage of its pipeline.</w:t>
      </w:r>
    </w:p>
    <w:p w14:paraId="7D54312A" w14:textId="77777777" w:rsidR="00A349B7" w:rsidRDefault="00A349B7" w:rsidP="00D75FCC"/>
    <w:p w14:paraId="6DCF09EC" w14:textId="7C166DF4" w:rsidR="00A349B7" w:rsidRDefault="00BF3C99" w:rsidP="00D75FCC">
      <w:r>
        <w:t>We have used 47 alignment free feature extraction techniques</w:t>
      </w:r>
      <w:r w:rsidR="001F1E28">
        <w:t>,</w:t>
      </w:r>
      <w:r>
        <w:t xml:space="preserve"> </w:t>
      </w:r>
      <w:r w:rsidR="001F1E28">
        <w:t xml:space="preserve">proven to be effective in multiple application areas of protein sequence classification, to numerically encode TE sequences such that our model can effectively extract information as much information from primary sequences as realistically possible. </w:t>
      </w:r>
      <w:r w:rsidR="001F1E28" w:rsidRPr="006E16CF">
        <w:t>The feature vectors generated through the extraction process were decomposed into lower dimensional and linearly uncorrelated features using Principal Component Analysis. The reduction in dimensionality of the feature vectors was performed to prevent overfitting.</w:t>
      </w:r>
      <w:r w:rsidR="001F1E28">
        <w:t xml:space="preserve"> </w:t>
      </w:r>
      <w:r w:rsidR="00E32C53" w:rsidRPr="006E16CF">
        <w:t xml:space="preserve">The lower dimensional and decomposed set of feature vectors were used to train </w:t>
      </w:r>
      <w:r w:rsidR="00E32C53">
        <w:t>individual</w:t>
      </w:r>
      <w:r w:rsidR="00E32C53" w:rsidRPr="006E16CF">
        <w:t xml:space="preserve"> </w:t>
      </w:r>
      <w:r w:rsidR="00E32C53">
        <w:t>base learners</w:t>
      </w:r>
      <w:r w:rsidR="00E32C53" w:rsidRPr="006E16CF">
        <w:t xml:space="preserve"> and </w:t>
      </w:r>
      <w:r w:rsidR="00E32C53">
        <w:t xml:space="preserve">independently </w:t>
      </w:r>
      <w:r w:rsidR="00E32C53" w:rsidRPr="006E16CF">
        <w:t>predict substrate specificity of TEs</w:t>
      </w:r>
      <w:r w:rsidR="00E32C53">
        <w:t>.</w:t>
      </w:r>
      <w:r w:rsidR="00E32C53" w:rsidRPr="006E16CF">
        <w:t xml:space="preserve"> </w:t>
      </w:r>
      <w:r w:rsidR="001F1E28" w:rsidRPr="006E16CF">
        <w:t xml:space="preserve">The base learners in the ensemble are all SVM classifiers similar to the works of Caragea et. al. </w:t>
      </w:r>
      <w:r w:rsidR="001F1E28"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001F1E28" w:rsidRPr="006E16CF">
        <w:fldChar w:fldCharType="separate"/>
      </w:r>
      <w:r w:rsidR="001F1E28" w:rsidRPr="00206617">
        <w:rPr>
          <w:noProof/>
        </w:rPr>
        <w:t>[50]</w:t>
      </w:r>
      <w:r w:rsidR="001F1E28" w:rsidRPr="006E16CF">
        <w:fldChar w:fldCharType="end"/>
      </w:r>
      <w:r w:rsidR="001F1E28" w:rsidRPr="006E16CF">
        <w:t xml:space="preserve"> and Nanni et. al. </w:t>
      </w:r>
      <w:r w:rsidR="001F1E28" w:rsidRPr="006E16CF">
        <w:fldChar w:fldCharType="begin" w:fldLock="1"/>
      </w:r>
      <w:r w:rsidR="001F1E28">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1F1E28" w:rsidRPr="006E16CF">
        <w:fldChar w:fldCharType="separate"/>
      </w:r>
      <w:r w:rsidR="001F1E28" w:rsidRPr="00B5516B">
        <w:rPr>
          <w:noProof/>
        </w:rPr>
        <w:t>[36]</w:t>
      </w:r>
      <w:r w:rsidR="001F1E28" w:rsidRPr="006E16CF">
        <w:fldChar w:fldCharType="end"/>
      </w:r>
      <w:r w:rsidR="001F1E28" w:rsidRPr="006E16CF">
        <w:t xml:space="preserve"> where they have used an ensemble of SVMs to boost prediction accuracy. SVM was </w:t>
      </w:r>
      <w:r w:rsidR="001F1E28" w:rsidRPr="006E16CF">
        <w:lastRenderedPageBreak/>
        <w:t xml:space="preserve">selected as the primary learning algorithm because </w:t>
      </w:r>
      <w:r w:rsidR="001F1E28">
        <w:t>they are generalizable and can handle</w:t>
      </w:r>
      <w:r w:rsidR="001F1E28" w:rsidRPr="006E16CF">
        <w:t xml:space="preserve"> high dimensional dataset</w:t>
      </w:r>
      <w:r w:rsidR="001F1E28">
        <w:t>s</w:t>
      </w:r>
      <w:r w:rsidR="001F1E28" w:rsidRPr="006E16CF">
        <w:t xml:space="preserve"> </w:t>
      </w:r>
      <w:r w:rsidR="001F1E28" w:rsidRPr="006E16CF">
        <w:fldChar w:fldCharType="begin" w:fldLock="1"/>
      </w:r>
      <w:r w:rsidR="00497D8E">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7]","plainTextFormattedCitation":"[57]","previouslyFormattedCitation":"[57]"},"properties":{"noteIndex":0},"schema":"https://github.com/citation-style-language/schema/raw/master/csl-citation.json"}</w:instrText>
      </w:r>
      <w:r w:rsidR="001F1E28" w:rsidRPr="006E16CF">
        <w:fldChar w:fldCharType="separate"/>
      </w:r>
      <w:r w:rsidR="00567114" w:rsidRPr="00567114">
        <w:rPr>
          <w:noProof/>
        </w:rPr>
        <w:t>[57]</w:t>
      </w:r>
      <w:r w:rsidR="001F1E28" w:rsidRPr="006E16CF">
        <w:fldChar w:fldCharType="end"/>
      </w:r>
      <w:r w:rsidR="001F1E28" w:rsidRPr="006E16CF">
        <w:t>. We have also experimented with more complex</w:t>
      </w:r>
      <w:r w:rsidR="001F1E28">
        <w:t>/nonlinear</w:t>
      </w:r>
      <w:r w:rsidR="001F1E28" w:rsidRPr="006E16CF">
        <w:t xml:space="preserve"> models </w:t>
      </w:r>
      <w:r w:rsidR="001F1E28">
        <w:t>such as</w:t>
      </w:r>
      <w:r w:rsidR="001F1E28" w:rsidRPr="006E16CF">
        <w:t xml:space="preserve"> Neural Network and Gradient Boosted Trees as the base learner, but they were both outperformed by SVM in terms of accuracy on separate held-out validation set</w:t>
      </w:r>
      <w:r w:rsidR="001F1E28">
        <w:t>s (</w:t>
      </w:r>
      <w:r w:rsidR="001F1E28">
        <w:fldChar w:fldCharType="begin"/>
      </w:r>
      <w:r w:rsidR="001F1E28">
        <w:instrText xml:space="preserve"> REF _Ref65346161 \h </w:instrText>
      </w:r>
      <w:r w:rsidR="001F1E28">
        <w:fldChar w:fldCharType="separate"/>
      </w:r>
      <w:r w:rsidR="001F1E28" w:rsidRPr="00C52468">
        <w:rPr>
          <w:b/>
          <w:bCs/>
        </w:rPr>
        <w:t xml:space="preserve">Table </w:t>
      </w:r>
      <w:r w:rsidR="001F1E28">
        <w:rPr>
          <w:b/>
          <w:bCs/>
          <w:noProof/>
        </w:rPr>
        <w:t>4</w:t>
      </w:r>
      <w:r w:rsidR="001F1E28">
        <w:fldChar w:fldCharType="end"/>
      </w:r>
      <w:r w:rsidR="001F1E28">
        <w:t>)</w:t>
      </w:r>
      <w:r w:rsidR="001F1E28" w:rsidRPr="006E16CF">
        <w:t>.</w:t>
      </w:r>
      <w:r w:rsidR="001F1E28">
        <w:t xml:space="preserve"> </w:t>
      </w:r>
      <w:r w:rsidR="00CD5B8E">
        <w:t>An</w:t>
      </w:r>
      <w:r w:rsidR="006E16CF" w:rsidRPr="006E16CF">
        <w:t xml:space="preserve"> ensemble method was </w:t>
      </w:r>
      <w:r w:rsidR="00CD5B8E">
        <w:t xml:space="preserve">used to circumvent </w:t>
      </w:r>
      <w:r w:rsidR="006E16CF" w:rsidRPr="006E16CF">
        <w:t xml:space="preserve">the </w:t>
      </w:r>
      <w:r w:rsidR="00CD5B8E">
        <w:t>im</w:t>
      </w:r>
      <w:r w:rsidR="006E16CF" w:rsidRPr="006E16CF">
        <w:t xml:space="preserve">balanced dataset and </w:t>
      </w:r>
      <w:r w:rsidR="00CD5B8E">
        <w:t>retain</w:t>
      </w:r>
      <w:r w:rsidR="006E16CF" w:rsidRPr="006E16CF">
        <w:t xml:space="preserve"> high prediction accuracy. </w:t>
      </w:r>
      <w:r w:rsidR="00CD5B8E">
        <w:t xml:space="preserve">The achieved </w:t>
      </w:r>
      <w:r w:rsidR="001665F3">
        <w:t xml:space="preserve">mean </w:t>
      </w:r>
      <w:r w:rsidR="00CD5B8E">
        <w:t>classification accuracy (</w:t>
      </w:r>
      <w:r w:rsidR="001665F3">
        <w:t>0.83</w:t>
      </w:r>
      <w:r w:rsidR="00CD5B8E">
        <w:t>) validates</w:t>
      </w:r>
      <w:r w:rsidR="006E16CF" w:rsidRPr="006E16CF">
        <w:t xml:space="preserve"> </w:t>
      </w:r>
      <w:r w:rsidR="00CD5B8E">
        <w:t xml:space="preserve">our decision </w:t>
      </w:r>
      <w:r w:rsidR="006E16CF" w:rsidRPr="006E16CF">
        <w:t>of usin</w:t>
      </w:r>
      <w:r w:rsidR="00CD5B8E">
        <w:t>g an</w:t>
      </w:r>
      <w:r w:rsidR="006E16CF" w:rsidRPr="006E16CF">
        <w:t xml:space="preserve"> ensemble method with imbalanced dataset </w:t>
      </w:r>
      <w:r w:rsidR="00CD5B8E">
        <w:t>improving over</w:t>
      </w:r>
      <w:r w:rsidR="001665F3">
        <w:t xml:space="preserve"> any individual base model (maximum mean accuracy achieved by any individual base model was 0.81)</w:t>
      </w:r>
      <w:r w:rsidR="006E16CF" w:rsidRPr="006E16CF">
        <w:t xml:space="preserve">. </w:t>
      </w:r>
      <w:r w:rsidR="000759BB">
        <w:t xml:space="preserve">The generalizability of </w:t>
      </w:r>
      <w:r w:rsidR="00B242D8">
        <w:t xml:space="preserve">our model was assessed through a rigorous model validation strategy </w:t>
      </w:r>
      <w:r w:rsidR="003B700C">
        <w:t>(</w:t>
      </w:r>
      <w:r w:rsidR="00B242D8">
        <w:t xml:space="preserve">discussed in </w:t>
      </w:r>
      <w:r w:rsidR="00B242D8" w:rsidRPr="00B242D8">
        <w:rPr>
          <w:rStyle w:val="SubtleReference"/>
        </w:rPr>
        <w:fldChar w:fldCharType="begin"/>
      </w:r>
      <w:r w:rsidR="00B242D8" w:rsidRPr="00B242D8">
        <w:rPr>
          <w:rStyle w:val="SubtleReference"/>
        </w:rPr>
        <w:instrText xml:space="preserve"> REF _Ref65356577 \h </w:instrText>
      </w:r>
      <w:r w:rsidR="00B242D8">
        <w:rPr>
          <w:rStyle w:val="SubtleReference"/>
        </w:rPr>
        <w:instrText xml:space="preserve"> \* MERGEFORMAT </w:instrText>
      </w:r>
      <w:r w:rsidR="00B242D8" w:rsidRPr="00B242D8">
        <w:rPr>
          <w:rStyle w:val="SubtleReference"/>
        </w:rPr>
      </w:r>
      <w:r w:rsidR="00B242D8" w:rsidRPr="00B242D8">
        <w:rPr>
          <w:rStyle w:val="SubtleReference"/>
        </w:rPr>
        <w:fldChar w:fldCharType="separate"/>
      </w:r>
      <w:r w:rsidR="00B242D8" w:rsidRPr="00B242D8">
        <w:rPr>
          <w:rStyle w:val="SubtleReference"/>
        </w:rPr>
        <w:t>Model Evaluation</w:t>
      </w:r>
      <w:r w:rsidR="00B242D8" w:rsidRPr="00B242D8">
        <w:rPr>
          <w:rStyle w:val="SubtleReference"/>
        </w:rPr>
        <w:fldChar w:fldCharType="end"/>
      </w:r>
      <w:r w:rsidR="00B242D8">
        <w:t xml:space="preserve"> section</w:t>
      </w:r>
      <w:r w:rsidR="003B700C">
        <w:t>)</w:t>
      </w:r>
      <w:r w:rsidR="00B242D8">
        <w:t xml:space="preserve"> where we simulated 10,000 different versions of training and validation datasets from the characterized set of TE sequences, trained our framework on each of these versions and recorded the performance of the framework on validation datasets using three </w:t>
      </w:r>
      <w:r w:rsidR="003B700C">
        <w:t>popular classification metrics, accuracy, precision and recall.</w:t>
      </w:r>
      <w:r w:rsidR="00B242D8">
        <w:t xml:space="preserve"> </w:t>
      </w:r>
    </w:p>
    <w:p w14:paraId="70E64CF7" w14:textId="77777777" w:rsidR="00A349B7" w:rsidRDefault="00A349B7" w:rsidP="00D75FCC"/>
    <w:p w14:paraId="7FB2EA36" w14:textId="71041AD2" w:rsidR="006E16CF" w:rsidRDefault="006E16CF" w:rsidP="00D75FCC">
      <w:r w:rsidRPr="006E16CF">
        <w:t>The ensemble method achieved a mean validation accuracy of 0.</w:t>
      </w:r>
      <w:r w:rsidR="003B700C">
        <w:t>83</w:t>
      </w:r>
      <w:r w:rsidRPr="006E16CF">
        <w:t xml:space="preserve"> across 10,000 simulations using different training and validation sets. </w:t>
      </w:r>
      <w:r w:rsidR="003B700C">
        <w:t>Although,</w:t>
      </w:r>
      <w:r w:rsidRPr="006E16CF">
        <w:t xml:space="preserve"> the worst case accuracy across simulations was 0.</w:t>
      </w:r>
      <w:r w:rsidR="003B700C">
        <w:t>5</w:t>
      </w:r>
      <w:r w:rsidRPr="006E16CF">
        <w:t>5</w:t>
      </w:r>
      <w:r w:rsidR="003B700C">
        <w:t>, the standard deviation of accuracy distribution was 0.06 which demonstrates the model’s robustness to training set</w:t>
      </w:r>
      <w:r w:rsidRPr="006E16CF">
        <w:t>. The mean precision score of the model across the simulations for the medium chain TEs, the product of interest, was 0.</w:t>
      </w:r>
      <w:r w:rsidR="003B700C">
        <w:t>9</w:t>
      </w:r>
      <w:r w:rsidR="00212D9D">
        <w:t xml:space="preserve"> while it was 0.79 for the long-chained TE and 0.69 for the TEs of mixed specificity</w:t>
      </w:r>
      <w:r w:rsidRPr="006E16CF">
        <w:t xml:space="preserve">. </w:t>
      </w:r>
      <w:r w:rsidR="008F39FB">
        <w:t>Substrate specificity prediction of TEs from their primary sequence remain</w:t>
      </w:r>
      <w:r w:rsidR="001A3FC4">
        <w:t>s</w:t>
      </w:r>
      <w:r w:rsidR="008F39FB">
        <w:t xml:space="preserve"> elusive. To the best of our knowledge, there is no computational method capable of performing accurate large scale categorization of </w:t>
      </w:r>
      <w:r w:rsidR="005A2D00">
        <w:t xml:space="preserve">plant acyl </w:t>
      </w:r>
      <w:r w:rsidR="008F39FB">
        <w:t>TEs</w:t>
      </w:r>
      <w:r w:rsidR="008F39FB" w:rsidRPr="006E16CF">
        <w:t xml:space="preserve"> </w:t>
      </w:r>
      <w:r w:rsidR="008F39FB">
        <w:t xml:space="preserve">into their substrate specificity groups. </w:t>
      </w:r>
      <w:r w:rsidRPr="006E16CF">
        <w:t xml:space="preserve">We </w:t>
      </w:r>
      <w:r w:rsidR="002809AE">
        <w:t xml:space="preserve">overcame this limitation by </w:t>
      </w:r>
      <w:r w:rsidRPr="006E16CF">
        <w:t>us</w:t>
      </w:r>
      <w:r w:rsidR="002809AE">
        <w:t>ing</w:t>
      </w:r>
      <w:r w:rsidRPr="006E16CF">
        <w:t xml:space="preserve"> th</w:t>
      </w:r>
      <w:r w:rsidR="008A698D">
        <w:t xml:space="preserve">e </w:t>
      </w:r>
      <w:r w:rsidR="00027CF3">
        <w:t xml:space="preserve">developed </w:t>
      </w:r>
      <w:r w:rsidR="008A698D">
        <w:t>ensemble</w:t>
      </w:r>
      <w:r w:rsidRPr="006E16CF">
        <w:t xml:space="preserve"> m</w:t>
      </w:r>
      <w:r w:rsidR="00027CF3">
        <w:t>ethod</w:t>
      </w:r>
      <w:r w:rsidRPr="006E16CF">
        <w:t xml:space="preserve"> to identify </w:t>
      </w:r>
      <w:r w:rsidR="003B700C">
        <w:t>medium chain</w:t>
      </w:r>
      <w:r w:rsidRPr="006E16CF">
        <w:t xml:space="preserve"> acyl-ACP TE among a set of uncharacterized TE</w:t>
      </w:r>
      <w:r w:rsidR="0092242E">
        <w:t>s</w:t>
      </w:r>
      <w:r w:rsidRPr="006E16CF">
        <w:t xml:space="preserve"> from select plants known to have predominantly decanoyl chains in their seed oils.</w:t>
      </w:r>
      <w:r w:rsidR="00FE1671">
        <w:t xml:space="preserve"> </w:t>
      </w:r>
      <w:r w:rsidRPr="006E16CF">
        <w:t>This study</w:t>
      </w:r>
      <w:r w:rsidR="00FB1F72">
        <w:t xml:space="preserve"> provides a</w:t>
      </w:r>
      <w:r w:rsidR="00334696">
        <w:t>n</w:t>
      </w:r>
      <w:r w:rsidR="00FB1F72">
        <w:t xml:space="preserve"> exemplar of</w:t>
      </w:r>
      <w:r w:rsidRPr="006E16CF">
        <w:t xml:space="preserve"> </w:t>
      </w:r>
      <w:r w:rsidR="00FB1F72">
        <w:t>how</w:t>
      </w:r>
      <w:r w:rsidRPr="006E16CF">
        <w:t xml:space="preserve">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D75FCC"/>
    <w:p w14:paraId="4E847BDF" w14:textId="77777777" w:rsidR="00320921" w:rsidRDefault="00320921" w:rsidP="00D75FCC">
      <w:pPr>
        <w:pStyle w:val="Heading2"/>
      </w:pPr>
      <w:r>
        <w:t>Methods</w:t>
      </w:r>
    </w:p>
    <w:p w14:paraId="4B910682" w14:textId="77777777" w:rsidR="00320921" w:rsidRPr="005930BC" w:rsidRDefault="00320921" w:rsidP="00D75FCC">
      <w:pPr>
        <w:pStyle w:val="Heading3"/>
      </w:pPr>
      <w:r w:rsidRPr="005930BC">
        <w:t>Dataset Compilation</w:t>
      </w:r>
    </w:p>
    <w:p w14:paraId="15B383AB" w14:textId="141ED79F" w:rsidR="00320921" w:rsidRDefault="00320921" w:rsidP="00D75FCC">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w:t>
      </w:r>
      <w:r w:rsidR="00620141">
        <w:t xml:space="preserve"> </w:t>
      </w:r>
      <w:r w:rsidR="00620141">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6cbffd-fe23-49a2-b326-426b870d17fb"]},{"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b0e41bcb-3eb8-467a-bae5-86208dbbe379"]},{"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20141">
        <w:fldChar w:fldCharType="separate"/>
      </w:r>
      <w:r w:rsidR="00206617" w:rsidRPr="00206617">
        <w:rPr>
          <w:noProof/>
        </w:rPr>
        <w:t>[7], [51]–[53]</w:t>
      </w:r>
      <w:r w:rsidR="00620141">
        <w:fldChar w:fldCharType="end"/>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C9147F">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1]–[53]","plainTextFormattedCitation":"[7], [51]–[53]","previouslyFormattedCitation":"[7], [51]–[53]"},"properties":{"noteIndex":0},"schema":"https://github.com/citation-style-language/schema/raw/master/csl-citation.json"}</w:instrText>
      </w:r>
      <w:r>
        <w:fldChar w:fldCharType="separate"/>
      </w:r>
      <w:r w:rsidR="00206617" w:rsidRPr="00206617">
        <w:rPr>
          <w:noProof/>
        </w:rPr>
        <w:t>[7], [51]–[53]</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D75FCC"/>
    <w:p w14:paraId="786C5158" w14:textId="77777777" w:rsidR="00320921" w:rsidRDefault="00320921" w:rsidP="00D75FCC">
      <w:pPr>
        <w:pStyle w:val="Heading3"/>
      </w:pPr>
      <w:bookmarkStart w:id="2" w:name="_Feature_Extraction"/>
      <w:bookmarkEnd w:id="2"/>
      <w:r>
        <w:lastRenderedPageBreak/>
        <w:t>Feature Extraction</w:t>
      </w:r>
    </w:p>
    <w:p w14:paraId="4944E187" w14:textId="5E984B15" w:rsidR="00320921" w:rsidRDefault="00320921" w:rsidP="00D75FCC">
      <w:r>
        <w:t xml:space="preserve">In this work, </w:t>
      </w:r>
      <w:r w:rsidR="0001009E">
        <w:t>47</w:t>
      </w:r>
      <w:r>
        <w:t xml:space="preserve"> </w:t>
      </w:r>
      <w:r w:rsidR="00E079DB">
        <w:t xml:space="preserve">alignment-free </w:t>
      </w:r>
      <w:r>
        <w:t xml:space="preserve">feature </w:t>
      </w:r>
      <w:r w:rsidR="00E079DB">
        <w:t>extraction techniques</w:t>
      </w:r>
      <w:r>
        <w:t xml:space="preserve"> t</w:t>
      </w:r>
      <w:r w:rsidR="00E079DB">
        <w:t>hat</w:t>
      </w:r>
      <w:r>
        <w:t xml:space="preserve"> encode primary sequence information of the enzymes into fixed length </w:t>
      </w:r>
      <w:r w:rsidR="00E079DB">
        <w:t xml:space="preserve">feature </w:t>
      </w:r>
      <w:r>
        <w:t>vectors</w:t>
      </w:r>
      <w:r w:rsidR="00E079DB">
        <w:t xml:space="preserve"> were employed</w:t>
      </w:r>
      <w:r>
        <w:t>.</w:t>
      </w:r>
      <w:r w:rsidR="00E079DB">
        <w:t xml:space="preserve"> The feature extraction techniques fall under four categories, Kernel methods, N-gram methods, Physicochemical encoding methods and PSSM profile based methods. The feature extraction category, name, software package used to deploy them and literature from wh</w:t>
      </w:r>
      <w:r w:rsidR="00313E8E">
        <w:t>ich</w:t>
      </w:r>
      <w:r w:rsidR="00E079DB">
        <w:t xml:space="preserve"> they are adopted </w:t>
      </w:r>
      <w:r w:rsidR="007F3577">
        <w:t>are</w:t>
      </w:r>
      <w:r w:rsidR="00E079DB">
        <w:t xml:space="preserve"> listed in </w:t>
      </w:r>
      <w:r w:rsidR="00616F3E">
        <w:fldChar w:fldCharType="begin"/>
      </w:r>
      <w:r w:rsidR="00616F3E">
        <w:instrText xml:space="preserve"> REF _Ref65345735 \h </w:instrText>
      </w:r>
      <w:r w:rsidR="00616F3E">
        <w:fldChar w:fldCharType="separate"/>
      </w:r>
      <w:r w:rsidR="00616F3E" w:rsidRPr="00616F3E">
        <w:rPr>
          <w:b/>
          <w:bCs/>
        </w:rPr>
        <w:t xml:space="preserve">Table </w:t>
      </w:r>
      <w:r w:rsidR="00616F3E" w:rsidRPr="00616F3E">
        <w:rPr>
          <w:b/>
          <w:bCs/>
          <w:noProof/>
        </w:rPr>
        <w:t>1</w:t>
      </w:r>
      <w:r w:rsidR="00616F3E">
        <w:fldChar w:fldCharType="end"/>
      </w:r>
      <w:r w:rsidR="00E079DB">
        <w:t xml:space="preserve">. </w:t>
      </w:r>
      <w:r w:rsidR="00B852C2">
        <w:t xml:space="preserve">A brief description of the </w:t>
      </w:r>
      <w:r w:rsidR="0001009E">
        <w:t>47</w:t>
      </w:r>
      <w:r w:rsidR="003723A5">
        <w:t xml:space="preserve"> </w:t>
      </w:r>
      <w:r w:rsidR="00B852C2">
        <w:t xml:space="preserve">feature extraction techniques </w:t>
      </w:r>
      <w:r w:rsidR="00E63DB2">
        <w:t xml:space="preserve">divided into their respective categories </w:t>
      </w:r>
      <w:r w:rsidR="00B852C2">
        <w:t xml:space="preserve">is also </w:t>
      </w:r>
      <w:r w:rsidR="00103D10">
        <w:t>given</w:t>
      </w:r>
      <w:r w:rsidR="00B852C2">
        <w:t xml:space="preserve">.  </w:t>
      </w:r>
      <w:r w:rsidR="00E079DB">
        <w:t xml:space="preserve">  </w:t>
      </w:r>
      <w:r w:rsidR="00A93E92">
        <w:t xml:space="preserve"> </w:t>
      </w:r>
      <w:r>
        <w:t xml:space="preserve"> </w:t>
      </w:r>
    </w:p>
    <w:p w14:paraId="64896153" w14:textId="4229E335" w:rsidR="00320921" w:rsidRDefault="00320921" w:rsidP="00D75FCC"/>
    <w:p w14:paraId="16572DFD" w14:textId="1362EF42" w:rsidR="00DA1F82" w:rsidRDefault="00DA1F82" w:rsidP="00DA1F82">
      <w:pPr>
        <w:pStyle w:val="Caption"/>
        <w:keepNext/>
      </w:pPr>
      <w:bookmarkStart w:id="3" w:name="_Ref65345735"/>
      <w:r w:rsidRPr="00616F3E">
        <w:rPr>
          <w:b/>
          <w:bCs/>
        </w:rPr>
        <w:t xml:space="preserve">Table </w:t>
      </w:r>
      <w:r w:rsidRPr="00616F3E">
        <w:rPr>
          <w:b/>
          <w:bCs/>
        </w:rPr>
        <w:fldChar w:fldCharType="begin"/>
      </w:r>
      <w:r w:rsidRPr="00616F3E">
        <w:rPr>
          <w:b/>
          <w:bCs/>
        </w:rPr>
        <w:instrText xml:space="preserve"> SEQ Table \* ARABIC </w:instrText>
      </w:r>
      <w:r w:rsidRPr="00616F3E">
        <w:rPr>
          <w:b/>
          <w:bCs/>
        </w:rPr>
        <w:fldChar w:fldCharType="separate"/>
      </w:r>
      <w:r w:rsidR="000871F8">
        <w:rPr>
          <w:b/>
          <w:bCs/>
          <w:noProof/>
        </w:rPr>
        <w:t>1</w:t>
      </w:r>
      <w:r w:rsidRPr="00616F3E">
        <w:rPr>
          <w:b/>
          <w:bCs/>
        </w:rPr>
        <w:fldChar w:fldCharType="end"/>
      </w:r>
      <w:bookmarkEnd w:id="3"/>
      <w:r>
        <w:t>: 47 feature extraction techniques were used in the ensemble model. The feature extraction type, name, software used to create it and literature from which it was adopted is provided in this table.</w:t>
      </w:r>
    </w:p>
    <w:tbl>
      <w:tblPr>
        <w:tblStyle w:val="TableGrid"/>
        <w:tblW w:w="0" w:type="auto"/>
        <w:tblLook w:val="04A0" w:firstRow="1" w:lastRow="0" w:firstColumn="1" w:lastColumn="0" w:noHBand="0" w:noVBand="1"/>
      </w:tblPr>
      <w:tblGrid>
        <w:gridCol w:w="2337"/>
        <w:gridCol w:w="2337"/>
        <w:gridCol w:w="2338"/>
        <w:gridCol w:w="2338"/>
      </w:tblGrid>
      <w:tr w:rsidR="00B852C2" w14:paraId="2D586663" w14:textId="77777777" w:rsidTr="00B852C2">
        <w:tc>
          <w:tcPr>
            <w:tcW w:w="2337" w:type="dxa"/>
          </w:tcPr>
          <w:p w14:paraId="36BE8B0A" w14:textId="69FDAC15" w:rsidR="00B852C2" w:rsidRDefault="00B852C2" w:rsidP="00D75FCC">
            <w:r>
              <w:t>Type</w:t>
            </w:r>
          </w:p>
        </w:tc>
        <w:tc>
          <w:tcPr>
            <w:tcW w:w="2337" w:type="dxa"/>
          </w:tcPr>
          <w:p w14:paraId="46E8BE06" w14:textId="20DA32D8" w:rsidR="00B852C2" w:rsidRDefault="00B852C2" w:rsidP="00D75FCC">
            <w:r>
              <w:t>Name</w:t>
            </w:r>
          </w:p>
        </w:tc>
        <w:tc>
          <w:tcPr>
            <w:tcW w:w="2338" w:type="dxa"/>
          </w:tcPr>
          <w:p w14:paraId="69CEB947" w14:textId="3E3F2238" w:rsidR="00B852C2" w:rsidRDefault="00B852C2" w:rsidP="00D75FCC">
            <w:r>
              <w:t>Software Used</w:t>
            </w:r>
          </w:p>
        </w:tc>
        <w:tc>
          <w:tcPr>
            <w:tcW w:w="2338" w:type="dxa"/>
          </w:tcPr>
          <w:p w14:paraId="3AA6D579" w14:textId="35AAF11B" w:rsidR="00B852C2" w:rsidRDefault="00B852C2" w:rsidP="00D75FCC">
            <w:r>
              <w:t>Literature</w:t>
            </w:r>
            <w:r w:rsidR="00B8059B">
              <w:t xml:space="preserve"> Reference</w:t>
            </w:r>
          </w:p>
        </w:tc>
      </w:tr>
      <w:tr w:rsidR="00B852C2" w14:paraId="4E1921F6" w14:textId="77777777" w:rsidTr="00B852C2">
        <w:tc>
          <w:tcPr>
            <w:tcW w:w="2337" w:type="dxa"/>
          </w:tcPr>
          <w:p w14:paraId="335CBF3B" w14:textId="24644AE9" w:rsidR="00B852C2" w:rsidRDefault="00B852C2" w:rsidP="00D75FCC">
            <w:r>
              <w:t>Kernel</w:t>
            </w:r>
          </w:p>
        </w:tc>
        <w:tc>
          <w:tcPr>
            <w:tcW w:w="2337" w:type="dxa"/>
          </w:tcPr>
          <w:p w14:paraId="0820F70E" w14:textId="0C938E33" w:rsidR="00B852C2" w:rsidRDefault="00B852C2" w:rsidP="00D75FCC">
            <w:r>
              <w:t>Spectrum Kernel</w:t>
            </w:r>
          </w:p>
        </w:tc>
        <w:tc>
          <w:tcPr>
            <w:tcW w:w="2338" w:type="dxa"/>
          </w:tcPr>
          <w:p w14:paraId="73B28589" w14:textId="7963E1A0" w:rsidR="00B852C2" w:rsidRDefault="00B852C2" w:rsidP="00D75FCC">
            <w:r>
              <w:t>Ke</w:t>
            </w:r>
            <w:r w:rsidR="00435250">
              <w:t>BABS</w:t>
            </w:r>
          </w:p>
        </w:tc>
        <w:tc>
          <w:tcPr>
            <w:tcW w:w="2338" w:type="dxa"/>
          </w:tcPr>
          <w:p w14:paraId="22B9D47A" w14:textId="21D08EDB" w:rsidR="00B852C2" w:rsidRDefault="00103A7B" w:rsidP="00D75FCC">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w:t>
            </w:r>
          </w:p>
        </w:tc>
      </w:tr>
      <w:tr w:rsidR="00B852C2" w14:paraId="2529C234" w14:textId="77777777" w:rsidTr="00B852C2">
        <w:tc>
          <w:tcPr>
            <w:tcW w:w="2337" w:type="dxa"/>
          </w:tcPr>
          <w:p w14:paraId="3538CBCF" w14:textId="5AD457AA" w:rsidR="00B852C2" w:rsidRDefault="00B852C2" w:rsidP="00D75FCC">
            <w:r>
              <w:t>Kernel</w:t>
            </w:r>
          </w:p>
        </w:tc>
        <w:tc>
          <w:tcPr>
            <w:tcW w:w="2337" w:type="dxa"/>
          </w:tcPr>
          <w:p w14:paraId="5EEF9E30" w14:textId="20FC295F" w:rsidR="00B852C2" w:rsidRDefault="00B852C2" w:rsidP="00D75FCC">
            <w:r>
              <w:t>Mismatch Kernel</w:t>
            </w:r>
          </w:p>
        </w:tc>
        <w:tc>
          <w:tcPr>
            <w:tcW w:w="2338" w:type="dxa"/>
          </w:tcPr>
          <w:p w14:paraId="2994770C" w14:textId="0E92065C" w:rsidR="00B852C2" w:rsidRDefault="00B852C2" w:rsidP="00D75FCC">
            <w:r>
              <w:t>K</w:t>
            </w:r>
            <w:r w:rsidR="00435250">
              <w:t>eBABS</w:t>
            </w:r>
          </w:p>
        </w:tc>
        <w:tc>
          <w:tcPr>
            <w:tcW w:w="2338" w:type="dxa"/>
          </w:tcPr>
          <w:p w14:paraId="3FA7D882" w14:textId="476D58F0" w:rsidR="00B852C2" w:rsidRDefault="00103A7B" w:rsidP="00D75FCC">
            <w:r>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fldChar w:fldCharType="separate"/>
            </w:r>
            <w:r w:rsidR="00B5516B" w:rsidRPr="00B5516B">
              <w:rPr>
                <w:noProof/>
              </w:rPr>
              <w:t>[32]</w:t>
            </w:r>
            <w:r>
              <w:fldChar w:fldCharType="end"/>
            </w:r>
          </w:p>
        </w:tc>
      </w:tr>
      <w:tr w:rsidR="00B852C2" w14:paraId="28496450" w14:textId="77777777" w:rsidTr="00B852C2">
        <w:tc>
          <w:tcPr>
            <w:tcW w:w="2337" w:type="dxa"/>
          </w:tcPr>
          <w:p w14:paraId="4E0C0999" w14:textId="3B1DEB29" w:rsidR="00B852C2" w:rsidRDefault="00B852C2" w:rsidP="00D75FCC">
            <w:r>
              <w:t>Kernel</w:t>
            </w:r>
          </w:p>
        </w:tc>
        <w:tc>
          <w:tcPr>
            <w:tcW w:w="2337" w:type="dxa"/>
          </w:tcPr>
          <w:p w14:paraId="3ED92213" w14:textId="7E6AE5AA" w:rsidR="00B852C2" w:rsidRDefault="00D35581" w:rsidP="00D75FCC">
            <w:r>
              <w:t>Gappy Pair Kernel</w:t>
            </w:r>
          </w:p>
        </w:tc>
        <w:tc>
          <w:tcPr>
            <w:tcW w:w="2338" w:type="dxa"/>
          </w:tcPr>
          <w:p w14:paraId="2AFD1788" w14:textId="0615A6BF" w:rsidR="00B852C2" w:rsidRDefault="00D35581" w:rsidP="00D75FCC">
            <w:r>
              <w:t>Ke</w:t>
            </w:r>
            <w:r w:rsidR="00435250">
              <w:t>BABS</w:t>
            </w:r>
          </w:p>
        </w:tc>
        <w:tc>
          <w:tcPr>
            <w:tcW w:w="2338" w:type="dxa"/>
          </w:tcPr>
          <w:p w14:paraId="4A7C9412" w14:textId="0978554F" w:rsidR="00B852C2" w:rsidRDefault="002379EB" w:rsidP="00D75FCC">
            <w:r>
              <w:fldChar w:fldCharType="begin" w:fldLock="1"/>
            </w:r>
            <w:r w:rsidR="00497D8E">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58]","plainTextFormattedCitation":"[58]","previouslyFormattedCitation":"[58]"},"properties":{"noteIndex":0},"schema":"https://github.com/citation-style-language/schema/raw/master/csl-citation.json"}</w:instrText>
            </w:r>
            <w:r>
              <w:fldChar w:fldCharType="separate"/>
            </w:r>
            <w:r w:rsidR="00567114" w:rsidRPr="00567114">
              <w:rPr>
                <w:noProof/>
              </w:rPr>
              <w:t>[58]</w:t>
            </w:r>
            <w:r>
              <w:fldChar w:fldCharType="end"/>
            </w:r>
          </w:p>
        </w:tc>
      </w:tr>
      <w:tr w:rsidR="00B852C2" w14:paraId="7D721FEA" w14:textId="77777777" w:rsidTr="00B852C2">
        <w:tc>
          <w:tcPr>
            <w:tcW w:w="2337" w:type="dxa"/>
          </w:tcPr>
          <w:p w14:paraId="229A0883" w14:textId="7A15A146" w:rsidR="00B852C2" w:rsidRDefault="00D35581" w:rsidP="00D75FCC">
            <w:r>
              <w:t>N-gram</w:t>
            </w:r>
          </w:p>
        </w:tc>
        <w:tc>
          <w:tcPr>
            <w:tcW w:w="2337" w:type="dxa"/>
          </w:tcPr>
          <w:p w14:paraId="0A454CF4" w14:textId="16B02A9D" w:rsidR="00B852C2" w:rsidRDefault="00D35581" w:rsidP="00D75FCC">
            <w:r>
              <w:t>Kmer</w:t>
            </w:r>
          </w:p>
        </w:tc>
        <w:tc>
          <w:tcPr>
            <w:tcW w:w="2338" w:type="dxa"/>
          </w:tcPr>
          <w:p w14:paraId="1FA5EB6F" w14:textId="0EE8DC1B" w:rsidR="00B852C2" w:rsidRDefault="00D35581" w:rsidP="00D75FCC">
            <w:r>
              <w:t>Numpy</w:t>
            </w:r>
          </w:p>
        </w:tc>
        <w:tc>
          <w:tcPr>
            <w:tcW w:w="2338" w:type="dxa"/>
          </w:tcPr>
          <w:p w14:paraId="3B45BD0B" w14:textId="2BB7A4CE" w:rsidR="00B852C2" w:rsidRDefault="00A70136" w:rsidP="00D75FCC">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p>
        </w:tc>
      </w:tr>
      <w:tr w:rsidR="00B852C2" w14:paraId="4945E133" w14:textId="77777777" w:rsidTr="00B852C2">
        <w:tc>
          <w:tcPr>
            <w:tcW w:w="2337" w:type="dxa"/>
          </w:tcPr>
          <w:p w14:paraId="1E3F5ACE" w14:textId="29BDE126" w:rsidR="00B852C2" w:rsidRDefault="00D35581" w:rsidP="00D75FCC">
            <w:r>
              <w:t>N-gram</w:t>
            </w:r>
          </w:p>
        </w:tc>
        <w:tc>
          <w:tcPr>
            <w:tcW w:w="2337" w:type="dxa"/>
          </w:tcPr>
          <w:p w14:paraId="7F8B61FB" w14:textId="0FD6C22C" w:rsidR="00B852C2" w:rsidRDefault="00D35581" w:rsidP="00D75FCC">
            <w:r>
              <w:t>GAA-kmer</w:t>
            </w:r>
          </w:p>
        </w:tc>
        <w:tc>
          <w:tcPr>
            <w:tcW w:w="2338" w:type="dxa"/>
          </w:tcPr>
          <w:p w14:paraId="213ACF86" w14:textId="1DDF42D6" w:rsidR="00B852C2" w:rsidRDefault="00D35581" w:rsidP="00D75FCC">
            <w:r>
              <w:t>Numpy</w:t>
            </w:r>
          </w:p>
        </w:tc>
        <w:tc>
          <w:tcPr>
            <w:tcW w:w="2338" w:type="dxa"/>
          </w:tcPr>
          <w:p w14:paraId="68380C89" w14:textId="0F30198B" w:rsidR="00D35581" w:rsidRDefault="00D35581" w:rsidP="00D75FCC">
            <w:r>
              <w:t>NA</w:t>
            </w:r>
          </w:p>
        </w:tc>
      </w:tr>
      <w:tr w:rsidR="00B852C2" w14:paraId="3BF412EF" w14:textId="77777777" w:rsidTr="00B852C2">
        <w:tc>
          <w:tcPr>
            <w:tcW w:w="2337" w:type="dxa"/>
          </w:tcPr>
          <w:p w14:paraId="18DD3DEB" w14:textId="450D61DD" w:rsidR="00B852C2" w:rsidRDefault="00F837B3" w:rsidP="00D75FCC">
            <w:r>
              <w:t xml:space="preserve">Physicochemical </w:t>
            </w:r>
          </w:p>
        </w:tc>
        <w:tc>
          <w:tcPr>
            <w:tcW w:w="2337" w:type="dxa"/>
          </w:tcPr>
          <w:p w14:paraId="7A9D126C" w14:textId="61BE65D0" w:rsidR="00B852C2" w:rsidRDefault="00CC4172" w:rsidP="00D75FCC">
            <w:r>
              <w:t>AAC</w:t>
            </w:r>
          </w:p>
        </w:tc>
        <w:tc>
          <w:tcPr>
            <w:tcW w:w="2338" w:type="dxa"/>
          </w:tcPr>
          <w:p w14:paraId="76D89FF5" w14:textId="3686B64B" w:rsidR="00B852C2" w:rsidRDefault="00CC4172" w:rsidP="00D75FCC">
            <w:r>
              <w:t>iFeature</w:t>
            </w:r>
          </w:p>
        </w:tc>
        <w:tc>
          <w:tcPr>
            <w:tcW w:w="2338" w:type="dxa"/>
          </w:tcPr>
          <w:p w14:paraId="6F7D7B67" w14:textId="10B22886"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3C3B242B" w14:textId="77777777" w:rsidTr="00B852C2">
        <w:tc>
          <w:tcPr>
            <w:tcW w:w="2337" w:type="dxa"/>
          </w:tcPr>
          <w:p w14:paraId="1D871FB0" w14:textId="15E0E680" w:rsidR="00B852C2" w:rsidRDefault="00CC4172" w:rsidP="00D75FCC">
            <w:r>
              <w:t>Physicochemical</w:t>
            </w:r>
          </w:p>
        </w:tc>
        <w:tc>
          <w:tcPr>
            <w:tcW w:w="2337" w:type="dxa"/>
          </w:tcPr>
          <w:p w14:paraId="63D753A4" w14:textId="015D1DFF" w:rsidR="00B852C2" w:rsidRDefault="00CC4172" w:rsidP="00D75FCC">
            <w:r>
              <w:t>CKSAAP</w:t>
            </w:r>
          </w:p>
        </w:tc>
        <w:tc>
          <w:tcPr>
            <w:tcW w:w="2338" w:type="dxa"/>
          </w:tcPr>
          <w:p w14:paraId="56B096F7" w14:textId="4DE551C0" w:rsidR="00B852C2" w:rsidRDefault="00CC4172" w:rsidP="00D75FCC">
            <w:r>
              <w:t>iFeature</w:t>
            </w:r>
          </w:p>
        </w:tc>
        <w:tc>
          <w:tcPr>
            <w:tcW w:w="2338" w:type="dxa"/>
          </w:tcPr>
          <w:p w14:paraId="4F9C5A25" w14:textId="1BF63AFD" w:rsidR="00B852C2" w:rsidRDefault="005B154A" w:rsidP="00D75FCC">
            <w:r>
              <w:fldChar w:fldCharType="begin" w:fldLock="1"/>
            </w:r>
            <w:r w:rsidR="00497D8E">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60]","plainTextFormattedCitation":"[60]","previouslyFormattedCitation":"[60]"},"properties":{"noteIndex":0},"schema":"https://github.com/citation-style-language/schema/raw/master/csl-citation.json"}</w:instrText>
            </w:r>
            <w:r>
              <w:fldChar w:fldCharType="separate"/>
            </w:r>
            <w:r w:rsidR="00567114" w:rsidRPr="00567114">
              <w:rPr>
                <w:noProof/>
              </w:rPr>
              <w:t>[60]</w:t>
            </w:r>
            <w:r>
              <w:fldChar w:fldCharType="end"/>
            </w:r>
          </w:p>
        </w:tc>
      </w:tr>
      <w:tr w:rsidR="00B852C2" w14:paraId="44CE56A5" w14:textId="77777777" w:rsidTr="00B852C2">
        <w:tc>
          <w:tcPr>
            <w:tcW w:w="2337" w:type="dxa"/>
          </w:tcPr>
          <w:p w14:paraId="43E76096" w14:textId="6FF77033" w:rsidR="00B852C2" w:rsidRDefault="00CC4172" w:rsidP="00D75FCC">
            <w:r>
              <w:t>Physicochemical</w:t>
            </w:r>
          </w:p>
        </w:tc>
        <w:tc>
          <w:tcPr>
            <w:tcW w:w="2337" w:type="dxa"/>
          </w:tcPr>
          <w:p w14:paraId="1E71219A" w14:textId="64AFEFFE" w:rsidR="00B852C2" w:rsidRDefault="00CC4172" w:rsidP="00D75FCC">
            <w:r>
              <w:t>TPC</w:t>
            </w:r>
          </w:p>
        </w:tc>
        <w:tc>
          <w:tcPr>
            <w:tcW w:w="2338" w:type="dxa"/>
          </w:tcPr>
          <w:p w14:paraId="7522D2E1" w14:textId="717E0AB7" w:rsidR="00B852C2" w:rsidRDefault="00CC4172" w:rsidP="00D75FCC">
            <w:r>
              <w:t>iFeature</w:t>
            </w:r>
          </w:p>
        </w:tc>
        <w:tc>
          <w:tcPr>
            <w:tcW w:w="2338" w:type="dxa"/>
          </w:tcPr>
          <w:p w14:paraId="5400FBF2" w14:textId="128DE97B"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119F3F55" w14:textId="77777777" w:rsidTr="00B852C2">
        <w:tc>
          <w:tcPr>
            <w:tcW w:w="2337" w:type="dxa"/>
          </w:tcPr>
          <w:p w14:paraId="3ADEC8B7" w14:textId="02983B1C" w:rsidR="00B852C2" w:rsidRDefault="00CC4172" w:rsidP="00D75FCC">
            <w:r>
              <w:t>Physicochemical</w:t>
            </w:r>
          </w:p>
        </w:tc>
        <w:tc>
          <w:tcPr>
            <w:tcW w:w="2337" w:type="dxa"/>
          </w:tcPr>
          <w:p w14:paraId="0FC6E6FB" w14:textId="3F49AF35" w:rsidR="00B852C2" w:rsidRDefault="00CC4172" w:rsidP="00D75FCC">
            <w:r>
              <w:t>DPC</w:t>
            </w:r>
          </w:p>
        </w:tc>
        <w:tc>
          <w:tcPr>
            <w:tcW w:w="2338" w:type="dxa"/>
          </w:tcPr>
          <w:p w14:paraId="5C97DE22" w14:textId="0B6DFD3A" w:rsidR="00B852C2" w:rsidRDefault="00CC4172" w:rsidP="00D75FCC">
            <w:r>
              <w:t>iFeature</w:t>
            </w:r>
          </w:p>
        </w:tc>
        <w:tc>
          <w:tcPr>
            <w:tcW w:w="2338" w:type="dxa"/>
          </w:tcPr>
          <w:p w14:paraId="4931ABF9" w14:textId="4F3927EF" w:rsidR="00B852C2" w:rsidRDefault="005B154A"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282DDDCF" w14:textId="77777777" w:rsidTr="00B852C2">
        <w:tc>
          <w:tcPr>
            <w:tcW w:w="2337" w:type="dxa"/>
          </w:tcPr>
          <w:p w14:paraId="254D6B7C" w14:textId="42AB896F" w:rsidR="00B852C2" w:rsidRDefault="00CC4172" w:rsidP="00D75FCC">
            <w:r>
              <w:t>Physicochemical</w:t>
            </w:r>
          </w:p>
        </w:tc>
        <w:tc>
          <w:tcPr>
            <w:tcW w:w="2337" w:type="dxa"/>
          </w:tcPr>
          <w:p w14:paraId="26213217" w14:textId="27761C68" w:rsidR="00B852C2" w:rsidRDefault="00CC4172" w:rsidP="00D75FCC">
            <w:r>
              <w:t>DDE</w:t>
            </w:r>
          </w:p>
        </w:tc>
        <w:tc>
          <w:tcPr>
            <w:tcW w:w="2338" w:type="dxa"/>
          </w:tcPr>
          <w:p w14:paraId="628B5F1D" w14:textId="15985F88" w:rsidR="00B852C2" w:rsidRDefault="00CC4172" w:rsidP="00D75FCC">
            <w:r>
              <w:t>iFeature</w:t>
            </w:r>
          </w:p>
        </w:tc>
        <w:tc>
          <w:tcPr>
            <w:tcW w:w="2338" w:type="dxa"/>
          </w:tcPr>
          <w:p w14:paraId="17CCD5AC" w14:textId="444BDD42" w:rsidR="00B852C2" w:rsidRDefault="00B8059B"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4870B97D" w14:textId="77777777" w:rsidTr="00B852C2">
        <w:tc>
          <w:tcPr>
            <w:tcW w:w="2337" w:type="dxa"/>
          </w:tcPr>
          <w:p w14:paraId="02A31C21" w14:textId="49C43134" w:rsidR="00B852C2" w:rsidRDefault="00CC4172" w:rsidP="00D75FCC">
            <w:r>
              <w:t>Physicochemical</w:t>
            </w:r>
          </w:p>
        </w:tc>
        <w:tc>
          <w:tcPr>
            <w:tcW w:w="2337" w:type="dxa"/>
          </w:tcPr>
          <w:p w14:paraId="467ACDDE" w14:textId="0C5E9A51" w:rsidR="00B852C2" w:rsidRDefault="00CC4172" w:rsidP="00D75FCC">
            <w:r>
              <w:t>GAAC</w:t>
            </w:r>
          </w:p>
        </w:tc>
        <w:tc>
          <w:tcPr>
            <w:tcW w:w="2338" w:type="dxa"/>
          </w:tcPr>
          <w:p w14:paraId="70389A1C" w14:textId="1195A67F" w:rsidR="00B852C2" w:rsidRDefault="00CC4172" w:rsidP="00D75FCC">
            <w:r>
              <w:t>iFeature</w:t>
            </w:r>
          </w:p>
        </w:tc>
        <w:tc>
          <w:tcPr>
            <w:tcW w:w="2338" w:type="dxa"/>
          </w:tcPr>
          <w:p w14:paraId="467D1A8F" w14:textId="34DC4EF6" w:rsidR="00B852C2" w:rsidRDefault="00B8059B" w:rsidP="00D75FCC">
            <w:r>
              <w:fldChar w:fldCharType="begin" w:fldLock="1"/>
            </w:r>
            <w:r w:rsidR="00497D8E">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62]","plainTextFormattedCitation":"[62]","previouslyFormattedCitation":"[62]"},"properties":{"noteIndex":0},"schema":"https://github.com/citation-style-language/schema/raw/master/csl-citation.json"}</w:instrText>
            </w:r>
            <w:r>
              <w:fldChar w:fldCharType="separate"/>
            </w:r>
            <w:r w:rsidR="00567114" w:rsidRPr="00567114">
              <w:rPr>
                <w:noProof/>
              </w:rPr>
              <w:t>[62]</w:t>
            </w:r>
            <w:r>
              <w:fldChar w:fldCharType="end"/>
            </w:r>
          </w:p>
        </w:tc>
      </w:tr>
      <w:tr w:rsidR="00B852C2" w14:paraId="25DB4163" w14:textId="77777777" w:rsidTr="00B852C2">
        <w:tc>
          <w:tcPr>
            <w:tcW w:w="2337" w:type="dxa"/>
          </w:tcPr>
          <w:p w14:paraId="2788CC93" w14:textId="06A0757B" w:rsidR="00B852C2" w:rsidRDefault="00CC4172" w:rsidP="00D75FCC">
            <w:r>
              <w:t>Physicochemical</w:t>
            </w:r>
          </w:p>
        </w:tc>
        <w:tc>
          <w:tcPr>
            <w:tcW w:w="2337" w:type="dxa"/>
          </w:tcPr>
          <w:p w14:paraId="461CE6EA" w14:textId="035DEA45" w:rsidR="00B852C2" w:rsidRDefault="00CC4172" w:rsidP="00D75FCC">
            <w:r>
              <w:t>CKSAAGP</w:t>
            </w:r>
          </w:p>
        </w:tc>
        <w:tc>
          <w:tcPr>
            <w:tcW w:w="2338" w:type="dxa"/>
          </w:tcPr>
          <w:p w14:paraId="5DD36BBC" w14:textId="3521118E" w:rsidR="00B852C2" w:rsidRDefault="00CC4172" w:rsidP="00D75FCC">
            <w:r>
              <w:t>iFeature</w:t>
            </w:r>
          </w:p>
        </w:tc>
        <w:tc>
          <w:tcPr>
            <w:tcW w:w="2338" w:type="dxa"/>
          </w:tcPr>
          <w:p w14:paraId="12D8E524" w14:textId="4984DD04"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2C5CD8AA" w14:textId="77777777" w:rsidTr="00B852C2">
        <w:tc>
          <w:tcPr>
            <w:tcW w:w="2337" w:type="dxa"/>
          </w:tcPr>
          <w:p w14:paraId="67684C5A" w14:textId="54C79E23" w:rsidR="00B852C2" w:rsidRDefault="00CC4172" w:rsidP="00D75FCC">
            <w:r>
              <w:t>Physicochemical</w:t>
            </w:r>
          </w:p>
        </w:tc>
        <w:tc>
          <w:tcPr>
            <w:tcW w:w="2337" w:type="dxa"/>
          </w:tcPr>
          <w:p w14:paraId="27460D49" w14:textId="20287520" w:rsidR="00B852C2" w:rsidRDefault="00CC4172" w:rsidP="00D75FCC">
            <w:r>
              <w:t>GTPC</w:t>
            </w:r>
          </w:p>
        </w:tc>
        <w:tc>
          <w:tcPr>
            <w:tcW w:w="2338" w:type="dxa"/>
          </w:tcPr>
          <w:p w14:paraId="45787546" w14:textId="50AB4FFF" w:rsidR="00B852C2" w:rsidRDefault="00CC4172" w:rsidP="00D75FCC">
            <w:r>
              <w:t>iFeature</w:t>
            </w:r>
          </w:p>
        </w:tc>
        <w:tc>
          <w:tcPr>
            <w:tcW w:w="2338" w:type="dxa"/>
          </w:tcPr>
          <w:p w14:paraId="3937CA68" w14:textId="184F08A2"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9929690" w14:textId="77777777" w:rsidTr="00B852C2">
        <w:tc>
          <w:tcPr>
            <w:tcW w:w="2337" w:type="dxa"/>
          </w:tcPr>
          <w:p w14:paraId="00F0C648" w14:textId="090A963C" w:rsidR="00B852C2" w:rsidRDefault="00CC4172" w:rsidP="00D75FCC">
            <w:r>
              <w:t>Physicochemical</w:t>
            </w:r>
          </w:p>
        </w:tc>
        <w:tc>
          <w:tcPr>
            <w:tcW w:w="2337" w:type="dxa"/>
          </w:tcPr>
          <w:p w14:paraId="2FF36770" w14:textId="4C29758C" w:rsidR="00B852C2" w:rsidRDefault="00CC4172" w:rsidP="00D75FCC">
            <w:r>
              <w:t>GDPC</w:t>
            </w:r>
          </w:p>
        </w:tc>
        <w:tc>
          <w:tcPr>
            <w:tcW w:w="2338" w:type="dxa"/>
          </w:tcPr>
          <w:p w14:paraId="27D3FEC5" w14:textId="5728DA8D" w:rsidR="00B852C2" w:rsidRDefault="00CC4172" w:rsidP="00D75FCC">
            <w:r>
              <w:t>iFeature</w:t>
            </w:r>
          </w:p>
        </w:tc>
        <w:tc>
          <w:tcPr>
            <w:tcW w:w="2338" w:type="dxa"/>
          </w:tcPr>
          <w:p w14:paraId="0AE18AB2" w14:textId="3E16B7D9"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43BFE365" w14:textId="77777777" w:rsidTr="00B852C2">
        <w:tc>
          <w:tcPr>
            <w:tcW w:w="2337" w:type="dxa"/>
          </w:tcPr>
          <w:p w14:paraId="57A6BD82" w14:textId="76323663" w:rsidR="00B852C2" w:rsidRDefault="00CC4172" w:rsidP="00D75FCC">
            <w:r>
              <w:t>Physicochemical</w:t>
            </w:r>
          </w:p>
        </w:tc>
        <w:tc>
          <w:tcPr>
            <w:tcW w:w="2337" w:type="dxa"/>
          </w:tcPr>
          <w:p w14:paraId="32C10659" w14:textId="0B655886" w:rsidR="00B852C2" w:rsidRDefault="00CC4172" w:rsidP="00D75FCC">
            <w:r>
              <w:t>Moran</w:t>
            </w:r>
          </w:p>
        </w:tc>
        <w:tc>
          <w:tcPr>
            <w:tcW w:w="2338" w:type="dxa"/>
          </w:tcPr>
          <w:p w14:paraId="321D4585" w14:textId="55554929" w:rsidR="00B852C2" w:rsidRDefault="00CC4172" w:rsidP="00D75FCC">
            <w:r>
              <w:t>iFeature</w:t>
            </w:r>
          </w:p>
        </w:tc>
        <w:tc>
          <w:tcPr>
            <w:tcW w:w="2338" w:type="dxa"/>
          </w:tcPr>
          <w:p w14:paraId="2800DA35" w14:textId="4F5CC89C" w:rsidR="00B852C2" w:rsidRDefault="00B8059B" w:rsidP="00D75FCC">
            <w:r>
              <w:fldChar w:fldCharType="begin" w:fldLock="1"/>
            </w:r>
            <w:r w:rsidR="00497D8E">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64]","plainTextFormattedCitation":"[64]","previouslyFormattedCitation":"[64]"},"properties":{"noteIndex":0},"schema":"https://github.com/citation-style-language/schema/raw/master/csl-citation.json"}</w:instrText>
            </w:r>
            <w:r>
              <w:fldChar w:fldCharType="separate"/>
            </w:r>
            <w:r w:rsidR="00567114" w:rsidRPr="00567114">
              <w:rPr>
                <w:noProof/>
              </w:rPr>
              <w:t>[64]</w:t>
            </w:r>
            <w:r>
              <w:fldChar w:fldCharType="end"/>
            </w:r>
          </w:p>
        </w:tc>
      </w:tr>
      <w:tr w:rsidR="00B852C2" w14:paraId="31433F51" w14:textId="77777777" w:rsidTr="00B852C2">
        <w:tc>
          <w:tcPr>
            <w:tcW w:w="2337" w:type="dxa"/>
          </w:tcPr>
          <w:p w14:paraId="33835FC0" w14:textId="7F5D75D0" w:rsidR="00B852C2" w:rsidRDefault="00CC4172" w:rsidP="00D75FCC">
            <w:r>
              <w:t>Physicochemical</w:t>
            </w:r>
          </w:p>
        </w:tc>
        <w:tc>
          <w:tcPr>
            <w:tcW w:w="2337" w:type="dxa"/>
          </w:tcPr>
          <w:p w14:paraId="51FD1C38" w14:textId="57AB7477" w:rsidR="00B852C2" w:rsidRDefault="00CC4172" w:rsidP="00D75FCC">
            <w:r>
              <w:t>Geary</w:t>
            </w:r>
          </w:p>
        </w:tc>
        <w:tc>
          <w:tcPr>
            <w:tcW w:w="2338" w:type="dxa"/>
          </w:tcPr>
          <w:p w14:paraId="76307784" w14:textId="43E47FFD" w:rsidR="00B852C2" w:rsidRDefault="00CC4172" w:rsidP="00D75FCC">
            <w:r>
              <w:t>iFeature</w:t>
            </w:r>
          </w:p>
        </w:tc>
        <w:tc>
          <w:tcPr>
            <w:tcW w:w="2338" w:type="dxa"/>
          </w:tcPr>
          <w:p w14:paraId="3C6607BA" w14:textId="16D3D41E" w:rsidR="00B852C2" w:rsidRDefault="00B8059B" w:rsidP="00D75FCC">
            <w:r>
              <w:fldChar w:fldCharType="begin" w:fldLock="1"/>
            </w:r>
            <w:r w:rsidR="00497D8E">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65]","plainTextFormattedCitation":"[65]","previouslyFormattedCitation":"[65]"},"properties":{"noteIndex":0},"schema":"https://github.com/citation-style-language/schema/raw/master/csl-citation.json"}</w:instrText>
            </w:r>
            <w:r>
              <w:fldChar w:fldCharType="separate"/>
            </w:r>
            <w:r w:rsidR="00567114" w:rsidRPr="00567114">
              <w:rPr>
                <w:noProof/>
              </w:rPr>
              <w:t>[65]</w:t>
            </w:r>
            <w:r>
              <w:fldChar w:fldCharType="end"/>
            </w:r>
          </w:p>
        </w:tc>
      </w:tr>
      <w:tr w:rsidR="00B852C2" w14:paraId="3A5CEA56" w14:textId="77777777" w:rsidTr="00B852C2">
        <w:tc>
          <w:tcPr>
            <w:tcW w:w="2337" w:type="dxa"/>
          </w:tcPr>
          <w:p w14:paraId="7BE0CA9B" w14:textId="3F7DA486" w:rsidR="00B852C2" w:rsidRDefault="00CC4172" w:rsidP="00D75FCC">
            <w:r>
              <w:t>Physicochemical</w:t>
            </w:r>
          </w:p>
        </w:tc>
        <w:tc>
          <w:tcPr>
            <w:tcW w:w="2337" w:type="dxa"/>
          </w:tcPr>
          <w:p w14:paraId="79C9A7BF" w14:textId="3D22DD3E" w:rsidR="00B852C2" w:rsidRDefault="00CC4172" w:rsidP="00D75FCC">
            <w:r>
              <w:t>NMBroto</w:t>
            </w:r>
          </w:p>
        </w:tc>
        <w:tc>
          <w:tcPr>
            <w:tcW w:w="2338" w:type="dxa"/>
          </w:tcPr>
          <w:p w14:paraId="48354BF0" w14:textId="300EDB70" w:rsidR="00B852C2" w:rsidRDefault="00CC4172" w:rsidP="00D75FCC">
            <w:r>
              <w:t>iFeature</w:t>
            </w:r>
          </w:p>
        </w:tc>
        <w:tc>
          <w:tcPr>
            <w:tcW w:w="2338" w:type="dxa"/>
          </w:tcPr>
          <w:p w14:paraId="3FAF1246" w14:textId="09842FAC" w:rsidR="00B852C2" w:rsidRDefault="00B8059B" w:rsidP="00D75FCC">
            <w:r>
              <w:fldChar w:fldCharType="begin" w:fldLock="1"/>
            </w:r>
            <w:r w:rsidR="00497D8E">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66]","plainTextFormattedCitation":"[66]","previouslyFormattedCitation":"[66]"},"properties":{"noteIndex":0},"schema":"https://github.com/citation-style-language/schema/raw/master/csl-citation.json"}</w:instrText>
            </w:r>
            <w:r>
              <w:fldChar w:fldCharType="separate"/>
            </w:r>
            <w:r w:rsidR="00567114" w:rsidRPr="00567114">
              <w:rPr>
                <w:noProof/>
              </w:rPr>
              <w:t>[66]</w:t>
            </w:r>
            <w:r>
              <w:fldChar w:fldCharType="end"/>
            </w:r>
          </w:p>
        </w:tc>
      </w:tr>
      <w:tr w:rsidR="00B852C2" w14:paraId="7502CD90" w14:textId="77777777" w:rsidTr="00B852C2">
        <w:tc>
          <w:tcPr>
            <w:tcW w:w="2337" w:type="dxa"/>
          </w:tcPr>
          <w:p w14:paraId="1996B618" w14:textId="521D7B2D" w:rsidR="00B852C2" w:rsidRDefault="00CC4172" w:rsidP="00D75FCC">
            <w:r>
              <w:t>Physicochemical</w:t>
            </w:r>
          </w:p>
        </w:tc>
        <w:tc>
          <w:tcPr>
            <w:tcW w:w="2337" w:type="dxa"/>
          </w:tcPr>
          <w:p w14:paraId="45D469D2" w14:textId="27668786" w:rsidR="00B852C2" w:rsidRDefault="00CC4172" w:rsidP="00D75FCC">
            <w:r>
              <w:t>CTDC</w:t>
            </w:r>
          </w:p>
        </w:tc>
        <w:tc>
          <w:tcPr>
            <w:tcW w:w="2338" w:type="dxa"/>
          </w:tcPr>
          <w:p w14:paraId="00EC727D" w14:textId="450518F3" w:rsidR="00B852C2" w:rsidRDefault="00CC4172" w:rsidP="00D75FCC">
            <w:r>
              <w:t>iFeature</w:t>
            </w:r>
          </w:p>
        </w:tc>
        <w:tc>
          <w:tcPr>
            <w:tcW w:w="2338" w:type="dxa"/>
          </w:tcPr>
          <w:p w14:paraId="09F0C6AF" w14:textId="4D5A3B60"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CE48C1F" w14:textId="77777777" w:rsidTr="00B852C2">
        <w:tc>
          <w:tcPr>
            <w:tcW w:w="2337" w:type="dxa"/>
          </w:tcPr>
          <w:p w14:paraId="0794F62E" w14:textId="500B46A9" w:rsidR="00B852C2" w:rsidRDefault="00CC4172" w:rsidP="00D75FCC">
            <w:r>
              <w:t>Physicochemical</w:t>
            </w:r>
          </w:p>
        </w:tc>
        <w:tc>
          <w:tcPr>
            <w:tcW w:w="2337" w:type="dxa"/>
          </w:tcPr>
          <w:p w14:paraId="78B4EAF2" w14:textId="62798667" w:rsidR="00B852C2" w:rsidRDefault="00CC4172" w:rsidP="00D75FCC">
            <w:r>
              <w:t>CTDT</w:t>
            </w:r>
          </w:p>
        </w:tc>
        <w:tc>
          <w:tcPr>
            <w:tcW w:w="2338" w:type="dxa"/>
          </w:tcPr>
          <w:p w14:paraId="4FA63482" w14:textId="6F9B0422" w:rsidR="00B852C2" w:rsidRDefault="00CC4172" w:rsidP="00D75FCC">
            <w:r>
              <w:t>iFeature</w:t>
            </w:r>
          </w:p>
        </w:tc>
        <w:tc>
          <w:tcPr>
            <w:tcW w:w="2338" w:type="dxa"/>
          </w:tcPr>
          <w:p w14:paraId="36393CF6" w14:textId="3982511A"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0853459" w14:textId="77777777" w:rsidTr="00B852C2">
        <w:tc>
          <w:tcPr>
            <w:tcW w:w="2337" w:type="dxa"/>
          </w:tcPr>
          <w:p w14:paraId="75ED3ACC" w14:textId="0B20FC55" w:rsidR="00B852C2" w:rsidRDefault="00CC4172" w:rsidP="00D75FCC">
            <w:r>
              <w:t>Physicochemical</w:t>
            </w:r>
          </w:p>
        </w:tc>
        <w:tc>
          <w:tcPr>
            <w:tcW w:w="2337" w:type="dxa"/>
          </w:tcPr>
          <w:p w14:paraId="28F5AD9B" w14:textId="02D05797" w:rsidR="00B852C2" w:rsidRDefault="00CC4172" w:rsidP="00D75FCC">
            <w:r>
              <w:t>CTDD</w:t>
            </w:r>
          </w:p>
        </w:tc>
        <w:tc>
          <w:tcPr>
            <w:tcW w:w="2338" w:type="dxa"/>
          </w:tcPr>
          <w:p w14:paraId="7411D2C5" w14:textId="2A76E8CE" w:rsidR="00B852C2" w:rsidRDefault="00CC4172" w:rsidP="00D75FCC">
            <w:r>
              <w:t>iFeature</w:t>
            </w:r>
          </w:p>
        </w:tc>
        <w:tc>
          <w:tcPr>
            <w:tcW w:w="2338" w:type="dxa"/>
          </w:tcPr>
          <w:p w14:paraId="6ACFC9FF" w14:textId="6E117346"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7276F3C5" w14:textId="77777777" w:rsidTr="00B852C2">
        <w:tc>
          <w:tcPr>
            <w:tcW w:w="2337" w:type="dxa"/>
          </w:tcPr>
          <w:p w14:paraId="513605C9" w14:textId="0B7CEE1F" w:rsidR="00B852C2" w:rsidRDefault="00CC4172" w:rsidP="00D75FCC">
            <w:r>
              <w:t>Physicochemical</w:t>
            </w:r>
          </w:p>
        </w:tc>
        <w:tc>
          <w:tcPr>
            <w:tcW w:w="2337" w:type="dxa"/>
          </w:tcPr>
          <w:p w14:paraId="2088C67D" w14:textId="2586FE12" w:rsidR="00B852C2" w:rsidRDefault="00CC4172" w:rsidP="00D75FCC">
            <w:r>
              <w:t>CTriad</w:t>
            </w:r>
          </w:p>
        </w:tc>
        <w:tc>
          <w:tcPr>
            <w:tcW w:w="2338" w:type="dxa"/>
          </w:tcPr>
          <w:p w14:paraId="3A33746A" w14:textId="70CE3A9B" w:rsidR="00B852C2" w:rsidRDefault="00CC4172" w:rsidP="00D75FCC">
            <w:r>
              <w:t>iFeature</w:t>
            </w:r>
          </w:p>
        </w:tc>
        <w:tc>
          <w:tcPr>
            <w:tcW w:w="2338" w:type="dxa"/>
          </w:tcPr>
          <w:p w14:paraId="6305D987" w14:textId="770B529B" w:rsidR="00B852C2" w:rsidRDefault="00030EE4" w:rsidP="00D75FCC">
            <w:r>
              <w:fldChar w:fldCharType="begin" w:fldLock="1"/>
            </w:r>
            <w:r w:rsidR="00497D8E">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70]","plainTextFormattedCitation":"[70]","previouslyFormattedCitation":"[70]"},"properties":{"noteIndex":0},"schema":"https://github.com/citation-style-language/schema/raw/master/csl-citation.json"}</w:instrText>
            </w:r>
            <w:r>
              <w:fldChar w:fldCharType="separate"/>
            </w:r>
            <w:r w:rsidR="00567114" w:rsidRPr="00567114">
              <w:rPr>
                <w:noProof/>
              </w:rPr>
              <w:t>[70]</w:t>
            </w:r>
            <w:r>
              <w:fldChar w:fldCharType="end"/>
            </w:r>
          </w:p>
        </w:tc>
      </w:tr>
      <w:tr w:rsidR="00B852C2" w14:paraId="5E239349" w14:textId="77777777" w:rsidTr="00B852C2">
        <w:tc>
          <w:tcPr>
            <w:tcW w:w="2337" w:type="dxa"/>
          </w:tcPr>
          <w:p w14:paraId="5872C3B4" w14:textId="52C7D94D" w:rsidR="00B852C2" w:rsidRDefault="00CC4172" w:rsidP="00D75FCC">
            <w:r>
              <w:t>Physicochemical</w:t>
            </w:r>
          </w:p>
        </w:tc>
        <w:tc>
          <w:tcPr>
            <w:tcW w:w="2337" w:type="dxa"/>
          </w:tcPr>
          <w:p w14:paraId="45CAA309" w14:textId="3E3BB68F" w:rsidR="00B852C2" w:rsidRDefault="00CC4172" w:rsidP="00D75FCC">
            <w:r>
              <w:t>KSCTriad</w:t>
            </w:r>
          </w:p>
        </w:tc>
        <w:tc>
          <w:tcPr>
            <w:tcW w:w="2338" w:type="dxa"/>
          </w:tcPr>
          <w:p w14:paraId="09DD7786" w14:textId="32AB398E" w:rsidR="00B852C2" w:rsidRDefault="00CC4172" w:rsidP="00D75FCC">
            <w:r>
              <w:t>iFeature</w:t>
            </w:r>
          </w:p>
        </w:tc>
        <w:tc>
          <w:tcPr>
            <w:tcW w:w="2338" w:type="dxa"/>
          </w:tcPr>
          <w:p w14:paraId="103F0EB3" w14:textId="6C86B75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2CE6EF1" w14:textId="77777777" w:rsidTr="00B852C2">
        <w:tc>
          <w:tcPr>
            <w:tcW w:w="2337" w:type="dxa"/>
          </w:tcPr>
          <w:p w14:paraId="15D64272" w14:textId="57E84819" w:rsidR="00B852C2" w:rsidRDefault="00CC4172" w:rsidP="00D75FCC">
            <w:r>
              <w:t>Physicochemical</w:t>
            </w:r>
          </w:p>
        </w:tc>
        <w:tc>
          <w:tcPr>
            <w:tcW w:w="2337" w:type="dxa"/>
          </w:tcPr>
          <w:p w14:paraId="57BFCA9B" w14:textId="263FE383" w:rsidR="00B852C2" w:rsidRDefault="00CC4172" w:rsidP="00D75FCC">
            <w:r>
              <w:t>SOCNumber</w:t>
            </w:r>
          </w:p>
        </w:tc>
        <w:tc>
          <w:tcPr>
            <w:tcW w:w="2338" w:type="dxa"/>
          </w:tcPr>
          <w:p w14:paraId="73CC892D" w14:textId="6DCBD021" w:rsidR="00B852C2" w:rsidRDefault="00CC4172" w:rsidP="00D75FCC">
            <w:r>
              <w:t>iFeature</w:t>
            </w:r>
          </w:p>
        </w:tc>
        <w:tc>
          <w:tcPr>
            <w:tcW w:w="2338" w:type="dxa"/>
          </w:tcPr>
          <w:p w14:paraId="08B780A2" w14:textId="63D6448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32A276D" w14:textId="77777777" w:rsidTr="00B852C2">
        <w:tc>
          <w:tcPr>
            <w:tcW w:w="2337" w:type="dxa"/>
          </w:tcPr>
          <w:p w14:paraId="4482CDD8" w14:textId="0522BADB" w:rsidR="00B852C2" w:rsidRDefault="00CC4172" w:rsidP="00D75FCC">
            <w:r>
              <w:t>Physicochemical</w:t>
            </w:r>
          </w:p>
        </w:tc>
        <w:tc>
          <w:tcPr>
            <w:tcW w:w="2337" w:type="dxa"/>
          </w:tcPr>
          <w:p w14:paraId="691FBD72" w14:textId="015AB24B" w:rsidR="00B852C2" w:rsidRDefault="00CC4172" w:rsidP="00D75FCC">
            <w:r>
              <w:t>QSOrder</w:t>
            </w:r>
          </w:p>
        </w:tc>
        <w:tc>
          <w:tcPr>
            <w:tcW w:w="2338" w:type="dxa"/>
          </w:tcPr>
          <w:p w14:paraId="01B3B76D" w14:textId="3EFC7022" w:rsidR="00B852C2" w:rsidRDefault="00CC4172" w:rsidP="00D75FCC">
            <w:r>
              <w:t>iFeature</w:t>
            </w:r>
          </w:p>
        </w:tc>
        <w:tc>
          <w:tcPr>
            <w:tcW w:w="2338" w:type="dxa"/>
          </w:tcPr>
          <w:p w14:paraId="6690917C" w14:textId="460E63B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F830007" w14:textId="77777777" w:rsidTr="00B852C2">
        <w:tc>
          <w:tcPr>
            <w:tcW w:w="2337" w:type="dxa"/>
          </w:tcPr>
          <w:p w14:paraId="1337683A" w14:textId="206719E2" w:rsidR="00B852C2" w:rsidRDefault="00CC4172" w:rsidP="00D75FCC">
            <w:r>
              <w:t>Physicochemical</w:t>
            </w:r>
          </w:p>
        </w:tc>
        <w:tc>
          <w:tcPr>
            <w:tcW w:w="2337" w:type="dxa"/>
          </w:tcPr>
          <w:p w14:paraId="4FA63490" w14:textId="6EA9CBD4" w:rsidR="00B852C2" w:rsidRDefault="00CC4172" w:rsidP="00D75FCC">
            <w:r>
              <w:t>PAAC</w:t>
            </w:r>
          </w:p>
        </w:tc>
        <w:tc>
          <w:tcPr>
            <w:tcW w:w="2338" w:type="dxa"/>
          </w:tcPr>
          <w:p w14:paraId="363B5AB2" w14:textId="7566A2C9" w:rsidR="00B852C2" w:rsidRDefault="00CC4172" w:rsidP="00D75FCC">
            <w:r>
              <w:t>iFeature</w:t>
            </w:r>
          </w:p>
        </w:tc>
        <w:tc>
          <w:tcPr>
            <w:tcW w:w="2338" w:type="dxa"/>
          </w:tcPr>
          <w:p w14:paraId="1E132519" w14:textId="51310382"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5AA2F4D6" w14:textId="77777777" w:rsidTr="00B852C2">
        <w:tc>
          <w:tcPr>
            <w:tcW w:w="2337" w:type="dxa"/>
          </w:tcPr>
          <w:p w14:paraId="3FA5057A" w14:textId="2806320C" w:rsidR="00B852C2" w:rsidRDefault="00CC4172" w:rsidP="00D75FCC">
            <w:r>
              <w:t>Physicochemical</w:t>
            </w:r>
          </w:p>
        </w:tc>
        <w:tc>
          <w:tcPr>
            <w:tcW w:w="2337" w:type="dxa"/>
          </w:tcPr>
          <w:p w14:paraId="38CFF99B" w14:textId="2B43AD3D" w:rsidR="00B852C2" w:rsidRDefault="00CC4172" w:rsidP="00D75FCC">
            <w:r>
              <w:t>APAAC</w:t>
            </w:r>
          </w:p>
        </w:tc>
        <w:tc>
          <w:tcPr>
            <w:tcW w:w="2338" w:type="dxa"/>
          </w:tcPr>
          <w:p w14:paraId="1DA77272" w14:textId="25CDE394" w:rsidR="00B852C2" w:rsidRDefault="00CC4172" w:rsidP="00D75FCC">
            <w:r>
              <w:t>iFeature</w:t>
            </w:r>
          </w:p>
        </w:tc>
        <w:tc>
          <w:tcPr>
            <w:tcW w:w="2338" w:type="dxa"/>
          </w:tcPr>
          <w:p w14:paraId="3BDE4FAA" w14:textId="5EFBAC68"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4D737BD2" w14:textId="77777777" w:rsidTr="00B852C2">
        <w:tc>
          <w:tcPr>
            <w:tcW w:w="2337" w:type="dxa"/>
          </w:tcPr>
          <w:p w14:paraId="3897ABE8" w14:textId="26C4FD33" w:rsidR="00B852C2" w:rsidRDefault="00CC4172" w:rsidP="00D75FCC">
            <w:r>
              <w:t>PSSM-based</w:t>
            </w:r>
          </w:p>
        </w:tc>
        <w:tc>
          <w:tcPr>
            <w:tcW w:w="2337" w:type="dxa"/>
          </w:tcPr>
          <w:p w14:paraId="2DAAA7EB" w14:textId="17CB01F0" w:rsidR="00B852C2" w:rsidRDefault="00CC4172" w:rsidP="00D75FCC">
            <w:r>
              <w:t>AAC-PSSM</w:t>
            </w:r>
          </w:p>
        </w:tc>
        <w:tc>
          <w:tcPr>
            <w:tcW w:w="2338" w:type="dxa"/>
          </w:tcPr>
          <w:p w14:paraId="06F8A489" w14:textId="09B5EE99" w:rsidR="00B852C2" w:rsidRDefault="00B06C76" w:rsidP="00D75FCC">
            <w:r>
              <w:t>POSSUM</w:t>
            </w:r>
          </w:p>
        </w:tc>
        <w:tc>
          <w:tcPr>
            <w:tcW w:w="2338" w:type="dxa"/>
          </w:tcPr>
          <w:p w14:paraId="0BCCDE29" w14:textId="554C5CF3" w:rsidR="00B852C2" w:rsidRDefault="00241A2F"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4812D422" w14:textId="77777777" w:rsidTr="00B852C2">
        <w:tc>
          <w:tcPr>
            <w:tcW w:w="2337" w:type="dxa"/>
          </w:tcPr>
          <w:p w14:paraId="62621894" w14:textId="22EFF202" w:rsidR="00B852C2" w:rsidRDefault="00CC4172" w:rsidP="00D75FCC">
            <w:r>
              <w:t>PSSM-based</w:t>
            </w:r>
          </w:p>
        </w:tc>
        <w:tc>
          <w:tcPr>
            <w:tcW w:w="2337" w:type="dxa"/>
          </w:tcPr>
          <w:p w14:paraId="6855D82E" w14:textId="35BDD544" w:rsidR="00B852C2" w:rsidRDefault="00CC4172" w:rsidP="00D75FCC">
            <w:r>
              <w:t>DPC-PSSM</w:t>
            </w:r>
          </w:p>
        </w:tc>
        <w:tc>
          <w:tcPr>
            <w:tcW w:w="2338" w:type="dxa"/>
          </w:tcPr>
          <w:p w14:paraId="40534490" w14:textId="6A7DBA4A" w:rsidR="00B852C2" w:rsidRDefault="00B06C76" w:rsidP="00D75FCC">
            <w:r>
              <w:t>POSSUM</w:t>
            </w:r>
          </w:p>
        </w:tc>
        <w:tc>
          <w:tcPr>
            <w:tcW w:w="2338" w:type="dxa"/>
          </w:tcPr>
          <w:p w14:paraId="557A18B6" w14:textId="0CEA9BD8"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7E8C7A97" w14:textId="77777777" w:rsidTr="00B852C2">
        <w:tc>
          <w:tcPr>
            <w:tcW w:w="2337" w:type="dxa"/>
          </w:tcPr>
          <w:p w14:paraId="15610A46" w14:textId="6A23F836" w:rsidR="00B852C2" w:rsidRDefault="00CC4172" w:rsidP="00D75FCC">
            <w:r>
              <w:t>PSSM-based</w:t>
            </w:r>
          </w:p>
        </w:tc>
        <w:tc>
          <w:tcPr>
            <w:tcW w:w="2337" w:type="dxa"/>
          </w:tcPr>
          <w:p w14:paraId="46D3E4D0" w14:textId="4573B2A1" w:rsidR="00B852C2" w:rsidRDefault="00CC4172" w:rsidP="00D75FCC">
            <w:r>
              <w:t>AADP-PSSM</w:t>
            </w:r>
          </w:p>
        </w:tc>
        <w:tc>
          <w:tcPr>
            <w:tcW w:w="2338" w:type="dxa"/>
          </w:tcPr>
          <w:p w14:paraId="49FDE10B" w14:textId="4E2EB8EF" w:rsidR="00B852C2" w:rsidRDefault="00B06C76" w:rsidP="00D75FCC">
            <w:r>
              <w:t>POSSUM</w:t>
            </w:r>
          </w:p>
        </w:tc>
        <w:tc>
          <w:tcPr>
            <w:tcW w:w="2338" w:type="dxa"/>
          </w:tcPr>
          <w:p w14:paraId="2BAF48E6" w14:textId="610C2AF0"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5177BC4F" w14:textId="77777777" w:rsidTr="00B852C2">
        <w:tc>
          <w:tcPr>
            <w:tcW w:w="2337" w:type="dxa"/>
          </w:tcPr>
          <w:p w14:paraId="6E47E74B" w14:textId="00F62662" w:rsidR="00B852C2" w:rsidRDefault="00CC4172" w:rsidP="00D75FCC">
            <w:r>
              <w:t>PSSM-based</w:t>
            </w:r>
          </w:p>
        </w:tc>
        <w:tc>
          <w:tcPr>
            <w:tcW w:w="2337" w:type="dxa"/>
          </w:tcPr>
          <w:p w14:paraId="57810C93" w14:textId="18C87F9D" w:rsidR="00B852C2" w:rsidRDefault="00CC4172" w:rsidP="00D75FCC">
            <w:r>
              <w:t>PSSM-AC</w:t>
            </w:r>
          </w:p>
        </w:tc>
        <w:tc>
          <w:tcPr>
            <w:tcW w:w="2338" w:type="dxa"/>
          </w:tcPr>
          <w:p w14:paraId="0CCC45A3" w14:textId="4D903427" w:rsidR="00B852C2" w:rsidRDefault="00B06C76" w:rsidP="00D75FCC">
            <w:r>
              <w:t>POSSUM</w:t>
            </w:r>
          </w:p>
        </w:tc>
        <w:tc>
          <w:tcPr>
            <w:tcW w:w="2338" w:type="dxa"/>
          </w:tcPr>
          <w:p w14:paraId="139836B7" w14:textId="33833431" w:rsidR="00B852C2" w:rsidRDefault="00BD74AE" w:rsidP="00D75FCC">
            <w:r>
              <w:fldChar w:fldCharType="begin" w:fldLock="1"/>
            </w:r>
            <w:r w:rsidR="00497D8E">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73]","plainTextFormattedCitation":"[73]","previouslyFormattedCitation":"[73]"},"properties":{"noteIndex":0},"schema":"https://github.com/citation-style-language/schema/raw/master/csl-citation.json"}</w:instrText>
            </w:r>
            <w:r>
              <w:fldChar w:fldCharType="separate"/>
            </w:r>
            <w:r w:rsidR="00567114" w:rsidRPr="00567114">
              <w:rPr>
                <w:noProof/>
              </w:rPr>
              <w:t>[73]</w:t>
            </w:r>
            <w:r>
              <w:fldChar w:fldCharType="end"/>
            </w:r>
          </w:p>
        </w:tc>
      </w:tr>
      <w:tr w:rsidR="00B852C2" w14:paraId="3FB966C5" w14:textId="77777777" w:rsidTr="00B852C2">
        <w:tc>
          <w:tcPr>
            <w:tcW w:w="2337" w:type="dxa"/>
          </w:tcPr>
          <w:p w14:paraId="797FF485" w14:textId="7E2B2D41" w:rsidR="00B852C2" w:rsidRDefault="00CC4172" w:rsidP="00D75FCC">
            <w:r>
              <w:t>PSSM-based</w:t>
            </w:r>
          </w:p>
        </w:tc>
        <w:tc>
          <w:tcPr>
            <w:tcW w:w="2337" w:type="dxa"/>
          </w:tcPr>
          <w:p w14:paraId="3CD479A5" w14:textId="55C38EEB" w:rsidR="00B852C2" w:rsidRDefault="00CC4172" w:rsidP="00D75FCC">
            <w:r>
              <w:t>PSSM-CC</w:t>
            </w:r>
          </w:p>
        </w:tc>
        <w:tc>
          <w:tcPr>
            <w:tcW w:w="2338" w:type="dxa"/>
          </w:tcPr>
          <w:p w14:paraId="3E4B7500" w14:textId="184515A5" w:rsidR="00B852C2" w:rsidRDefault="00B06C76" w:rsidP="00D75FCC">
            <w:r>
              <w:t>POSSUM</w:t>
            </w:r>
          </w:p>
        </w:tc>
        <w:tc>
          <w:tcPr>
            <w:tcW w:w="2338" w:type="dxa"/>
          </w:tcPr>
          <w:p w14:paraId="6FD45478" w14:textId="366C356A" w:rsidR="00B852C2" w:rsidRDefault="00A7297A" w:rsidP="00D75FCC">
            <w:r>
              <w:fldChar w:fldCharType="begin" w:fldLock="1"/>
            </w:r>
            <w:r w:rsidR="00497D8E">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74]","plainTextFormattedCitation":"[74]","previouslyFormattedCitation":"[74]"},"properties":{"noteIndex":0},"schema":"https://github.com/citation-style-language/schema/raw/master/csl-citation.json"}</w:instrText>
            </w:r>
            <w:r>
              <w:fldChar w:fldCharType="separate"/>
            </w:r>
            <w:r w:rsidR="00567114" w:rsidRPr="00567114">
              <w:rPr>
                <w:noProof/>
              </w:rPr>
              <w:t>[74]</w:t>
            </w:r>
            <w:r>
              <w:fldChar w:fldCharType="end"/>
            </w:r>
          </w:p>
        </w:tc>
      </w:tr>
      <w:tr w:rsidR="00B852C2" w14:paraId="4FCEA17B" w14:textId="77777777" w:rsidTr="00B852C2">
        <w:tc>
          <w:tcPr>
            <w:tcW w:w="2337" w:type="dxa"/>
          </w:tcPr>
          <w:p w14:paraId="46A8720D" w14:textId="59740488" w:rsidR="00B852C2" w:rsidRDefault="00CC4172" w:rsidP="00D75FCC">
            <w:r>
              <w:t>PSSM-based</w:t>
            </w:r>
          </w:p>
        </w:tc>
        <w:tc>
          <w:tcPr>
            <w:tcW w:w="2337" w:type="dxa"/>
          </w:tcPr>
          <w:p w14:paraId="472C386F" w14:textId="4A0A0171" w:rsidR="00B852C2" w:rsidRDefault="00CC4172" w:rsidP="00D75FCC">
            <w:r>
              <w:t>RPSSM</w:t>
            </w:r>
          </w:p>
        </w:tc>
        <w:tc>
          <w:tcPr>
            <w:tcW w:w="2338" w:type="dxa"/>
          </w:tcPr>
          <w:p w14:paraId="067DE0C1" w14:textId="06F9C0BA" w:rsidR="00B852C2" w:rsidRDefault="00B06C76" w:rsidP="00D75FCC">
            <w:r>
              <w:t>POSSUM</w:t>
            </w:r>
          </w:p>
        </w:tc>
        <w:tc>
          <w:tcPr>
            <w:tcW w:w="2338" w:type="dxa"/>
          </w:tcPr>
          <w:p w14:paraId="26240B34" w14:textId="1BD50B2B" w:rsidR="00B852C2" w:rsidRDefault="00777848" w:rsidP="00D75FCC">
            <w:r>
              <w:fldChar w:fldCharType="begin" w:fldLock="1"/>
            </w:r>
            <w:r w:rsidR="00497D8E">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75]","plainTextFormattedCitation":"[75]","previouslyFormattedCitation":"[75]"},"properties":{"noteIndex":0},"schema":"https://github.com/citation-style-language/schema/raw/master/csl-citation.json"}</w:instrText>
            </w:r>
            <w:r>
              <w:fldChar w:fldCharType="separate"/>
            </w:r>
            <w:r w:rsidR="00567114" w:rsidRPr="00567114">
              <w:rPr>
                <w:noProof/>
              </w:rPr>
              <w:t>[75]</w:t>
            </w:r>
            <w:r>
              <w:fldChar w:fldCharType="end"/>
            </w:r>
          </w:p>
        </w:tc>
      </w:tr>
      <w:tr w:rsidR="00B852C2" w14:paraId="480AC5AC" w14:textId="77777777" w:rsidTr="00B852C2">
        <w:tc>
          <w:tcPr>
            <w:tcW w:w="2337" w:type="dxa"/>
          </w:tcPr>
          <w:p w14:paraId="4515D27C" w14:textId="52DECCC4" w:rsidR="00B852C2" w:rsidRDefault="00CC4172" w:rsidP="00D75FCC">
            <w:r>
              <w:t>PSSM-based</w:t>
            </w:r>
          </w:p>
        </w:tc>
        <w:tc>
          <w:tcPr>
            <w:tcW w:w="2337" w:type="dxa"/>
          </w:tcPr>
          <w:p w14:paraId="7138C0FA" w14:textId="0DA2A38A" w:rsidR="00B852C2" w:rsidRDefault="00CC4172" w:rsidP="00D75FCC">
            <w:r>
              <w:t>Tri-gram</w:t>
            </w:r>
          </w:p>
        </w:tc>
        <w:tc>
          <w:tcPr>
            <w:tcW w:w="2338" w:type="dxa"/>
          </w:tcPr>
          <w:p w14:paraId="2950202C" w14:textId="3663657B" w:rsidR="00B852C2" w:rsidRDefault="00B06C76" w:rsidP="00D75FCC">
            <w:r>
              <w:t>POSSUM</w:t>
            </w:r>
          </w:p>
        </w:tc>
        <w:tc>
          <w:tcPr>
            <w:tcW w:w="2338" w:type="dxa"/>
          </w:tcPr>
          <w:p w14:paraId="01EEFA73" w14:textId="3606DDC6" w:rsidR="00B852C2" w:rsidRDefault="00777848" w:rsidP="00D75FCC">
            <w:r>
              <w:fldChar w:fldCharType="begin" w:fldLock="1"/>
            </w:r>
            <w:r w:rsidR="00497D8E">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76]","plainTextFormattedCitation":"[76]","previouslyFormattedCitation":"[76]"},"properties":{"noteIndex":0},"schema":"https://github.com/citation-style-language/schema/raw/master/csl-citation.json"}</w:instrText>
            </w:r>
            <w:r>
              <w:fldChar w:fldCharType="separate"/>
            </w:r>
            <w:r w:rsidR="00567114" w:rsidRPr="00567114">
              <w:rPr>
                <w:noProof/>
              </w:rPr>
              <w:t>[76]</w:t>
            </w:r>
            <w:r>
              <w:fldChar w:fldCharType="end"/>
            </w:r>
          </w:p>
        </w:tc>
      </w:tr>
      <w:tr w:rsidR="00B852C2" w14:paraId="748033E8" w14:textId="77777777" w:rsidTr="00B852C2">
        <w:tc>
          <w:tcPr>
            <w:tcW w:w="2337" w:type="dxa"/>
          </w:tcPr>
          <w:p w14:paraId="604E44A8" w14:textId="4862629B" w:rsidR="00B852C2" w:rsidRDefault="00CC4172" w:rsidP="00D75FCC">
            <w:r>
              <w:lastRenderedPageBreak/>
              <w:t>PSSM-based</w:t>
            </w:r>
          </w:p>
        </w:tc>
        <w:tc>
          <w:tcPr>
            <w:tcW w:w="2337" w:type="dxa"/>
          </w:tcPr>
          <w:p w14:paraId="35ACC476" w14:textId="659E045C" w:rsidR="00B852C2" w:rsidRDefault="00CC4172" w:rsidP="00D75FCC">
            <w:r>
              <w:t>EDP</w:t>
            </w:r>
          </w:p>
        </w:tc>
        <w:tc>
          <w:tcPr>
            <w:tcW w:w="2338" w:type="dxa"/>
          </w:tcPr>
          <w:p w14:paraId="3FF9BE21" w14:textId="1E38E538" w:rsidR="00B852C2" w:rsidRDefault="00B06C76" w:rsidP="00D75FCC">
            <w:r>
              <w:t>POSSUM</w:t>
            </w:r>
          </w:p>
        </w:tc>
        <w:tc>
          <w:tcPr>
            <w:tcW w:w="2338" w:type="dxa"/>
          </w:tcPr>
          <w:p w14:paraId="6AFFDAF7" w14:textId="115DBDF4"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05E512E4" w14:textId="77777777" w:rsidTr="00B852C2">
        <w:tc>
          <w:tcPr>
            <w:tcW w:w="2337" w:type="dxa"/>
          </w:tcPr>
          <w:p w14:paraId="755446FC" w14:textId="016DA144" w:rsidR="00B852C2" w:rsidRDefault="00CC4172" w:rsidP="00D75FCC">
            <w:r>
              <w:t>PSSM-based</w:t>
            </w:r>
          </w:p>
        </w:tc>
        <w:tc>
          <w:tcPr>
            <w:tcW w:w="2337" w:type="dxa"/>
          </w:tcPr>
          <w:p w14:paraId="3D342D8E" w14:textId="0B47993D" w:rsidR="00B852C2" w:rsidRDefault="00CC4172" w:rsidP="00D75FCC">
            <w:r>
              <w:t>EEDP</w:t>
            </w:r>
          </w:p>
        </w:tc>
        <w:tc>
          <w:tcPr>
            <w:tcW w:w="2338" w:type="dxa"/>
          </w:tcPr>
          <w:p w14:paraId="15C46BBE" w14:textId="07BE5E67" w:rsidR="00B852C2" w:rsidRDefault="00B06C76" w:rsidP="00D75FCC">
            <w:r>
              <w:t>POSSUM</w:t>
            </w:r>
          </w:p>
        </w:tc>
        <w:tc>
          <w:tcPr>
            <w:tcW w:w="2338" w:type="dxa"/>
          </w:tcPr>
          <w:p w14:paraId="2B66129E" w14:textId="71A99183"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855766A" w14:textId="77777777" w:rsidTr="00B852C2">
        <w:tc>
          <w:tcPr>
            <w:tcW w:w="2337" w:type="dxa"/>
          </w:tcPr>
          <w:p w14:paraId="40125FFD" w14:textId="65D04FB8" w:rsidR="00B852C2" w:rsidRDefault="00CC4172" w:rsidP="00D75FCC">
            <w:r>
              <w:t>PSSM-based</w:t>
            </w:r>
          </w:p>
        </w:tc>
        <w:tc>
          <w:tcPr>
            <w:tcW w:w="2337" w:type="dxa"/>
          </w:tcPr>
          <w:p w14:paraId="1BF9385E" w14:textId="71427A1E" w:rsidR="00B852C2" w:rsidRDefault="00CC4172" w:rsidP="00D75FCC">
            <w:r>
              <w:t>MEDP</w:t>
            </w:r>
          </w:p>
        </w:tc>
        <w:tc>
          <w:tcPr>
            <w:tcW w:w="2338" w:type="dxa"/>
          </w:tcPr>
          <w:p w14:paraId="42F41E41" w14:textId="2D384CB7" w:rsidR="00B852C2" w:rsidRDefault="00B06C76" w:rsidP="00D75FCC">
            <w:r>
              <w:t>POSSUM</w:t>
            </w:r>
          </w:p>
        </w:tc>
        <w:tc>
          <w:tcPr>
            <w:tcW w:w="2338" w:type="dxa"/>
          </w:tcPr>
          <w:p w14:paraId="2A396E9E" w14:textId="006C95D7"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354B27D" w14:textId="77777777" w:rsidTr="00B852C2">
        <w:tc>
          <w:tcPr>
            <w:tcW w:w="2337" w:type="dxa"/>
          </w:tcPr>
          <w:p w14:paraId="01ACCA9B" w14:textId="038F3185" w:rsidR="00B852C2" w:rsidRDefault="00CC4172" w:rsidP="00D75FCC">
            <w:r>
              <w:t>PSSM-based</w:t>
            </w:r>
          </w:p>
        </w:tc>
        <w:tc>
          <w:tcPr>
            <w:tcW w:w="2337" w:type="dxa"/>
          </w:tcPr>
          <w:p w14:paraId="5CE546CB" w14:textId="4C245E1A" w:rsidR="00B852C2" w:rsidRDefault="00CC4172" w:rsidP="00D75FCC">
            <w:r>
              <w:t>TPC</w:t>
            </w:r>
            <w:r w:rsidR="00833D66">
              <w:t>-PSSM</w:t>
            </w:r>
          </w:p>
        </w:tc>
        <w:tc>
          <w:tcPr>
            <w:tcW w:w="2338" w:type="dxa"/>
          </w:tcPr>
          <w:p w14:paraId="62D9B336" w14:textId="38B8F219" w:rsidR="00B852C2" w:rsidRDefault="00B06C76" w:rsidP="00D75FCC">
            <w:r>
              <w:t>POSSUM</w:t>
            </w:r>
          </w:p>
        </w:tc>
        <w:tc>
          <w:tcPr>
            <w:tcW w:w="2338" w:type="dxa"/>
          </w:tcPr>
          <w:p w14:paraId="54BD0AD0" w14:textId="6DD2A384"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E63E1FF" w14:textId="77777777" w:rsidTr="00B852C2">
        <w:tc>
          <w:tcPr>
            <w:tcW w:w="2337" w:type="dxa"/>
          </w:tcPr>
          <w:p w14:paraId="135058F4" w14:textId="276B7AEF" w:rsidR="00B852C2" w:rsidRDefault="00CC4172" w:rsidP="00D75FCC">
            <w:r>
              <w:t>PSSM-based</w:t>
            </w:r>
          </w:p>
        </w:tc>
        <w:tc>
          <w:tcPr>
            <w:tcW w:w="2337" w:type="dxa"/>
          </w:tcPr>
          <w:p w14:paraId="0C713FB7" w14:textId="198448DE" w:rsidR="00B852C2" w:rsidRDefault="00CC4172" w:rsidP="00D75FCC">
            <w:r>
              <w:t>AATP</w:t>
            </w:r>
          </w:p>
        </w:tc>
        <w:tc>
          <w:tcPr>
            <w:tcW w:w="2338" w:type="dxa"/>
          </w:tcPr>
          <w:p w14:paraId="6FA6165C" w14:textId="1D42A0BE" w:rsidR="00B852C2" w:rsidRDefault="00B06C76" w:rsidP="00D75FCC">
            <w:r>
              <w:t>POSSUM</w:t>
            </w:r>
          </w:p>
        </w:tc>
        <w:tc>
          <w:tcPr>
            <w:tcW w:w="2338" w:type="dxa"/>
          </w:tcPr>
          <w:p w14:paraId="51B4C12E" w14:textId="2550E6CA"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C80A663" w14:textId="77777777" w:rsidTr="00B852C2">
        <w:tc>
          <w:tcPr>
            <w:tcW w:w="2337" w:type="dxa"/>
          </w:tcPr>
          <w:p w14:paraId="78E1B6C5" w14:textId="6157DE77" w:rsidR="00B852C2" w:rsidRDefault="00CC4172" w:rsidP="00D75FCC">
            <w:r>
              <w:t>PSSM-based</w:t>
            </w:r>
          </w:p>
        </w:tc>
        <w:tc>
          <w:tcPr>
            <w:tcW w:w="2337" w:type="dxa"/>
          </w:tcPr>
          <w:p w14:paraId="062D9A2F" w14:textId="2241180F" w:rsidR="00B852C2" w:rsidRDefault="00CC4172" w:rsidP="00D75FCC">
            <w:r>
              <w:t>k-separated bigrams</w:t>
            </w:r>
          </w:p>
        </w:tc>
        <w:tc>
          <w:tcPr>
            <w:tcW w:w="2338" w:type="dxa"/>
          </w:tcPr>
          <w:p w14:paraId="1E809EDF" w14:textId="201D6215" w:rsidR="00B852C2" w:rsidRDefault="00B06C76" w:rsidP="00D75FCC">
            <w:r>
              <w:t>POSSUM</w:t>
            </w:r>
          </w:p>
        </w:tc>
        <w:tc>
          <w:tcPr>
            <w:tcW w:w="2338" w:type="dxa"/>
          </w:tcPr>
          <w:p w14:paraId="475B816A" w14:textId="6CE2FF09" w:rsidR="00B852C2" w:rsidRDefault="00777848" w:rsidP="00D75FCC">
            <w:r>
              <w:fldChar w:fldCharType="begin" w:fldLock="1"/>
            </w:r>
            <w:r w:rsidR="00497D8E">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79]","plainTextFormattedCitation":"[79]","previouslyFormattedCitation":"[79]"},"properties":{"noteIndex":0},"schema":"https://github.com/citation-style-language/schema/raw/master/csl-citation.json"}</w:instrText>
            </w:r>
            <w:r>
              <w:fldChar w:fldCharType="separate"/>
            </w:r>
            <w:r w:rsidR="00567114" w:rsidRPr="00567114">
              <w:rPr>
                <w:noProof/>
              </w:rPr>
              <w:t>[79]</w:t>
            </w:r>
            <w:r>
              <w:fldChar w:fldCharType="end"/>
            </w:r>
          </w:p>
        </w:tc>
      </w:tr>
      <w:tr w:rsidR="00B852C2" w14:paraId="3A06C21F" w14:textId="77777777" w:rsidTr="00B852C2">
        <w:tc>
          <w:tcPr>
            <w:tcW w:w="2337" w:type="dxa"/>
          </w:tcPr>
          <w:p w14:paraId="0E7BE681" w14:textId="02FE6B8D" w:rsidR="00B852C2" w:rsidRDefault="00CC4172" w:rsidP="00D75FCC">
            <w:r>
              <w:t>PSSM-based</w:t>
            </w:r>
          </w:p>
        </w:tc>
        <w:tc>
          <w:tcPr>
            <w:tcW w:w="2337" w:type="dxa"/>
          </w:tcPr>
          <w:p w14:paraId="4246A1BA" w14:textId="3780B340" w:rsidR="00B852C2" w:rsidRDefault="00CC4172" w:rsidP="00D75FCC">
            <w:r>
              <w:t>D-FPSSM</w:t>
            </w:r>
          </w:p>
        </w:tc>
        <w:tc>
          <w:tcPr>
            <w:tcW w:w="2338" w:type="dxa"/>
          </w:tcPr>
          <w:p w14:paraId="2AB7459F" w14:textId="224876EE" w:rsidR="00B852C2" w:rsidRDefault="00B06C76" w:rsidP="00D75FCC">
            <w:r>
              <w:t>POSSUM</w:t>
            </w:r>
          </w:p>
        </w:tc>
        <w:tc>
          <w:tcPr>
            <w:tcW w:w="2338" w:type="dxa"/>
          </w:tcPr>
          <w:p w14:paraId="53F6B190" w14:textId="0B59F82A"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6FB02A69" w14:textId="77777777" w:rsidTr="00B852C2">
        <w:tc>
          <w:tcPr>
            <w:tcW w:w="2337" w:type="dxa"/>
          </w:tcPr>
          <w:p w14:paraId="3051ECD0" w14:textId="7570BE69" w:rsidR="00B852C2" w:rsidRDefault="00CC4172" w:rsidP="00D75FCC">
            <w:r>
              <w:t>PSSM-based</w:t>
            </w:r>
          </w:p>
        </w:tc>
        <w:tc>
          <w:tcPr>
            <w:tcW w:w="2337" w:type="dxa"/>
          </w:tcPr>
          <w:p w14:paraId="51F6C153" w14:textId="0CEC491A" w:rsidR="00B852C2" w:rsidRDefault="00CC4172" w:rsidP="00D75FCC">
            <w:r>
              <w:t>S-FPSSM</w:t>
            </w:r>
          </w:p>
        </w:tc>
        <w:tc>
          <w:tcPr>
            <w:tcW w:w="2338" w:type="dxa"/>
          </w:tcPr>
          <w:p w14:paraId="02637E39" w14:textId="51073DE2" w:rsidR="00B852C2" w:rsidRDefault="00B06C76" w:rsidP="00D75FCC">
            <w:r>
              <w:t>POSSUM</w:t>
            </w:r>
          </w:p>
        </w:tc>
        <w:tc>
          <w:tcPr>
            <w:tcW w:w="2338" w:type="dxa"/>
          </w:tcPr>
          <w:p w14:paraId="3DEE07DB" w14:textId="53F1FCC4"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4109FEF7" w14:textId="77777777" w:rsidTr="00B852C2">
        <w:tc>
          <w:tcPr>
            <w:tcW w:w="2337" w:type="dxa"/>
          </w:tcPr>
          <w:p w14:paraId="5457E46C" w14:textId="0145B936" w:rsidR="00B852C2" w:rsidRDefault="00CC4172" w:rsidP="00D75FCC">
            <w:r>
              <w:t>PSSM-based</w:t>
            </w:r>
          </w:p>
        </w:tc>
        <w:tc>
          <w:tcPr>
            <w:tcW w:w="2337" w:type="dxa"/>
          </w:tcPr>
          <w:p w14:paraId="4AE2DAD3" w14:textId="3AD9C287" w:rsidR="00B852C2" w:rsidRDefault="00CC4172" w:rsidP="00D75FCC">
            <w:r>
              <w:t>PSE-PSSM</w:t>
            </w:r>
          </w:p>
        </w:tc>
        <w:tc>
          <w:tcPr>
            <w:tcW w:w="2338" w:type="dxa"/>
          </w:tcPr>
          <w:p w14:paraId="7BF1B773" w14:textId="1DDDF480" w:rsidR="00B852C2" w:rsidRDefault="00B06C76" w:rsidP="00D75FCC">
            <w:r>
              <w:t>POSSUM</w:t>
            </w:r>
          </w:p>
        </w:tc>
        <w:tc>
          <w:tcPr>
            <w:tcW w:w="2338" w:type="dxa"/>
          </w:tcPr>
          <w:p w14:paraId="0317BF13" w14:textId="53072F24" w:rsidR="00B852C2" w:rsidRDefault="00716D69" w:rsidP="00D75FCC">
            <w:r>
              <w:fldChar w:fldCharType="begin" w:fldLock="1"/>
            </w:r>
            <w:r w:rsidR="00497D8E">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81]","plainTextFormattedCitation":"[81]","previouslyFormattedCitation":"[81]"},"properties":{"noteIndex":0},"schema":"https://github.com/citation-style-language/schema/raw/master/csl-citation.json"}</w:instrText>
            </w:r>
            <w:r>
              <w:fldChar w:fldCharType="separate"/>
            </w:r>
            <w:r w:rsidR="00567114" w:rsidRPr="00567114">
              <w:rPr>
                <w:noProof/>
              </w:rPr>
              <w:t>[81]</w:t>
            </w:r>
            <w:r>
              <w:fldChar w:fldCharType="end"/>
            </w:r>
          </w:p>
        </w:tc>
      </w:tr>
      <w:tr w:rsidR="00B852C2" w14:paraId="7BE25897" w14:textId="77777777" w:rsidTr="00B852C2">
        <w:tc>
          <w:tcPr>
            <w:tcW w:w="2337" w:type="dxa"/>
          </w:tcPr>
          <w:p w14:paraId="37871303" w14:textId="6ADF08C8" w:rsidR="00B852C2" w:rsidRDefault="00CC4172" w:rsidP="00D75FCC">
            <w:r>
              <w:t>PSSM-based</w:t>
            </w:r>
          </w:p>
        </w:tc>
        <w:tc>
          <w:tcPr>
            <w:tcW w:w="2337" w:type="dxa"/>
          </w:tcPr>
          <w:p w14:paraId="53F13D4B" w14:textId="34407FE6" w:rsidR="00B852C2" w:rsidRDefault="00CC4172" w:rsidP="00D75FCC">
            <w:r>
              <w:t>DP-PSSM</w:t>
            </w:r>
          </w:p>
        </w:tc>
        <w:tc>
          <w:tcPr>
            <w:tcW w:w="2338" w:type="dxa"/>
          </w:tcPr>
          <w:p w14:paraId="68C952F7" w14:textId="66F98D77" w:rsidR="00B852C2" w:rsidRDefault="00B06C76" w:rsidP="00D75FCC">
            <w:r>
              <w:t>POSSUM</w:t>
            </w:r>
          </w:p>
        </w:tc>
        <w:tc>
          <w:tcPr>
            <w:tcW w:w="2338" w:type="dxa"/>
          </w:tcPr>
          <w:p w14:paraId="0E80BD14" w14:textId="6C7CCEA8" w:rsidR="00B852C2" w:rsidRDefault="00716D69" w:rsidP="00D75FCC">
            <w:r>
              <w:fldChar w:fldCharType="begin" w:fldLock="1"/>
            </w:r>
            <w:r w:rsidR="00497D8E">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82]","plainTextFormattedCitation":"[82]","previouslyFormattedCitation":"[82]"},"properties":{"noteIndex":0},"schema":"https://github.com/citation-style-language/schema/raw/master/csl-citation.json"}</w:instrText>
            </w:r>
            <w:r>
              <w:fldChar w:fldCharType="separate"/>
            </w:r>
            <w:r w:rsidR="00567114" w:rsidRPr="00567114">
              <w:rPr>
                <w:noProof/>
              </w:rPr>
              <w:t>[82]</w:t>
            </w:r>
            <w:r>
              <w:fldChar w:fldCharType="end"/>
            </w:r>
          </w:p>
        </w:tc>
      </w:tr>
      <w:tr w:rsidR="00B852C2" w14:paraId="01A771D6" w14:textId="77777777" w:rsidTr="00B852C2">
        <w:tc>
          <w:tcPr>
            <w:tcW w:w="2337" w:type="dxa"/>
          </w:tcPr>
          <w:p w14:paraId="356D9F21" w14:textId="0960DB65" w:rsidR="00B852C2" w:rsidRDefault="00CC4172" w:rsidP="00D75FCC">
            <w:r>
              <w:t>PSSM-based</w:t>
            </w:r>
          </w:p>
        </w:tc>
        <w:tc>
          <w:tcPr>
            <w:tcW w:w="2337" w:type="dxa"/>
          </w:tcPr>
          <w:p w14:paraId="497E7BA5" w14:textId="4EB567B0" w:rsidR="00B852C2" w:rsidRDefault="00CC4172" w:rsidP="00D75FCC">
            <w:r>
              <w:t>PSSM-Composition</w:t>
            </w:r>
          </w:p>
        </w:tc>
        <w:tc>
          <w:tcPr>
            <w:tcW w:w="2338" w:type="dxa"/>
          </w:tcPr>
          <w:p w14:paraId="145A4DCC" w14:textId="0EB50C90" w:rsidR="00B852C2" w:rsidRDefault="00B06C76" w:rsidP="00D75FCC">
            <w:r>
              <w:t>POSSUM</w:t>
            </w:r>
          </w:p>
        </w:tc>
        <w:tc>
          <w:tcPr>
            <w:tcW w:w="2338" w:type="dxa"/>
          </w:tcPr>
          <w:p w14:paraId="67675151" w14:textId="7E13946D" w:rsidR="00B852C2" w:rsidRDefault="00DC5C9D" w:rsidP="00D75FCC">
            <w:r>
              <w:fldChar w:fldCharType="begin" w:fldLock="1"/>
            </w:r>
            <w:r w:rsidR="00497D8E">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83]","plainTextFormattedCitation":"[83]","previouslyFormattedCitation":"[83]"},"properties":{"noteIndex":0},"schema":"https://github.com/citation-style-language/schema/raw/master/csl-citation.json"}</w:instrText>
            </w:r>
            <w:r>
              <w:fldChar w:fldCharType="separate"/>
            </w:r>
            <w:r w:rsidR="00567114" w:rsidRPr="00567114">
              <w:rPr>
                <w:noProof/>
              </w:rPr>
              <w:t>[83]</w:t>
            </w:r>
            <w:r>
              <w:fldChar w:fldCharType="end"/>
            </w:r>
          </w:p>
        </w:tc>
      </w:tr>
      <w:tr w:rsidR="00B852C2" w14:paraId="052D99AA" w14:textId="77777777" w:rsidTr="00B852C2">
        <w:tc>
          <w:tcPr>
            <w:tcW w:w="2337" w:type="dxa"/>
          </w:tcPr>
          <w:p w14:paraId="0FC6D751" w14:textId="63CD5E92" w:rsidR="00B852C2" w:rsidRDefault="00CC4172" w:rsidP="00D75FCC">
            <w:r>
              <w:t>PSSM-based</w:t>
            </w:r>
          </w:p>
        </w:tc>
        <w:tc>
          <w:tcPr>
            <w:tcW w:w="2337" w:type="dxa"/>
          </w:tcPr>
          <w:p w14:paraId="5A3EF739" w14:textId="39800244" w:rsidR="00B852C2" w:rsidRDefault="00B06C76" w:rsidP="00D75FCC">
            <w:r>
              <w:t>Smoothed-PSSM</w:t>
            </w:r>
          </w:p>
        </w:tc>
        <w:tc>
          <w:tcPr>
            <w:tcW w:w="2338" w:type="dxa"/>
          </w:tcPr>
          <w:p w14:paraId="3C9F1EE9" w14:textId="52AFAD3A" w:rsidR="00B852C2" w:rsidRDefault="00B06C76" w:rsidP="00D75FCC">
            <w:r>
              <w:t>POSSUM</w:t>
            </w:r>
          </w:p>
        </w:tc>
        <w:tc>
          <w:tcPr>
            <w:tcW w:w="2338" w:type="dxa"/>
          </w:tcPr>
          <w:p w14:paraId="3F71A0AB" w14:textId="10429322" w:rsidR="00B852C2" w:rsidRDefault="00DC5C9D" w:rsidP="00D75FCC">
            <w:r>
              <w:fldChar w:fldCharType="begin" w:fldLock="1"/>
            </w:r>
            <w:r w:rsidR="00497D8E">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497D8E">
              <w:rPr>
                <w:rFonts w:ascii="Cambria Math" w:hAnsi="Cambria Math" w:cs="Cambria Math"/>
              </w:rPr>
              <w:instrText>∼</w:instrText>
            </w:r>
            <w:r w:rsidR="00497D8E">
              <w:instrText>6.83%, 0.88%</w:instrText>
            </w:r>
            <w:r w:rsidR="00497D8E">
              <w:rPr>
                <w:rFonts w:ascii="Cambria Math" w:hAnsi="Cambria Math" w:cs="Cambria Math"/>
              </w:rPr>
              <w:instrText>∼</w:instrText>
            </w:r>
            <w:r w:rsidR="00497D8E">
              <w:instrText>5.33%, and 0.10</w:instrText>
            </w:r>
            <w:r w:rsidR="00497D8E">
              <w:rPr>
                <w:rFonts w:ascii="Cambria Math" w:hAnsi="Cambria Math" w:cs="Cambria Math"/>
              </w:rPr>
              <w:instrText>∼</w:instrText>
            </w:r>
            <w:r w:rsidR="00497D8E">
              <w:instrText>0.23 in terms of overall accuracy, specificity, and Matthew's correlation coefficient, respectively. Most notably, compared to other approaches, RNAProB significantly improves sensitivity by 7.0%</w:instrText>
            </w:r>
            <w:r w:rsidR="00497D8E">
              <w:rPr>
                <w:rFonts w:ascii="Cambria Math" w:hAnsi="Cambria Math" w:cs="Cambria Math"/>
              </w:rPr>
              <w:instrText>∼</w:instrText>
            </w:r>
            <w:r w:rsidR="00497D8E">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84]","plainTextFormattedCitation":"[84]","previouslyFormattedCitation":"[84]"},"properties":{"noteIndex":0},"schema":"https://github.com/citation-style-language/schema/raw/master/csl-citation.json"}</w:instrText>
            </w:r>
            <w:r>
              <w:fldChar w:fldCharType="separate"/>
            </w:r>
            <w:r w:rsidR="00567114" w:rsidRPr="00567114">
              <w:rPr>
                <w:noProof/>
              </w:rPr>
              <w:t>[84]</w:t>
            </w:r>
            <w:r>
              <w:fldChar w:fldCharType="end"/>
            </w:r>
          </w:p>
        </w:tc>
      </w:tr>
      <w:tr w:rsidR="00B852C2" w14:paraId="1F3F1A33" w14:textId="77777777" w:rsidTr="00B852C2">
        <w:tc>
          <w:tcPr>
            <w:tcW w:w="2337" w:type="dxa"/>
          </w:tcPr>
          <w:p w14:paraId="416CC48E" w14:textId="58B1FFAC" w:rsidR="00B852C2" w:rsidRDefault="00CC4172" w:rsidP="00D75FCC">
            <w:r>
              <w:t>PSSM-based</w:t>
            </w:r>
          </w:p>
        </w:tc>
        <w:tc>
          <w:tcPr>
            <w:tcW w:w="2337" w:type="dxa"/>
          </w:tcPr>
          <w:p w14:paraId="04BD6577" w14:textId="6FFB8355" w:rsidR="00B852C2" w:rsidRDefault="00B06C76" w:rsidP="00D75FCC">
            <w:r>
              <w:t xml:space="preserve">AB-PSSM </w:t>
            </w:r>
          </w:p>
        </w:tc>
        <w:tc>
          <w:tcPr>
            <w:tcW w:w="2338" w:type="dxa"/>
          </w:tcPr>
          <w:p w14:paraId="70EA2C97" w14:textId="38957DC3" w:rsidR="00B852C2" w:rsidRDefault="00B06C76" w:rsidP="00D75FCC">
            <w:r>
              <w:t>POSSUM</w:t>
            </w:r>
          </w:p>
        </w:tc>
        <w:tc>
          <w:tcPr>
            <w:tcW w:w="2338" w:type="dxa"/>
          </w:tcPr>
          <w:p w14:paraId="62BD9D0E" w14:textId="595BF67A" w:rsidR="00B852C2"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r w:rsidR="00F837B3" w14:paraId="7444908E" w14:textId="77777777" w:rsidTr="00B852C2">
        <w:tc>
          <w:tcPr>
            <w:tcW w:w="2337" w:type="dxa"/>
          </w:tcPr>
          <w:p w14:paraId="443BA879" w14:textId="3FAA5442" w:rsidR="00F837B3" w:rsidRDefault="00CC4172" w:rsidP="00D75FCC">
            <w:r>
              <w:t>PSSM-based</w:t>
            </w:r>
          </w:p>
        </w:tc>
        <w:tc>
          <w:tcPr>
            <w:tcW w:w="2337" w:type="dxa"/>
          </w:tcPr>
          <w:p w14:paraId="3FBAF2CA" w14:textId="1EEA5189" w:rsidR="00F837B3" w:rsidRDefault="00B06C76" w:rsidP="00D75FCC">
            <w:r>
              <w:t>RPM-PSSM</w:t>
            </w:r>
          </w:p>
        </w:tc>
        <w:tc>
          <w:tcPr>
            <w:tcW w:w="2338" w:type="dxa"/>
          </w:tcPr>
          <w:p w14:paraId="0200F824" w14:textId="5A0666B3" w:rsidR="00F837B3" w:rsidRDefault="00B06C76" w:rsidP="00D75FCC">
            <w:r>
              <w:t>POSSUM</w:t>
            </w:r>
          </w:p>
        </w:tc>
        <w:tc>
          <w:tcPr>
            <w:tcW w:w="2338" w:type="dxa"/>
          </w:tcPr>
          <w:p w14:paraId="7A3C3EDD" w14:textId="4069717C" w:rsidR="00F837B3"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bl>
    <w:p w14:paraId="5BFE404B" w14:textId="43F5677F" w:rsidR="00B852C2" w:rsidRDefault="00B852C2" w:rsidP="00D75FCC"/>
    <w:p w14:paraId="38903C58" w14:textId="09BFD5D0" w:rsidR="00B852C2" w:rsidRPr="005930BC" w:rsidRDefault="00E63DB2" w:rsidP="00D75FCC">
      <w:pPr>
        <w:pStyle w:val="Heading4"/>
      </w:pPr>
      <w:r w:rsidRPr="005930BC">
        <w:t xml:space="preserve">Kernel </w:t>
      </w:r>
      <w:r w:rsidR="00435250" w:rsidRPr="005930BC">
        <w:t>m</w:t>
      </w:r>
      <w:r w:rsidRPr="005930BC">
        <w:t>ethods</w:t>
      </w:r>
    </w:p>
    <w:p w14:paraId="02C71FAE" w14:textId="77F6271C" w:rsidR="00E63DB2" w:rsidRPr="00E63DB2" w:rsidRDefault="00E63DB2" w:rsidP="00D75FCC">
      <w:r>
        <w:t>Three kernel based methods</w:t>
      </w:r>
      <w:r w:rsidR="00435250">
        <w:t xml:space="preserve">, described in this section, </w:t>
      </w:r>
      <w:r>
        <w:t>were used in our ensemble model.  They were all implemented using the KeBABS software package</w:t>
      </w:r>
      <w:r w:rsidR="00435250">
        <w:t xml:space="preserve"> </w:t>
      </w:r>
      <w:r w:rsidR="00435250">
        <w:fldChar w:fldCharType="begin" w:fldLock="1"/>
      </w:r>
      <w:r w:rsidR="00497D8E">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8be15c7a-5978-4a1b-a314-c0973f3218e2"]}],"mendeley":{"formattedCitation":"[86]","plainTextFormattedCitation":"[86]","previouslyFormattedCitation":"[86]"},"properties":{"noteIndex":0},"schema":"https://github.com/citation-style-language/schema/raw/master/csl-citation.json"}</w:instrText>
      </w:r>
      <w:r w:rsidR="00435250">
        <w:fldChar w:fldCharType="separate"/>
      </w:r>
      <w:r w:rsidR="00567114" w:rsidRPr="00567114">
        <w:rPr>
          <w:noProof/>
        </w:rPr>
        <w:t>[86]</w:t>
      </w:r>
      <w:r w:rsidR="00435250">
        <w:fldChar w:fldCharType="end"/>
      </w:r>
      <w:r>
        <w:t>.</w:t>
      </w:r>
      <w:r w:rsidR="00435250">
        <w:t xml:space="preserve"> </w:t>
      </w:r>
      <w:r>
        <w:t xml:space="preserve">  </w:t>
      </w:r>
    </w:p>
    <w:p w14:paraId="789C45B4" w14:textId="77777777" w:rsidR="00E63DB2" w:rsidRDefault="00E63DB2" w:rsidP="00D75FCC"/>
    <w:p w14:paraId="728CDF11" w14:textId="608270DD" w:rsidR="00320921" w:rsidRPr="00320921" w:rsidRDefault="00C47774" w:rsidP="00D75FCC">
      <w:pPr>
        <w:pStyle w:val="Heading5"/>
      </w:pPr>
      <w:r>
        <w:t>S</w:t>
      </w:r>
      <w:r w:rsidR="00320921" w:rsidRPr="00320921">
        <w:t xml:space="preserve">pectrum kernel </w:t>
      </w:r>
    </w:p>
    <w:p w14:paraId="21568604" w14:textId="396EF0E7" w:rsidR="00320921" w:rsidRDefault="00320921" w:rsidP="00D75FCC">
      <w:r w:rsidRPr="00C21540">
        <w:t>Th</w:t>
      </w:r>
      <w:r>
        <w:t xml:space="preserve">e k-spectrum kernel proposed by Leslie et. al. </w:t>
      </w:r>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is the set of all k-length contiguous subsequences </w:t>
      </w:r>
      <w:r w:rsidR="007F2751">
        <w:t>that can occur</w:t>
      </w:r>
      <w:r>
        <w:t xml:space="preserve">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w:t>
      </w:r>
      <w:r w:rsidR="007F2751">
        <w:rPr>
          <w:rFonts w:eastAsiaTheme="minorEastAsia"/>
        </w:rPr>
        <w:t xml:space="preserve">function that denotes the number of times a given k-mer </w:t>
      </w:r>
      <m:oMath>
        <m:r>
          <w:rPr>
            <w:rFonts w:ascii="Cambria Math" w:eastAsiaTheme="minorEastAsia" w:hAnsi="Cambria Math"/>
          </w:rPr>
          <m:t>u</m:t>
        </m:r>
      </m:oMath>
      <w:r>
        <w:rPr>
          <w:rFonts w:eastAsiaTheme="minorEastAsia"/>
        </w:rPr>
        <w:t xml:space="preserve"> </w:t>
      </w:r>
      <w:r w:rsidR="007F2751">
        <w:rPr>
          <w:rFonts w:eastAsiaTheme="minorEastAsia"/>
        </w:rPr>
        <w:t xml:space="preserve">is present </w:t>
      </w:r>
      <w:r>
        <w:rPr>
          <w:rFonts w:eastAsiaTheme="minorEastAsia"/>
        </w:rPr>
        <w:t xml:space="preserve">in a protein sequence </w:t>
      </w:r>
      <m:oMath>
        <m:r>
          <w:rPr>
            <w:rFonts w:ascii="Cambria Math" w:eastAsiaTheme="minorEastAsia" w:hAnsi="Cambria Math"/>
          </w:rPr>
          <m:t>x</m:t>
        </m:r>
      </m:oMath>
      <w:r>
        <w:rPr>
          <w:rFonts w:eastAsiaTheme="minorEastAsia"/>
        </w:rPr>
        <w:t xml:space="preserv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D75FCC"/>
    <w:p w14:paraId="70A8C871" w14:textId="77777777" w:rsidR="00320921" w:rsidRDefault="00B469DE" w:rsidP="00D75FCC">
      <m:oMathPara>
        <m:oMath>
          <m:sSub>
            <m:sSubPr>
              <m:ctrlPr>
                <w:rPr>
                  <w:rFonts w:ascii="Cambria Math" w:hAnsi="Cambria Math"/>
                </w:rPr>
              </m:ctrlPr>
            </m:sSubPr>
            <m:e>
              <m:r>
                <m:rPr>
                  <m:sty m:val="p"/>
                </m:rPr>
                <w:rPr>
                  <w:rFonts w:ascii="Cambria Math" w:hAnsi="Cambria Math"/>
                </w:rPr>
                <m:t>Φ</m:t>
              </m:r>
            </m:e>
            <m:sub>
              <m:r>
                <w:rPr>
                  <w:rFonts w:ascii="Cambria Math" w:hAnsi="Cambria Math"/>
                </w:rPr>
                <m:t>k</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ϕ</m:t>
                      </m:r>
                    </m:e>
                    <m:sub>
                      <m:r>
                        <w:rPr>
                          <w:rFonts w:ascii="Cambria Math" w:hAnsi="Cambria Math"/>
                        </w:rPr>
                        <m:t>u</m:t>
                      </m:r>
                    </m:sub>
                  </m:sSub>
                  <m:d>
                    <m:dPr>
                      <m:ctrlPr>
                        <w:rPr>
                          <w:rFonts w:ascii="Cambria Math" w:hAnsi="Cambria Math"/>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1A005988" w14:textId="1A777D11" w:rsidR="00251011" w:rsidRDefault="00251011" w:rsidP="00D75FCC"/>
    <w:p w14:paraId="7505B3AA" w14:textId="6BB2903C" w:rsidR="00251011" w:rsidRDefault="00251011" w:rsidP="00D75FCC">
      <w:pPr>
        <w:pStyle w:val="Heading5"/>
        <w:rPr>
          <w:rFonts w:eastAsiaTheme="minorEastAsia"/>
        </w:rPr>
      </w:pPr>
      <w:r>
        <w:rPr>
          <w:rFonts w:eastAsiaTheme="minorEastAsia"/>
        </w:rPr>
        <w:t>Mismatch kernel</w:t>
      </w:r>
    </w:p>
    <w:p w14:paraId="36D0F559" w14:textId="19C601F3" w:rsidR="008927C4" w:rsidRDefault="00251011" w:rsidP="00D75FCC">
      <w:r>
        <w:t>The mismatch kernel is a generalized form of the spectrum kernel</w:t>
      </w:r>
      <w:r w:rsidR="00453B27">
        <w:t xml:space="preserve">. The kernel has two parameters k and m, where k is the length </w:t>
      </w:r>
      <w:r w:rsidR="008927C4">
        <w:t>of all</w:t>
      </w:r>
      <w:r w:rsidR="00C47774">
        <w:t xml:space="preserve"> possible </w:t>
      </w:r>
      <w:r w:rsidR="007F2751">
        <w:t xml:space="preserve">k-mers </w:t>
      </w:r>
      <w:r w:rsidR="00C47774">
        <w:t>that might be present in</w:t>
      </w:r>
      <w:r w:rsidR="00453B27">
        <w:t xml:space="preserve"> </w:t>
      </w:r>
      <w:r w:rsidR="007F2751">
        <w:t xml:space="preserve">a </w:t>
      </w:r>
      <w:r w:rsidR="00C47774">
        <w:t>protein</w:t>
      </w:r>
      <w:r w:rsidR="007F2751">
        <w:t xml:space="preserve"> sequence and m is the maximum number of mismatches allowed for a single k-mer.</w:t>
      </w:r>
      <w:r w:rsidR="008927C4">
        <w:t xml:space="preserve"> If we assume </w:t>
      </w:r>
      <m:oMath>
        <m:r>
          <m:rPr>
            <m:sty m:val="p"/>
          </m:rPr>
          <w:rPr>
            <w:rFonts w:ascii="Cambria Math" w:hAnsi="Cambria Math"/>
          </w:rPr>
          <m:t>Σ</m:t>
        </m:r>
      </m:oMath>
      <w:r w:rsidR="008927C4">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8927C4">
        <w:rPr>
          <w:rFonts w:eastAsiaTheme="minorEastAsia"/>
        </w:rPr>
        <w:t xml:space="preserve"> to be a k-mer, then for a fixed k-mer u, the (</w:t>
      </w:r>
      <m:oMath>
        <m:r>
          <w:rPr>
            <w:rFonts w:ascii="Cambria Math" w:eastAsiaTheme="minorEastAsia" w:hAnsi="Cambria Math"/>
          </w:rPr>
          <m:t>k,m</m:t>
        </m:r>
      </m:oMath>
      <w:r w:rsidR="008927C4">
        <w:rPr>
          <w:rFonts w:eastAsiaTheme="minorEastAsia"/>
        </w:rPr>
        <w:t xml:space="preserve">) mismatch pattern is the set of all </w:t>
      </w:r>
      <m:oMath>
        <m:r>
          <w:rPr>
            <w:rFonts w:ascii="Cambria Math" w:eastAsiaTheme="minorEastAsia" w:hAnsi="Cambria Math"/>
          </w:rPr>
          <m:t>k</m:t>
        </m:r>
      </m:oMath>
      <w:r w:rsidR="008927C4">
        <w:rPr>
          <w:rFonts w:eastAsiaTheme="minorEastAsia"/>
        </w:rPr>
        <w:t xml:space="preserve">-length subsequences </w:t>
      </w:r>
      <m:oMath>
        <m:r>
          <w:rPr>
            <w:rFonts w:ascii="Cambria Math" w:eastAsiaTheme="minorEastAsia" w:hAnsi="Cambria Math"/>
          </w:rPr>
          <m:t>v</m:t>
        </m:r>
      </m:oMath>
      <w:r w:rsidR="008927C4">
        <w:rPr>
          <w:rFonts w:eastAsiaTheme="minorEastAsia"/>
        </w:rPr>
        <w:t xml:space="preserve"> generated from </w:t>
      </w:r>
      <m:oMath>
        <m:r>
          <m:rPr>
            <m:sty m:val="p"/>
          </m:rPr>
          <w:rPr>
            <w:rFonts w:ascii="Cambria Math" w:eastAsiaTheme="minorEastAsia" w:hAnsi="Cambria Math"/>
          </w:rPr>
          <m:t>Σ</m:t>
        </m:r>
      </m:oMath>
      <w:r w:rsidR="007F2751">
        <w:t xml:space="preserve"> </w:t>
      </w:r>
      <w:r w:rsidR="008927C4">
        <w:t xml:space="preserve">that differ from </w:t>
      </w:r>
      <m:oMath>
        <m:r>
          <w:rPr>
            <w:rFonts w:ascii="Cambria Math" w:hAnsi="Cambria Math"/>
          </w:rPr>
          <m:t>u</m:t>
        </m:r>
      </m:oMath>
      <w:r w:rsidR="008927C4">
        <w:t xml:space="preserve"> by at most </w:t>
      </w:r>
      <m:oMath>
        <m:r>
          <w:rPr>
            <w:rFonts w:ascii="Cambria Math" w:hAnsi="Cambria Math"/>
          </w:rPr>
          <m:t>m</m:t>
        </m:r>
      </m:oMath>
      <w:r w:rsidR="008927C4">
        <w:t xml:space="preserve"> mismatches. The feature map of a fixed k-mer u can be defined as</w:t>
      </w:r>
      <w:r w:rsidR="00333929">
        <w:t>:</w:t>
      </w:r>
    </w:p>
    <w:p w14:paraId="45E0AA54" w14:textId="77777777" w:rsidR="008927C4" w:rsidRDefault="008927C4" w:rsidP="00D75FCC"/>
    <w:p w14:paraId="3C542FBB" w14:textId="4F3956FB" w:rsidR="00251011" w:rsidRPr="00333929" w:rsidRDefault="00B469DE"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v</m:t>
                      </m:r>
                    </m:sub>
                  </m:sSub>
                  <m:d>
                    <m:dPr>
                      <m:ctrlPr>
                        <w:rPr>
                          <w:rFonts w:ascii="Cambria Math" w:hAnsi="Cambria Math"/>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5C59CB2C" w14:textId="7BD4323E" w:rsidR="00333929" w:rsidRDefault="00333929" w:rsidP="00D75FCC"/>
    <w:p w14:paraId="28DDF878" w14:textId="1947BDA7" w:rsidR="00251011" w:rsidRDefault="00333929" w:rsidP="00D75FCC">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t xml:space="preserve"> is 1 if </w:t>
      </w:r>
      <m:oMath>
        <m:r>
          <w:rPr>
            <w:rFonts w:ascii="Cambria Math" w:hAnsi="Cambria Math"/>
          </w:rPr>
          <m:t>v</m:t>
        </m:r>
      </m:oMath>
      <w:r>
        <w:t xml:space="preserve"> belongs to the set of </w:t>
      </w:r>
      <m:oMath>
        <m:r>
          <w:rPr>
            <w:rFonts w:ascii="Cambria Math" w:hAnsi="Cambria Math"/>
          </w:rPr>
          <m:t>k</m:t>
        </m:r>
      </m:oMath>
      <w:r>
        <w:t xml:space="preserve">-length subsequences that differ from </w:t>
      </w:r>
      <m:oMath>
        <m:r>
          <w:rPr>
            <w:rFonts w:ascii="Cambria Math" w:hAnsi="Cambria Math"/>
          </w:rPr>
          <m:t>u</m:t>
        </m:r>
      </m:oMath>
      <w:r>
        <w:t xml:space="preserve"> by at most </w:t>
      </w:r>
      <m:oMath>
        <m:r>
          <w:rPr>
            <w:rFonts w:ascii="Cambria Math" w:hAnsi="Cambria Math"/>
          </w:rPr>
          <m:t>m</m:t>
        </m:r>
      </m:oMath>
      <w:r>
        <w:t xml:space="preserve"> mismatches, 0 otherwise. The feature map on an input sequence </w:t>
      </w:r>
      <m:oMath>
        <m:r>
          <w:rPr>
            <w:rFonts w:ascii="Cambria Math" w:hAnsi="Cambria Math"/>
          </w:rPr>
          <m:t>x</m:t>
        </m:r>
      </m:oMath>
      <w:r>
        <w:t xml:space="preserve"> is defined as:   </w:t>
      </w:r>
    </w:p>
    <w:p w14:paraId="50F164A6" w14:textId="57AF0467" w:rsidR="00333929" w:rsidRDefault="00333929" w:rsidP="00D75FCC"/>
    <w:p w14:paraId="7048C3EC" w14:textId="44DF73BE" w:rsidR="00333929" w:rsidRPr="00213DA7" w:rsidRDefault="00B469DE"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sub>
            <m:sup/>
            <m:e>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e>
          </m:nary>
        </m:oMath>
      </m:oMathPara>
    </w:p>
    <w:p w14:paraId="00EE873A" w14:textId="77777777" w:rsidR="00333929" w:rsidRDefault="00333929" w:rsidP="00D75FCC">
      <w:pPr>
        <w:pStyle w:val="Heading4"/>
      </w:pPr>
      <w:bookmarkStart w:id="4" w:name="k-mer-motif-builder"/>
    </w:p>
    <w:p w14:paraId="3B3E56DD" w14:textId="689AE809" w:rsidR="00484B10" w:rsidRDefault="00484B10" w:rsidP="00D75FCC">
      <w:pPr>
        <w:pStyle w:val="Heading5"/>
      </w:pPr>
      <w:r>
        <w:t>Gappy pair kernel</w:t>
      </w:r>
    </w:p>
    <w:p w14:paraId="27452B38" w14:textId="66F6F4D0" w:rsidR="008C785B" w:rsidRDefault="00484B10" w:rsidP="00D75FCC">
      <w:r>
        <w:t xml:space="preserve">The gappy pair kernel looks for pairs of </w:t>
      </w:r>
      <w:r w:rsidR="00213DA7">
        <w:t xml:space="preserve">matching </w:t>
      </w:r>
      <m:oMath>
        <m:r>
          <w:rPr>
            <w:rFonts w:ascii="Cambria Math" w:hAnsi="Cambria Math"/>
          </w:rPr>
          <m:t>k</m:t>
        </m:r>
      </m:oMath>
      <w:r>
        <w:t xml:space="preserve">-mers separated by </w:t>
      </w:r>
      <w:r w:rsidR="00213DA7">
        <w:t xml:space="preserve">a fixed number of amino acids in between them. It has two parameters </w:t>
      </w:r>
      <m:oMath>
        <m:r>
          <w:rPr>
            <w:rFonts w:ascii="Cambria Math" w:hAnsi="Cambria Math"/>
          </w:rPr>
          <m:t>k</m:t>
        </m:r>
      </m:oMath>
      <w:r w:rsidR="00213DA7">
        <w:t xml:space="preserve"> and </w:t>
      </w:r>
      <m:oMath>
        <m:r>
          <w:rPr>
            <w:rFonts w:ascii="Cambria Math" w:hAnsi="Cambria Math"/>
          </w:rPr>
          <m:t>m</m:t>
        </m:r>
      </m:oMath>
      <w:r w:rsidR="00213DA7">
        <w:t xml:space="preserve">, where k denotes the length of the </w:t>
      </w:r>
      <m:oMath>
        <m:r>
          <w:rPr>
            <w:rFonts w:ascii="Cambria Math" w:hAnsi="Cambria Math"/>
          </w:rPr>
          <m:t>k</m:t>
        </m:r>
      </m:oMath>
      <w:r w:rsidR="00213DA7">
        <w:t xml:space="preserve">-mers and </w:t>
      </w:r>
      <m:oMath>
        <m:r>
          <w:rPr>
            <w:rFonts w:ascii="Cambria Math" w:hAnsi="Cambria Math"/>
          </w:rPr>
          <m:t>m</m:t>
        </m:r>
      </m:oMath>
      <w:r w:rsidR="00213DA7">
        <w:t xml:space="preserve"> denotes the maximum </w:t>
      </w:r>
      <w:r w:rsidR="005A1606">
        <w:t>gap</w:t>
      </w:r>
      <w:r w:rsidR="00213DA7">
        <w:t xml:space="preserve"> </w:t>
      </w:r>
      <w:r w:rsidR="005A1606">
        <w:t xml:space="preserve">between the matching </w:t>
      </w:r>
      <w:r w:rsidR="00213DA7">
        <w:t xml:space="preserve">amino acid </w:t>
      </w:r>
      <m:oMath>
        <m:r>
          <w:rPr>
            <w:rFonts w:ascii="Cambria Math" w:hAnsi="Cambria Math"/>
          </w:rPr>
          <m:t>k</m:t>
        </m:r>
      </m:oMath>
      <w:r w:rsidR="005A1606">
        <w:t xml:space="preserve">-mer </w:t>
      </w:r>
      <w:r w:rsidR="00213DA7">
        <w:t>p</w:t>
      </w:r>
      <w:r w:rsidR="005A1606">
        <w:t>airs</w:t>
      </w:r>
      <w:r w:rsidR="00213DA7">
        <w:t xml:space="preserve"> to </w:t>
      </w:r>
      <w:r w:rsidR="005A1606">
        <w:t>consider.</w:t>
      </w:r>
      <w:r w:rsidR="00213DA7">
        <w:t xml:space="preserve"> </w:t>
      </w:r>
    </w:p>
    <w:p w14:paraId="0D72A7BD" w14:textId="0299B8C8" w:rsidR="00435250" w:rsidRDefault="00435250" w:rsidP="00D75FCC"/>
    <w:p w14:paraId="5E529032" w14:textId="1E28241B" w:rsidR="00435250" w:rsidRDefault="00435250" w:rsidP="00D75FCC">
      <w:pPr>
        <w:pStyle w:val="Heading4"/>
      </w:pPr>
      <w:r>
        <w:t>N-gram methods</w:t>
      </w:r>
    </w:p>
    <w:p w14:paraId="04FDD0AA" w14:textId="4189DC37" w:rsidR="00435250" w:rsidRPr="00435250" w:rsidRDefault="00435250" w:rsidP="00D75FCC">
      <w:r>
        <w:t xml:space="preserve">Two n-gram based methods, described below, were used in our ensemble model. They were all implemented using python’s numpy package </w:t>
      </w:r>
      <w:r>
        <w:fldChar w:fldCharType="begin" w:fldLock="1"/>
      </w:r>
      <w:r w:rsidR="00497D8E">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725cff87-6658-4544-a41c-a9bf4fb93a48"]}],"mendeley":{"formattedCitation":"[87]","plainTextFormattedCitation":"[87]","previouslyFormattedCitation":"[87]"},"properties":{"noteIndex":0},"schema":"https://github.com/citation-style-language/schema/raw/master/csl-citation.json"}</w:instrText>
      </w:r>
      <w:r>
        <w:fldChar w:fldCharType="separate"/>
      </w:r>
      <w:r w:rsidR="00567114" w:rsidRPr="00567114">
        <w:rPr>
          <w:noProof/>
        </w:rPr>
        <w:t>[87]</w:t>
      </w:r>
      <w:r>
        <w:fldChar w:fldCharType="end"/>
      </w:r>
      <w:r>
        <w:t xml:space="preserve">.  </w:t>
      </w:r>
    </w:p>
    <w:p w14:paraId="19C49017" w14:textId="2397D6D1" w:rsidR="00484B10" w:rsidRPr="00484B10" w:rsidRDefault="00C3109E" w:rsidP="00D75FCC">
      <w:r>
        <w:t xml:space="preserve"> </w:t>
      </w:r>
      <w:r w:rsidR="00213DA7">
        <w:t xml:space="preserve">  </w:t>
      </w:r>
    </w:p>
    <w:p w14:paraId="6C1FAEBD" w14:textId="759A4B0E" w:rsidR="00251011" w:rsidRDefault="00251011" w:rsidP="00D75FCC">
      <w:pPr>
        <w:pStyle w:val="Heading5"/>
      </w:pPr>
      <w:r w:rsidRPr="00453F80">
        <w:t>k-mer motif builder</w:t>
      </w:r>
      <w:bookmarkEnd w:id="4"/>
    </w:p>
    <w:p w14:paraId="5897407C" w14:textId="447DC696" w:rsidR="00320921" w:rsidRDefault="00251011" w:rsidP="00D75FCC">
      <w:r w:rsidRPr="00453F80">
        <w:t>This representation is similar to the N-gram representation for language models</w:t>
      </w:r>
      <w:r>
        <w:t xml:space="preserve"> </w:t>
      </w:r>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14:paraId="7542C551" w14:textId="77777777" w:rsidR="00743E0A" w:rsidRDefault="00743E0A" w:rsidP="00D75FCC"/>
    <w:p w14:paraId="3D91C511" w14:textId="42DE3D6C" w:rsidR="00320921" w:rsidRDefault="00320921" w:rsidP="00D75FCC">
      <w:pPr>
        <w:pStyle w:val="Heading5"/>
      </w:pPr>
      <w:r>
        <w:t>Grouped amino acid encoded k-</w:t>
      </w:r>
      <w:r w:rsidR="00251011">
        <w:t>mer motif builder</w:t>
      </w:r>
    </w:p>
    <w:p w14:paraId="74C07CC4" w14:textId="49B7EDC0" w:rsidR="006807CA" w:rsidRDefault="00320921" w:rsidP="00D75FCC">
      <w:pPr>
        <w:rPr>
          <w:rFonts w:eastAsiaTheme="minorEastAsia"/>
        </w:rPr>
      </w:pPr>
      <w:r>
        <w:t>The grouped amino acid encoded k-</w:t>
      </w:r>
      <w:r w:rsidR="00251011">
        <w:t>mer motif builder</w:t>
      </w:r>
      <w:r>
        <w:t xml:space="preserve"> performs an additional pre-processing step on the primary sequences of the enzymes before encoding them into a feature vector representation similar to the k-</w:t>
      </w:r>
      <w:r w:rsidR="00251011">
        <w:t>mer motif builder</w:t>
      </w:r>
      <w:r>
        <w:t xml:space="preserve">. </w:t>
      </w:r>
      <w:r w:rsidRPr="002C737C">
        <w:t>In the preprocessing step,</w:t>
      </w:r>
      <w:r>
        <w:t xml:space="preserve"> </w:t>
      </w:r>
      <w:r w:rsidRPr="002C737C">
        <w:t xml:space="preserve">20 amino acid types </w:t>
      </w:r>
      <w:r>
        <w:t xml:space="preserve">which can occur at a particular position in the sequence of an enzyme </w:t>
      </w:r>
      <w:r w:rsidRPr="002C737C">
        <w:t xml:space="preserve">were categorized into five classes according to their physicochemical properties, hydrophobicity, charge and molecular size. The five classes </w:t>
      </w:r>
      <w:r w:rsidR="00681358">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Using the encoded representation, k-</w:t>
      </w:r>
      <w:r w:rsidR="008C785B">
        <w:t>mer</w:t>
      </w:r>
      <w:r>
        <w:t xml:space="preserve"> </w:t>
      </w:r>
      <w:r w:rsidR="008C785B">
        <w:t>motif builder</w:t>
      </w:r>
      <w:r>
        <w:t xml:space="preserve">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w:t>
      </w:r>
      <w:r w:rsidR="008C785B">
        <w:rPr>
          <w:rFonts w:eastAsiaTheme="minorEastAsia"/>
        </w:rPr>
        <w:t>mer</w:t>
      </w:r>
      <w:r>
        <w:rPr>
          <w:rFonts w:eastAsiaTheme="minorEastAsia"/>
        </w:rPr>
        <w:t xml:space="preserve"> </w:t>
      </w:r>
      <w:r w:rsidR="008C785B">
        <w:rPr>
          <w:rFonts w:eastAsiaTheme="minorEastAsia"/>
        </w:rPr>
        <w:t>motif builder</w:t>
      </w:r>
      <w:r>
        <w:rPr>
          <w:rFonts w:eastAsiaTheme="minorEastAsia"/>
        </w:rPr>
        <w:t>. The reduced feature map size will require much lower number of parameters to train a classifier and thus may prevent overfitting.</w:t>
      </w:r>
    </w:p>
    <w:p w14:paraId="3028AF26" w14:textId="23D41AD3" w:rsidR="00435250" w:rsidRDefault="00435250" w:rsidP="00D75FCC"/>
    <w:p w14:paraId="1B15D836" w14:textId="13FF7E31" w:rsidR="00435250" w:rsidRDefault="00435250" w:rsidP="00D75FCC">
      <w:pPr>
        <w:pStyle w:val="Heading4"/>
        <w:rPr>
          <w:rFonts w:eastAsiaTheme="minorEastAsia"/>
        </w:rPr>
      </w:pPr>
      <w:r>
        <w:rPr>
          <w:rFonts w:eastAsiaTheme="minorEastAsia"/>
        </w:rPr>
        <w:t>Physicochemical encodings</w:t>
      </w:r>
    </w:p>
    <w:p w14:paraId="4B98D1E0" w14:textId="063AB434" w:rsidR="00435250" w:rsidRPr="00435250" w:rsidRDefault="00435250" w:rsidP="00D75FCC">
      <w:r>
        <w:t xml:space="preserve">21 physicochemical encoding based methods, described below, were used in our ensemble model. They were all implemented using the iFeature software package </w:t>
      </w:r>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r>
        <w:t xml:space="preserve">. </w:t>
      </w:r>
    </w:p>
    <w:p w14:paraId="27CBC8ED" w14:textId="77777777" w:rsidR="004909A7" w:rsidRDefault="004909A7" w:rsidP="00D75FCC"/>
    <w:p w14:paraId="4F2401B1" w14:textId="53D43A9E" w:rsidR="006807CA" w:rsidRDefault="005C4449" w:rsidP="00D75FCC">
      <w:pPr>
        <w:pStyle w:val="Heading5"/>
        <w:rPr>
          <w:rFonts w:eastAsiaTheme="minorEastAsia"/>
        </w:rPr>
      </w:pPr>
      <w:bookmarkStart w:id="5" w:name="_Amino_Acid_Composition"/>
      <w:bookmarkEnd w:id="5"/>
      <w:r>
        <w:rPr>
          <w:rFonts w:eastAsiaTheme="minorEastAsia"/>
        </w:rPr>
        <w:t>Amino Acid Composition</w:t>
      </w:r>
      <w:r w:rsidR="00D84C1E">
        <w:rPr>
          <w:rFonts w:eastAsiaTheme="minorEastAsia"/>
        </w:rPr>
        <w:t xml:space="preserve"> (AAC)</w:t>
      </w:r>
    </w:p>
    <w:p w14:paraId="668519FE" w14:textId="02BD773B" w:rsidR="005C4449" w:rsidRDefault="005C4449" w:rsidP="00D75FCC">
      <w:r>
        <w:t>A</w:t>
      </w:r>
      <w:r w:rsidR="00D84C1E">
        <w:t>AC</w:t>
      </w:r>
      <w:r>
        <w:t xml:space="preserve"> encoding calculates the frequency of each of the 20 types of amino acids in a protein sequence and encodes them in a vector of length 20. Amino acid composition for a protein sequence x can be defined as:</w:t>
      </w:r>
    </w:p>
    <w:p w14:paraId="78B419FE" w14:textId="77777777" w:rsidR="005C4449" w:rsidRDefault="005C4449" w:rsidP="00D75FCC"/>
    <w:p w14:paraId="613FA239" w14:textId="418FAF82" w:rsidR="005C4449" w:rsidRPr="005C4449" w:rsidRDefault="005C4449"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a</m:t>
                  </m:r>
                </m:e>
              </m:d>
            </m:num>
            <m:den>
              <m:r>
                <w:rPr>
                  <w:rFonts w:ascii="Cambria Math" w:hAnsi="Cambria Math"/>
                </w:rPr>
                <m:t>N</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A</m:t>
          </m:r>
        </m:oMath>
      </m:oMathPara>
    </w:p>
    <w:p w14:paraId="22AE7715" w14:textId="5D3A2FA3" w:rsidR="008C785B" w:rsidRDefault="00320921" w:rsidP="00D75FCC">
      <w:r>
        <w:t xml:space="preserve"> </w:t>
      </w:r>
    </w:p>
    <w:p w14:paraId="1C425722" w14:textId="6E02B750" w:rsidR="005C4449" w:rsidRDefault="005C4449" w:rsidP="00D75FCC">
      <w:r>
        <w:t xml:space="preserve">Where </w:t>
      </w:r>
      <m:oMath>
        <m:r>
          <w:rPr>
            <w:rFonts w:ascii="Cambria Math" w:hAnsi="Cambria Math"/>
          </w:rPr>
          <m:t>N(a)</m:t>
        </m:r>
      </m:oMath>
      <w:r>
        <w:t xml:space="preserve"> is the count of an amino acid </w:t>
      </w:r>
      <m:oMath>
        <m:r>
          <w:rPr>
            <w:rFonts w:ascii="Cambria Math" w:hAnsi="Cambria Math"/>
          </w:rPr>
          <m:t>a</m:t>
        </m:r>
      </m:oMath>
      <w:r>
        <w:t xml:space="preserve">, </w:t>
      </w:r>
      <m:oMath>
        <m:r>
          <w:rPr>
            <w:rFonts w:ascii="Cambria Math" w:hAnsi="Cambria Math"/>
          </w:rPr>
          <m:t>N</m:t>
        </m:r>
      </m:oMath>
      <w:r>
        <w:t xml:space="preserve"> is the length of the protein sequence and </w:t>
      </w:r>
      <m:oMath>
        <m:r>
          <w:rPr>
            <w:rFonts w:ascii="Cambria Math" w:hAnsi="Cambria Math"/>
          </w:rPr>
          <m:t>A</m:t>
        </m:r>
      </m:oMath>
      <w:r>
        <w:t xml:space="preserve"> is the set of all amino acid types.</w:t>
      </w:r>
    </w:p>
    <w:p w14:paraId="31437C35" w14:textId="0500CC15" w:rsidR="005C4449" w:rsidRDefault="005C4449" w:rsidP="00D75FCC"/>
    <w:p w14:paraId="0AA1F868" w14:textId="56DEE0C0" w:rsidR="005C4449" w:rsidRDefault="00D84C1E" w:rsidP="00D75FCC">
      <w:pPr>
        <w:pStyle w:val="Heading5"/>
        <w:rPr>
          <w:rFonts w:eastAsiaTheme="minorEastAsia"/>
        </w:rPr>
      </w:pPr>
      <w:bookmarkStart w:id="6" w:name="_Composition_of_k-spaced"/>
      <w:bookmarkEnd w:id="6"/>
      <w:r>
        <w:rPr>
          <w:rFonts w:eastAsiaTheme="minorEastAsia"/>
        </w:rPr>
        <w:t>Composition of k-spaced Amino Acid Pairs</w:t>
      </w:r>
      <w:r w:rsidR="001B5896">
        <w:rPr>
          <w:rFonts w:eastAsiaTheme="minorEastAsia"/>
        </w:rPr>
        <w:t xml:space="preserve"> (CKSAAP)</w:t>
      </w:r>
    </w:p>
    <w:p w14:paraId="7013F14A" w14:textId="0D26E4F4" w:rsidR="00D84C1E" w:rsidRDefault="00D84C1E" w:rsidP="00D75FCC">
      <w:r>
        <w:t xml:space="preserve">CKSAAP encoding calculates the frequency of amino acid pairs separated by </w:t>
      </w:r>
      <w:r w:rsidR="006E0D56">
        <w:t xml:space="preserve">at most k residues. </w:t>
      </w:r>
      <w:r w:rsidR="00F878B8">
        <w:t xml:space="preserve">For </w:t>
      </w:r>
      <w:r w:rsidR="00923CB9">
        <w:t>example,</w:t>
      </w:r>
      <w:r w:rsidR="00F878B8">
        <w:t xml:space="preserve"> for k=2, the feature vector can be defined as:</w:t>
      </w:r>
    </w:p>
    <w:p w14:paraId="6B346BAD" w14:textId="5513C2AF" w:rsidR="00F878B8" w:rsidRDefault="00F878B8" w:rsidP="00D75FCC"/>
    <w:p w14:paraId="722090B5" w14:textId="1F6B134C" w:rsidR="00F878B8" w:rsidRDefault="00B469DE" w:rsidP="00D75FCC">
      <m:oMathPara>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A</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C</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YxxY</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e>
              </m:d>
            </m:e>
            <m:sub>
              <m:r>
                <m:rPr>
                  <m:sty m:val="p"/>
                </m:rPr>
                <w:rPr>
                  <w:rFonts w:ascii="Cambria Math" w:hAnsi="Cambria Math"/>
                </w:rPr>
                <m:t>400</m:t>
              </m:r>
            </m:sub>
          </m:sSub>
        </m:oMath>
      </m:oMathPara>
    </w:p>
    <w:p w14:paraId="0898A4E0" w14:textId="25258D4C" w:rsidR="00F878B8" w:rsidRDefault="00F878B8" w:rsidP="00D75FCC">
      <w:pPr>
        <w:pStyle w:val="Heading3"/>
      </w:pPr>
    </w:p>
    <w:p w14:paraId="2CAA587B" w14:textId="1393B36A" w:rsidR="00F878B8" w:rsidRDefault="00F878B8" w:rsidP="00D75FCC">
      <w:r>
        <w:t xml:space="preserve">Where </w:t>
      </w:r>
      <m:oMath>
        <m:r>
          <w:rPr>
            <w:rFonts w:ascii="Cambria Math" w:hAnsi="Cambria Math"/>
          </w:rPr>
          <m:t>x</m:t>
        </m:r>
      </m:oMath>
      <w:r>
        <w:t xml:space="preserve"> can be any of the 20 different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14:paraId="5AA4929D" w14:textId="769984F2" w:rsidR="00F878B8" w:rsidRDefault="00F878B8" w:rsidP="00D75FCC"/>
    <w:p w14:paraId="7A8E380A" w14:textId="346DD0FD" w:rsidR="00F878B8" w:rsidRDefault="001B5896" w:rsidP="00D75FCC">
      <w:pPr>
        <w:pStyle w:val="Heading5"/>
      </w:pPr>
      <w:bookmarkStart w:id="7" w:name="_Tri-Peptide_Composition_(TPC)"/>
      <w:bookmarkEnd w:id="7"/>
      <w:r>
        <w:t>Tri-Peptide Composition (TPC)</w:t>
      </w:r>
    </w:p>
    <w:p w14:paraId="73F74FB3" w14:textId="257304F0" w:rsidR="001B5896" w:rsidRDefault="001B5896" w:rsidP="00D75FCC">
      <w:r>
        <w:t>TPC calculates the frequency of the tripeptides in a protein sequence. The TPC encoding of a protein x can be represented as:</w:t>
      </w:r>
    </w:p>
    <w:p w14:paraId="48912E8C" w14:textId="04B39604" w:rsidR="001B5896" w:rsidRDefault="001B5896" w:rsidP="00D75FCC"/>
    <w:p w14:paraId="788ED32B" w14:textId="5F2A00CC"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c</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A</m:t>
          </m:r>
        </m:oMath>
      </m:oMathPara>
    </w:p>
    <w:p w14:paraId="599717B6" w14:textId="696D87F8" w:rsidR="001B5896" w:rsidRDefault="001B5896" w:rsidP="00D75FCC"/>
    <w:p w14:paraId="2A062A95" w14:textId="472FF0F8" w:rsidR="001B5896"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14:paraId="155A9EC9" w14:textId="508A44C8" w:rsidR="001B5896" w:rsidRDefault="001B5896" w:rsidP="00D75FCC"/>
    <w:p w14:paraId="637D9C99" w14:textId="324FCB1C" w:rsidR="001B5896" w:rsidRDefault="001B5896" w:rsidP="00D75FCC">
      <w:pPr>
        <w:pStyle w:val="Heading5"/>
      </w:pPr>
      <w:bookmarkStart w:id="8" w:name="_Di-Peptide_Composition_(DPC)"/>
      <w:bookmarkEnd w:id="8"/>
      <w:r>
        <w:t>Di-Peptide Composition (DPC)</w:t>
      </w:r>
    </w:p>
    <w:p w14:paraId="4C4042F4" w14:textId="7B9974A5" w:rsidR="001B5896" w:rsidRDefault="001B5896" w:rsidP="00D75FCC">
      <w:r>
        <w:t>DPC calculates the frequency of the dipeptides in a protein sequence. The DPC encoding of a protein x can be represented as:</w:t>
      </w:r>
    </w:p>
    <w:p w14:paraId="5855782F" w14:textId="77777777" w:rsidR="001B5896" w:rsidRDefault="001B5896" w:rsidP="00D75FCC"/>
    <w:p w14:paraId="61F09257" w14:textId="39C47FAE"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oMath>
      </m:oMathPara>
    </w:p>
    <w:p w14:paraId="652B09B1" w14:textId="77777777" w:rsidR="001B5896" w:rsidRDefault="001B5896" w:rsidP="00D75FCC"/>
    <w:p w14:paraId="3C06C233" w14:textId="7E998121" w:rsidR="004D3519"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14:paraId="247C7E05" w14:textId="77777777" w:rsidR="004D3519" w:rsidRDefault="004D3519" w:rsidP="00D75FCC"/>
    <w:p w14:paraId="7F3442CE" w14:textId="481D68EB" w:rsidR="001B5896" w:rsidRDefault="00EC48CB" w:rsidP="00D75FCC">
      <w:pPr>
        <w:pStyle w:val="Heading5"/>
      </w:pPr>
      <w:r>
        <w:t>Dipeptide Deviation from Expected Mean (DDE)</w:t>
      </w:r>
    </w:p>
    <w:p w14:paraId="0EB64532" w14:textId="4B32960A" w:rsidR="00EC48CB" w:rsidRDefault="00EC48CB" w:rsidP="00D75FCC">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w:t>
      </w:r>
      <w:r w:rsidR="00350D82">
        <w:t>used to</w:t>
      </w:r>
      <w:r>
        <w:t xml:space="preserve">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alculated as: </w:t>
      </w:r>
    </w:p>
    <w:p w14:paraId="0813B32B" w14:textId="77777777" w:rsidR="00EC48CB" w:rsidRDefault="00EC48CB" w:rsidP="00D75FCC"/>
    <w:p w14:paraId="47E9443A" w14:textId="2D242BB4" w:rsidR="00EC48CB" w:rsidRPr="00EC48CB" w:rsidRDefault="00B469DE" w:rsidP="00D75FCC">
      <m:oMathPara>
        <m:oMath>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a</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b</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p w14:paraId="194D79F1" w14:textId="4C4BC26E" w:rsidR="00EC48CB" w:rsidRDefault="00EC48CB" w:rsidP="00D75FCC"/>
    <w:p w14:paraId="262C6A70" w14:textId="605EDA68" w:rsidR="00EC48CB" w:rsidRDefault="00EC48CB" w:rsidP="00D75FCC">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oMath>
      <w:r>
        <w:rPr>
          <w:rFonts w:eastAsiaTheme="minorEastAsia"/>
        </w:rPr>
        <w:t xml:space="preserve"> is the </w:t>
      </w:r>
      <w:r w:rsidRPr="003716EE">
        <w:t>number of codons that code for amino acid</w:t>
      </w:r>
      <w:r>
        <w:t xml:space="preserve"> </w:t>
      </w:r>
      <m:oMath>
        <m:r>
          <w:rPr>
            <w:rFonts w:ascii="Cambria Math" w:hAnsi="Cambria Math"/>
          </w:rPr>
          <m:t>a</m:t>
        </m:r>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the number of codons that code for amino acid </w:t>
      </w:r>
      <m:oMath>
        <m:r>
          <w:rPr>
            <w:rFonts w:ascii="Cambria Math" w:hAnsi="Cambria Math"/>
          </w:rPr>
          <m:t>b</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s the total number of possible codons excluding the stop codons.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is calculated as:</w:t>
      </w:r>
    </w:p>
    <w:p w14:paraId="2F077AC9" w14:textId="77777777" w:rsidR="00EC48CB" w:rsidRDefault="00EC48CB" w:rsidP="00D75FCC"/>
    <w:p w14:paraId="4E0FBF32" w14:textId="3703857C" w:rsidR="00EC48CB" w:rsidRDefault="00B469DE" w:rsidP="00D75FCC">
      <m:oMathPara>
        <m:oMath>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d>
            </m:num>
            <m:den>
              <m:r>
                <w:rPr>
                  <w:rFonts w:ascii="Cambria Math" w:hAnsi="Cambria Math"/>
                </w:rPr>
                <m:t>N</m:t>
              </m:r>
              <m:r>
                <m:rPr>
                  <m:sty m:val="p"/>
                </m:rPr>
                <w:rPr>
                  <w:rFonts w:ascii="Cambria Math" w:hAnsi="Cambria Math"/>
                </w:rPr>
                <m:t>-1</m:t>
              </m:r>
            </m:den>
          </m:f>
        </m:oMath>
      </m:oMathPara>
    </w:p>
    <w:p w14:paraId="41B52A3A" w14:textId="77777777" w:rsidR="00EC48CB" w:rsidRDefault="00EC48CB" w:rsidP="00D75FCC"/>
    <w:p w14:paraId="116ED26D" w14:textId="4C3CCA12" w:rsidR="00EC48CB" w:rsidRDefault="00EC48CB" w:rsidP="00D75FCC">
      <w:r>
        <w:t xml:space="preserve">Where </w:t>
      </w:r>
      <m:oMath>
        <m:r>
          <w:rPr>
            <w:rFonts w:ascii="Cambria Math" w:hAnsi="Cambria Math"/>
          </w:rPr>
          <m:t>N</m:t>
        </m:r>
      </m:oMath>
      <w:r>
        <w:t xml:space="preserve"> is the length of the protein peptide. The </w:t>
      </w:r>
      <m:oMath>
        <m:r>
          <w:rPr>
            <w:rFonts w:ascii="Cambria Math" w:hAnsi="Cambria Math"/>
          </w:rPr>
          <m:t>DDE</m:t>
        </m:r>
      </m:oMath>
      <w:r>
        <w:t xml:space="preserve"> is calculated as:</w:t>
      </w:r>
    </w:p>
    <w:p w14:paraId="3A450EC5" w14:textId="0654624D" w:rsidR="00EC48CB" w:rsidRDefault="00EC48CB" w:rsidP="00D75FCC"/>
    <w:p w14:paraId="6E4BE96E" w14:textId="17813911" w:rsidR="00EC48CB" w:rsidRDefault="00EC48CB" w:rsidP="00D75FCC">
      <m:oMathPara>
        <m:oMath>
          <m:r>
            <w:rPr>
              <w:rFonts w:ascii="Cambria Math" w:hAnsi="Cambria Math"/>
            </w:rPr>
            <m:t>DDE</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c</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rad>
            </m:den>
          </m:f>
        </m:oMath>
      </m:oMathPara>
    </w:p>
    <w:p w14:paraId="3DB1D9B9" w14:textId="53770D27" w:rsidR="00EC48CB" w:rsidRDefault="00EC48CB" w:rsidP="00D75FCC"/>
    <w:p w14:paraId="1940720E" w14:textId="12E1F482" w:rsidR="007706F5" w:rsidRDefault="00AC33CA" w:rsidP="00D75FCC">
      <w:pPr>
        <w:pStyle w:val="Heading5"/>
      </w:pPr>
      <w:r>
        <w:t>Grouped Amino Acid Composition (GAAC)</w:t>
      </w:r>
    </w:p>
    <w:p w14:paraId="3F5CEDB9" w14:textId="6CD5A892" w:rsidR="00681358" w:rsidRDefault="00AC33CA" w:rsidP="00D75FCC">
      <w:r>
        <w:t xml:space="preserve">GAAC encoding </w:t>
      </w:r>
      <w:r w:rsidR="00681358">
        <w:t xml:space="preserve">performs an additional preprocessing step of categorizing the amino acids into five classes according to their physicochemical properties before computing the composition of the five groups similar to </w:t>
      </w:r>
      <w:hyperlink w:anchor="_Amino_Acid_Composition" w:history="1">
        <w:r w:rsidR="00681358" w:rsidRPr="005F3ACB">
          <w:rPr>
            <w:rStyle w:val="SubtleReference"/>
          </w:rPr>
          <w:t>AAC</w:t>
        </w:r>
      </w:hyperlink>
      <w:r w:rsidR="00681358">
        <w:t xml:space="preserve">. </w:t>
      </w:r>
      <w:r w:rsidR="00681358" w:rsidRPr="002C737C">
        <w:t xml:space="preserve">The five classes </w:t>
      </w:r>
      <w:r w:rsidR="00681358">
        <w:t>a</w:t>
      </w:r>
      <w:r w:rsidR="00681358"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681358"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681358"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681358"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681358"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681358" w:rsidRPr="002C737C">
        <w:t>: STCPNQ).</w:t>
      </w:r>
    </w:p>
    <w:p w14:paraId="2CE63606" w14:textId="77777777" w:rsidR="00681358" w:rsidRDefault="00681358" w:rsidP="00D75FCC"/>
    <w:p w14:paraId="756DD330" w14:textId="77777777" w:rsidR="00681358" w:rsidRDefault="00681358" w:rsidP="00D75FCC">
      <w:pPr>
        <w:pStyle w:val="Heading5"/>
      </w:pPr>
      <w:r>
        <w:t>Composition of k-spaced Amino Acid Group Pairs (CKSAAGP)</w:t>
      </w:r>
    </w:p>
    <w:p w14:paraId="2E6FC9F9" w14:textId="3CC6BD7A" w:rsidR="00681358" w:rsidRDefault="00681358" w:rsidP="00D75FCC">
      <w:r>
        <w:t xml:space="preserve">The CKSAAGP encoding performs an additional preprocessing step of categorizing the amino acids into five classes according to their physicochemical properties before computing the frequency of the grouped amino acid pairs separated by at most </w:t>
      </w:r>
      <m:oMath>
        <m:r>
          <w:rPr>
            <w:rFonts w:ascii="Cambria Math" w:hAnsi="Cambria Math"/>
          </w:rPr>
          <m:t>k</m:t>
        </m:r>
      </m:oMath>
      <w:r>
        <w:t xml:space="preserve"> residues similar to </w:t>
      </w:r>
      <w:hyperlink w:anchor="_Composition_of_k-spaced" w:history="1">
        <w:r w:rsidRPr="005F3ACB">
          <w:rPr>
            <w:rStyle w:val="SubtleReference"/>
          </w:rPr>
          <w:t>CKSAAP</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E9E177C" w14:textId="77777777" w:rsidR="00681358" w:rsidRDefault="00681358" w:rsidP="00D75FCC"/>
    <w:p w14:paraId="016DDD1F" w14:textId="0328FA1F" w:rsidR="00AC33CA" w:rsidRDefault="00681358" w:rsidP="00D75FCC">
      <w:pPr>
        <w:pStyle w:val="Heading5"/>
      </w:pPr>
      <w:r>
        <w:t xml:space="preserve">Grouped Di-Peptide Composition (GDPC)   </w:t>
      </w:r>
    </w:p>
    <w:p w14:paraId="7F5554CD" w14:textId="6A3C4917" w:rsidR="00681358" w:rsidRDefault="00681358" w:rsidP="00D75FCC">
      <w:r>
        <w:t xml:space="preserve">The GDPC encoding performs an additional preprocessing step of categorizing the amino acids into five classes according to their physicochemical properties before computing the dipeptide composition of the amino acid groups similar to </w:t>
      </w:r>
      <w:hyperlink w:anchor="_Di-Peptide_Composition_(DPC)" w:history="1">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DA38302" w14:textId="64E5DD8F" w:rsidR="00681358" w:rsidRDefault="00681358" w:rsidP="00D75FCC"/>
    <w:p w14:paraId="0439DD5D" w14:textId="66166F7F" w:rsidR="00681358" w:rsidRDefault="00681358" w:rsidP="00D75FCC">
      <w:pPr>
        <w:pStyle w:val="Heading5"/>
      </w:pPr>
      <w:r>
        <w:t xml:space="preserve">Grouped Tri-Peptide Composition (GTPC)   </w:t>
      </w:r>
    </w:p>
    <w:p w14:paraId="3AEDE777" w14:textId="753C9FF2" w:rsidR="00681358" w:rsidRDefault="00681358" w:rsidP="00D75FCC">
      <w:r>
        <w:t xml:space="preserve">The GTPC encoding performs an additional preprocessing step of categorizing the amino acids into five classes according to their physicochemical properties before computing the tripeptide composition of the amino acid groups similar to </w:t>
      </w:r>
      <w:hyperlink w:anchor="_Tri-Peptide_Composition_(TPC)" w:history="1">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29842127" w14:textId="4CF897C7" w:rsidR="00681358" w:rsidRDefault="00681358" w:rsidP="00D75FCC"/>
    <w:p w14:paraId="561024AB" w14:textId="06495F6F" w:rsidR="00681358" w:rsidRDefault="008970E6" w:rsidP="00D75FCC">
      <w:pPr>
        <w:pStyle w:val="Heading5"/>
      </w:pPr>
      <w:r>
        <w:lastRenderedPageBreak/>
        <w:t>Moran Correlation (Moran)</w:t>
      </w:r>
    </w:p>
    <w:p w14:paraId="7EB1EC9D" w14:textId="06A25A96" w:rsidR="00A958E3" w:rsidRDefault="00A958E3" w:rsidP="00D75FCC">
      <w:r>
        <w:t>Moran descriptor is computed based on the numerical values representing the biological and physicochemical attributes of different types of amino acids given in the AAindex database</w:t>
      </w:r>
      <w:r w:rsidR="000E4F12">
        <w:t xml:space="preserve"> </w:t>
      </w:r>
      <w:r w:rsidR="005A1606">
        <w:fldChar w:fldCharType="begin" w:fldLock="1"/>
      </w:r>
      <w:r w:rsidR="00497D8E">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9e1fa78a-8746-4c30-a357-7a5e7364762a"]}],"mendeley":{"formattedCitation":"[88]","plainTextFormattedCitation":"[88]","previouslyFormattedCitation":"[88]"},"properties":{"noteIndex":0},"schema":"https://github.com/citation-style-language/schema/raw/master/csl-citation.json"}</w:instrText>
      </w:r>
      <w:r w:rsidR="005A1606">
        <w:fldChar w:fldCharType="separate"/>
      </w:r>
      <w:r w:rsidR="00567114" w:rsidRPr="00567114">
        <w:rPr>
          <w:noProof/>
        </w:rPr>
        <w:t>[88]</w:t>
      </w:r>
      <w:r w:rsidR="005A1606">
        <w:fldChar w:fldCharType="end"/>
      </w:r>
      <w:r>
        <w:t xml:space="preserve">. The descriptor is defined as </w:t>
      </w:r>
    </w:p>
    <w:p w14:paraId="4928B160" w14:textId="77777777" w:rsidR="00A958E3" w:rsidRDefault="00A958E3" w:rsidP="00D75FCC"/>
    <w:p w14:paraId="47DEE683" w14:textId="4752354C" w:rsidR="008970E6" w:rsidRPr="00A958E3" w:rsidRDefault="00BE51F5" w:rsidP="00D75FCC">
      <w:pPr>
        <w:rPr>
          <w:rFonts w:eastAsiaTheme="minorEastAsia"/>
        </w:rPr>
      </w:pPr>
      <m:oMathPara>
        <m:oMath>
          <m:r>
            <w:rPr>
              <w:rFonts w:ascii="Cambria Math" w:hAnsi="Cambria Math"/>
            </w:rPr>
            <m:t>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nary>
            </m:num>
            <m:den>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11D7EA7C" w14:textId="234B41C2" w:rsidR="00A958E3" w:rsidRDefault="00A958E3" w:rsidP="00D75FCC"/>
    <w:p w14:paraId="1926777C" w14:textId="6628C7EB" w:rsidR="00A958E3" w:rsidRDefault="0052298B"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P across the entire protein sequence.  </w:t>
      </w:r>
    </w:p>
    <w:p w14:paraId="4A6C34B2" w14:textId="342E7931" w:rsidR="00BE51F5" w:rsidRDefault="00BE51F5" w:rsidP="00D75FCC"/>
    <w:p w14:paraId="7C0F7BBA" w14:textId="00A2E875" w:rsidR="00BE51F5" w:rsidRDefault="00BE51F5" w:rsidP="00D75FCC">
      <w:pPr>
        <w:pStyle w:val="Heading5"/>
      </w:pPr>
      <w:r>
        <w:t>Geary Correlation (Geary)</w:t>
      </w:r>
    </w:p>
    <w:p w14:paraId="790A7FEF" w14:textId="04E723C2" w:rsidR="00BE51F5" w:rsidRDefault="00BE51F5" w:rsidP="00D75FCC">
      <w:r>
        <w:t xml:space="preserve">Geary descriptor is computed based on the numerical values representing the biological and physicochemical attributes of different types of amino acids given in the AAindex database. The descriptor is defined as </w:t>
      </w:r>
    </w:p>
    <w:p w14:paraId="22DAED49" w14:textId="77777777" w:rsidR="00BE51F5" w:rsidRDefault="00BE51F5" w:rsidP="00D75FCC"/>
    <w:p w14:paraId="43CDCDEE" w14:textId="441D03A0" w:rsidR="00BE51F5" w:rsidRPr="00BE51F5" w:rsidRDefault="00BE51F5" w:rsidP="00D75FCC">
      <w:pPr>
        <w:rPr>
          <w:rFonts w:eastAsiaTheme="minorEastAsia"/>
        </w:rPr>
      </w:pPr>
      <m:oMathPara>
        <m:oMath>
          <m:r>
            <w:rPr>
              <w:rFonts w:ascii="Cambria Math" w:hAnsi="Cambria Math"/>
            </w:rPr>
            <m:t>G</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d</m:t>
                      </m:r>
                    </m:e>
                  </m:d>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num>
            <m:den>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4961F715" w14:textId="77777777" w:rsidR="00BE51F5" w:rsidRDefault="00BE51F5" w:rsidP="00D75FCC"/>
    <w:p w14:paraId="146F5A0C" w14:textId="3089C860" w:rsidR="00BE51F5" w:rsidRDefault="00BE51F5"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14:paraId="4E50AF61" w14:textId="2820FBF9" w:rsidR="00BE51F5" w:rsidRPr="008970E6" w:rsidRDefault="00BE51F5" w:rsidP="00D75FCC">
      <w:r>
        <w:t xml:space="preserve">  </w:t>
      </w:r>
    </w:p>
    <w:p w14:paraId="75EC0F2F" w14:textId="5683DA64" w:rsidR="00BE51F5" w:rsidRDefault="00BE51F5" w:rsidP="00D75FCC">
      <w:pPr>
        <w:pStyle w:val="Heading5"/>
      </w:pPr>
      <w:r>
        <w:t>Normalized Moreau-Broto Autocorrelation (NMBroto)</w:t>
      </w:r>
    </w:p>
    <w:p w14:paraId="1B5E235E" w14:textId="7193132A" w:rsidR="00BE51F5" w:rsidRDefault="00BE51F5" w:rsidP="00D75FCC">
      <w:r>
        <w:t>NMBroto descriptor is defined as</w:t>
      </w:r>
    </w:p>
    <w:p w14:paraId="325324F9" w14:textId="3ABE41E5" w:rsidR="00BE51F5" w:rsidRDefault="00BE51F5" w:rsidP="00D75FCC"/>
    <w:p w14:paraId="2FF2B513" w14:textId="2B0F7CF7" w:rsidR="00BE51F5" w:rsidRPr="00BE51F5" w:rsidRDefault="00BE51F5" w:rsidP="00D75FCC">
      <m:oMathPara>
        <m:oMath>
          <m:r>
            <w:rPr>
              <w:rFonts w:ascii="Cambria Math" w:hAnsi="Cambria Math"/>
            </w:rPr>
            <m:t>N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rPr>
                  </m:ctrlPr>
                </m:dPr>
                <m:e>
                  <m:r>
                    <w:rPr>
                      <w:rFonts w:ascii="Cambria Math" w:hAnsi="Cambria Math"/>
                    </w:rPr>
                    <m:t>d</m:t>
                  </m:r>
                </m:e>
              </m:d>
            </m:num>
            <m:den>
              <m:r>
                <w:rPr>
                  <w:rFonts w:ascii="Cambria Math" w:hAnsi="Cambria Math"/>
                </w:rPr>
                <m:t>N</m:t>
              </m:r>
              <m:r>
                <m:rPr>
                  <m:sty m:val="p"/>
                </m:rPr>
                <w:rPr>
                  <w:rFonts w:ascii="Cambria Math" w:hAnsi="Cambria Math"/>
                </w:rPr>
                <m:t>-</m:t>
              </m:r>
              <m:r>
                <w:rPr>
                  <w:rFonts w:ascii="Cambria Math" w:hAnsi="Cambria Math"/>
                </w:rPr>
                <m:t>d</m:t>
              </m:r>
            </m:den>
          </m:f>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27790B0C" w14:textId="6EB20CCE" w:rsidR="00AC33CA" w:rsidRPr="00AC33CA" w:rsidRDefault="00AC33CA" w:rsidP="00D75FCC"/>
    <w:p w14:paraId="16C1ED2B" w14:textId="0950DE5E" w:rsidR="007706F5" w:rsidRDefault="00BE51F5" w:rsidP="00D75FCC">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14:paraId="09CD82E1" w14:textId="2C22B806" w:rsidR="00BE51F5" w:rsidRDefault="00BE51F5" w:rsidP="00D75FCC"/>
    <w:p w14:paraId="6515566D" w14:textId="32C7BF67" w:rsidR="00BE51F5" w:rsidRPr="00BE51F5" w:rsidRDefault="00BE51F5" w:rsidP="00D75FCC">
      <m:oMathPara>
        <m:oMath>
          <m:r>
            <w:rPr>
              <w:rFonts w:ascii="Cambria Math" w:hAnsi="Cambria Math"/>
            </w:rPr>
            <m:t>AC</m:t>
          </m:r>
          <m:d>
            <m:dPr>
              <m:ctrlPr>
                <w:rPr>
                  <w:rFonts w:ascii="Cambria Math" w:hAnsi="Cambria Math"/>
                </w:rPr>
              </m:ctrlPr>
            </m:dPr>
            <m:e>
              <m:r>
                <w:rPr>
                  <w:rFonts w:ascii="Cambria Math" w:hAnsi="Cambria Math"/>
                </w:rPr>
                <m:t>d</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4AFA8031" w14:textId="7C2B52C1" w:rsidR="00BE51F5" w:rsidRDefault="00BE51F5" w:rsidP="00D75FCC"/>
    <w:p w14:paraId="342D06FF" w14:textId="244BD563" w:rsidR="00BE51F5" w:rsidRDefault="00BE51F5" w:rsidP="00D75FCC">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14:paraId="5693E210" w14:textId="02545336" w:rsidR="007C46AC" w:rsidRDefault="007C46AC" w:rsidP="00D75FCC"/>
    <w:p w14:paraId="7808F875" w14:textId="16AE69E5" w:rsidR="007C46AC" w:rsidRDefault="007C46AC" w:rsidP="00D75FCC">
      <w:pPr>
        <w:pStyle w:val="Heading5"/>
      </w:pPr>
      <w:r>
        <w:lastRenderedPageBreak/>
        <w:t>Composition Transition Distribution – Composition (CTDC)</w:t>
      </w:r>
    </w:p>
    <w:p w14:paraId="3C21228D" w14:textId="162B1543" w:rsidR="007C46AC" w:rsidRDefault="007C46AC"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normalized Van der Waals Volume, polarity, polarizability, charge, secondary structures and solvent accessibility</w:t>
      </w:r>
      <w:r>
        <w:rPr>
          <w:color w:val="000000" w:themeColor="text1"/>
        </w:rPr>
        <w:t>. After dividing the sequence into subgroups of a specific physicochemical property, the frequencies of these subgroups are calculated, and the feature descriptor is described as follows:</w:t>
      </w:r>
    </w:p>
    <w:p w14:paraId="3F137BEB" w14:textId="77777777" w:rsidR="007C46AC" w:rsidRDefault="007C46AC" w:rsidP="00D75FCC"/>
    <w:p w14:paraId="4652DD77" w14:textId="0CC97B23" w:rsidR="007C46AC" w:rsidRDefault="007C46AC" w:rsidP="00D75FCC">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e>
              </m:d>
            </m:num>
            <m:den>
              <m:r>
                <w:rPr>
                  <w:rFonts w:ascii="Cambria Math" w:hAnsi="Cambria Math"/>
                </w:rPr>
                <m:t>N</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4BD78BA8" w14:textId="77777777" w:rsidR="007C46AC" w:rsidRPr="007C46AC" w:rsidRDefault="007C46AC" w:rsidP="00D75FCC"/>
    <w:p w14:paraId="2512A2B0" w14:textId="22159E79" w:rsidR="00BE51F5" w:rsidRDefault="007C46AC" w:rsidP="00D75FCC">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w:t>
      </w:r>
      <w:r w:rsidR="00BE51F5">
        <w:t xml:space="preserve"> </w:t>
      </w:r>
    </w:p>
    <w:p w14:paraId="2ADBB716" w14:textId="4A0B8256" w:rsidR="007C46AC" w:rsidRDefault="007C46AC" w:rsidP="00D75FCC"/>
    <w:p w14:paraId="48DD25E9" w14:textId="73AD2DBB" w:rsidR="004D3519" w:rsidRDefault="004D3519" w:rsidP="00D75FCC">
      <w:pPr>
        <w:pStyle w:val="Heading5"/>
      </w:pPr>
      <w:r>
        <w:t>Composition Transition Distribution – Transition (CTDT)</w:t>
      </w:r>
    </w:p>
    <w:p w14:paraId="6704443E" w14:textId="2D832724" w:rsidR="004D3519" w:rsidRDefault="004D3519"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5A1606">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equencies of the transition from one subgroup to another are calculated, and the feature descriptor is described as follows:</w:t>
      </w:r>
    </w:p>
    <w:p w14:paraId="29BAEE3E" w14:textId="77777777" w:rsidR="004D3519" w:rsidRDefault="004D3519" w:rsidP="00D75FCC"/>
    <w:p w14:paraId="035293B3" w14:textId="19DB624E" w:rsidR="004D3519" w:rsidRPr="004D3519" w:rsidRDefault="004D3519" w:rsidP="00D75FCC">
      <m:oMathPara>
        <m:oMath>
          <m:r>
            <w:rPr>
              <w:rFonts w:ascii="Cambria Math" w:hAnsi="Cambria Math"/>
            </w:rPr>
            <m:t>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 </m:t>
              </m:r>
              <m:r>
                <w:rPr>
                  <w:rFonts w:ascii="Cambria Math" w:hAnsi="Cambria Math"/>
                </w:rPr>
                <m:t>N</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11F8DEF8" w14:textId="77777777" w:rsidR="004D3519" w:rsidRPr="007C46AC" w:rsidRDefault="004D3519" w:rsidP="00D75FCC"/>
    <w:p w14:paraId="138E98A1" w14:textId="6A43779F" w:rsidR="004D3519" w:rsidRDefault="004D3519" w:rsidP="00D75FCC">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14:paraId="515084FA" w14:textId="190A49FB" w:rsidR="004D3519" w:rsidRDefault="004D3519" w:rsidP="00D75FCC"/>
    <w:p w14:paraId="6EF3466D" w14:textId="5D54FB88" w:rsidR="004D3519" w:rsidRDefault="004D3519" w:rsidP="00D75FCC">
      <w:pPr>
        <w:pStyle w:val="Heading5"/>
      </w:pPr>
      <w:r>
        <w:t>Composition Transition Distribution – Distribution (CTDD)</w:t>
      </w:r>
    </w:p>
    <w:p w14:paraId="0BEA6317" w14:textId="503D5FD9" w:rsidR="004D3519" w:rsidRDefault="004D3519" w:rsidP="00D75FCC">
      <w:pPr>
        <w:rPr>
          <w:color w:val="000000" w:themeColor="text1"/>
        </w:rPr>
      </w:pPr>
      <w:r>
        <w:t>CTD</w:t>
      </w:r>
      <w:r w:rsidR="005930BC">
        <w:t>D</w:t>
      </w:r>
      <w:r>
        <w:t xml:space="preserve">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D646D1">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14:paraId="1AEE6ECD" w14:textId="77777777" w:rsidR="004D3519" w:rsidRDefault="004D3519" w:rsidP="00D75FCC"/>
    <w:p w14:paraId="3AC4EFE3" w14:textId="39EEE1C4" w:rsidR="004D3519" w:rsidRDefault="004D3519" w:rsidP="00D75FCC">
      <w:pPr>
        <w:pStyle w:val="Heading5"/>
      </w:pPr>
      <w:r>
        <w:t xml:space="preserve">Conjoint Triad (CTriad) </w:t>
      </w:r>
    </w:p>
    <w:p w14:paraId="330DE768" w14:textId="539A1920" w:rsidR="009E2077" w:rsidRDefault="004909A7" w:rsidP="00D75FCC">
      <w:r>
        <w:t xml:space="preserve">CTriad considers three contiguous amino acids as a single unit. It creates a vector space </w:t>
      </w:r>
      <m:oMath>
        <m:r>
          <w:rPr>
            <w:rFonts w:ascii="Cambria Math" w:hAnsi="Cambria Math"/>
          </w:rPr>
          <m:t>V</m:t>
        </m:r>
      </m:oMath>
      <w:r>
        <w:t xml:space="preserve"> where each element in the vector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E2077">
        <w:t xml:space="preserve"> </w:t>
      </w:r>
      <w:r>
        <w:t xml:space="preserve">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w:t>
      </w:r>
      <w:r w:rsidR="009E2077">
        <w:t xml:space="preserve"> Since the values of </w:t>
      </w:r>
      <m:oMath>
        <m:r>
          <w:rPr>
            <w:rFonts w:ascii="Cambria Math" w:hAnsi="Cambria Math"/>
          </w:rPr>
          <m:t>F</m:t>
        </m:r>
      </m:oMath>
      <w:r w:rsidR="009E2077">
        <w:t xml:space="preserve"> are directly correlated to the length of the protein, the numerical vector is normalized using Min-Max scaling technique. </w:t>
      </w:r>
    </w:p>
    <w:p w14:paraId="5E06C757" w14:textId="77777777" w:rsidR="009E2077" w:rsidRDefault="009E2077" w:rsidP="00D75FCC"/>
    <w:p w14:paraId="0F7FF81A" w14:textId="77777777" w:rsidR="009E2077" w:rsidRPr="00916488" w:rsidRDefault="009E2077" w:rsidP="00D75FCC">
      <w:pPr>
        <w:pStyle w:val="Heading5"/>
        <w:rPr>
          <w:rStyle w:val="Heading4Char"/>
          <w:u w:val="none"/>
        </w:rPr>
      </w:pPr>
      <w:r w:rsidRPr="00916488">
        <w:rPr>
          <w:rStyle w:val="Heading4Char"/>
          <w:u w:val="none"/>
        </w:rPr>
        <w:lastRenderedPageBreak/>
        <w:t>k-spaced Conjoint Triad (KSCTriad)</w:t>
      </w:r>
    </w:p>
    <w:p w14:paraId="3CF7F432" w14:textId="2086413D" w:rsidR="009E2077" w:rsidRDefault="009E2077" w:rsidP="00D75FCC">
      <w:r>
        <w:t xml:space="preserve">KSCTriad not only takes into account contiguous amino acids to create the feature space as in CTriad but also considers amino acids that are separated by at most </w:t>
      </w:r>
      <m:oMath>
        <m:r>
          <w:rPr>
            <w:rFonts w:ascii="Cambria Math" w:hAnsi="Cambria Math"/>
          </w:rPr>
          <m:t>k</m:t>
        </m:r>
      </m:oMath>
      <w:r>
        <w:t xml:space="preserve"> residues as a single unit. </w:t>
      </w:r>
    </w:p>
    <w:p w14:paraId="6D488714" w14:textId="77777777" w:rsidR="009E2077" w:rsidRDefault="009E2077" w:rsidP="00D75FCC"/>
    <w:p w14:paraId="75041D89" w14:textId="77777777" w:rsidR="009E2077" w:rsidRDefault="009E2077" w:rsidP="00D75FCC">
      <w:pPr>
        <w:pStyle w:val="Heading5"/>
      </w:pPr>
      <w:r w:rsidRPr="009E2077">
        <w:t>Sequence-Order-Coupling Number (SOCNumber)</w:t>
      </w:r>
      <w:r>
        <w:t xml:space="preserve"> </w:t>
      </w:r>
    </w:p>
    <w:p w14:paraId="7278FAE9" w14:textId="77777777" w:rsidR="00380AC3" w:rsidRDefault="009E2077" w:rsidP="00D75FCC">
      <w:r>
        <w:t xml:space="preserve">SOCNumber </w:t>
      </w:r>
      <w:r w:rsidR="00953846">
        <w:t xml:space="preserve">is calculated </w:t>
      </w:r>
      <w:r w:rsidR="00380AC3">
        <w:t>from the distance matrices proposed by Schneider-Wrede and Grantham. It is defined as:</w:t>
      </w:r>
    </w:p>
    <w:p w14:paraId="4EF6CD21" w14:textId="77777777" w:rsidR="00380AC3" w:rsidRDefault="00380AC3" w:rsidP="00D75FCC"/>
    <w:p w14:paraId="1C57E87C" w14:textId="395EFB6B" w:rsidR="004D3519" w:rsidRPr="009E2077" w:rsidRDefault="00B469DE"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d</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60821C5F" w14:textId="77777777" w:rsidR="004D3519" w:rsidRDefault="004D3519" w:rsidP="00D75FCC"/>
    <w:p w14:paraId="0377D8A0" w14:textId="2C2AD37E" w:rsidR="00380AC3" w:rsidRDefault="00380AC3"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sidR="00163287">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w:t>
      </w:r>
      <w:r w:rsidR="00916488">
        <w:t xml:space="preserve"> or the positional difference between two amino acid residues</w:t>
      </w:r>
      <w:r>
        <w:t xml:space="preserve">, </w:t>
      </w:r>
      <m:oMath>
        <m:r>
          <w:rPr>
            <w:rFonts w:ascii="Cambria Math" w:hAnsi="Cambria Math"/>
          </w:rPr>
          <m:t>nlag</m:t>
        </m:r>
      </m:oMath>
      <w:r>
        <w:t xml:space="preserve"> is the maximum value of the lag to be considered and </w:t>
      </w:r>
      <m:oMath>
        <m:r>
          <w:rPr>
            <w:rFonts w:ascii="Cambria Math" w:hAnsi="Cambria Math"/>
          </w:rPr>
          <m:t>N</m:t>
        </m:r>
      </m:oMath>
      <w:r>
        <w:t xml:space="preserve"> is the length of the protein sequence.</w:t>
      </w:r>
    </w:p>
    <w:p w14:paraId="4464DA3D" w14:textId="77777777" w:rsidR="00380AC3" w:rsidRDefault="00380AC3" w:rsidP="00D75FCC"/>
    <w:p w14:paraId="03D981EF" w14:textId="0F0377A2" w:rsidR="00380AC3" w:rsidRDefault="00380AC3" w:rsidP="00D75FCC">
      <w:pPr>
        <w:pStyle w:val="Heading5"/>
      </w:pPr>
      <w:r>
        <w:t>Quasi-sequence-order (QSOrder)</w:t>
      </w:r>
    </w:p>
    <w:p w14:paraId="13113E9F" w14:textId="6F5CB894" w:rsidR="00380AC3" w:rsidRDefault="00380AC3" w:rsidP="00D75FCC">
      <w:r>
        <w:t>QSOrder is based on SOCNumber and is defined as:</w:t>
      </w:r>
    </w:p>
    <w:p w14:paraId="572B8C5C" w14:textId="3CB48E8C" w:rsidR="00380AC3" w:rsidRDefault="00380AC3" w:rsidP="00D75FCC"/>
    <w:p w14:paraId="75CD64A0" w14:textId="5AB88F33" w:rsidR="00380AC3" w:rsidRPr="00380AC3" w:rsidRDefault="00B469DE"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m:rPr>
                          <m:sty m:val="p"/>
                        </m:rP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46071D37" w14:textId="77777777" w:rsidR="005B50BF" w:rsidRDefault="005B50BF" w:rsidP="00D75FCC"/>
    <w:p w14:paraId="3D1504FC" w14:textId="0B3577E9" w:rsidR="005B50BF" w:rsidRDefault="005B50BF"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OCNumber,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14:paraId="75C22ED0" w14:textId="77777777" w:rsidR="005B50BF" w:rsidRDefault="005B50BF" w:rsidP="00D75FCC"/>
    <w:p w14:paraId="44479245" w14:textId="1D666015" w:rsidR="005B50BF" w:rsidRPr="00380AC3" w:rsidRDefault="00B469DE"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a</m:t>
                  </m:r>
                </m:sub>
              </m:sSub>
              <m:r>
                <m:rPr>
                  <m:sty m:val="p"/>
                </m:rPr>
                <w:rPr>
                  <w:rFonts w:ascii="Cambria Math" w:hAnsi="Cambria Math"/>
                </w:rPr>
                <m:t>-20</m:t>
              </m:r>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3693F1B0" w14:textId="6A6D14C1" w:rsidR="007C46AC" w:rsidRPr="00EC48CB" w:rsidRDefault="00380AC3" w:rsidP="00D75FCC">
      <w:r>
        <w:t xml:space="preserve"> </w:t>
      </w:r>
    </w:p>
    <w:p w14:paraId="40780AA9" w14:textId="1F571676" w:rsidR="005B50BF" w:rsidRDefault="005B50BF" w:rsidP="00D75FCC">
      <w:pPr>
        <w:pStyle w:val="Heading5"/>
      </w:pPr>
      <w:r>
        <w:t>Pseudo-Amino Acid Composition (PAAC)</w:t>
      </w:r>
    </w:p>
    <w:p w14:paraId="6B057CF7" w14:textId="51CD7CE6" w:rsidR="005B50BF" w:rsidRDefault="002E3181" w:rsidP="00D75FCC">
      <w:r>
        <w:t>PAAC is defined as:</w:t>
      </w:r>
    </w:p>
    <w:p w14:paraId="533D7632" w14:textId="77EC328E" w:rsidR="002E3181" w:rsidRDefault="002E3181" w:rsidP="00D75FCC"/>
    <w:p w14:paraId="3B5C5BFC" w14:textId="055208DE" w:rsidR="002E3181" w:rsidRPr="002E3181" w:rsidRDefault="00B469DE" w:rsidP="00D75FCC">
      <w:pPr>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372AE811" w14:textId="0415AF98" w:rsidR="002E3181" w:rsidRDefault="002E3181" w:rsidP="00D75FCC"/>
    <w:p w14:paraId="0740A986" w14:textId="71952C88" w:rsidR="002E3181" w:rsidRPr="005B50BF" w:rsidRDefault="00B469DE" w:rsidP="00D75FCC">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θ</m:t>
                  </m:r>
                </m:e>
                <m:sub>
                  <m:r>
                    <w:rPr>
                      <w:rFonts w:ascii="Cambria Math" w:hAnsi="Cambria Math"/>
                    </w:rPr>
                    <m:t>c</m:t>
                  </m:r>
                  <m:r>
                    <m:rPr>
                      <m:sty m:val="p"/>
                    </m:rPr>
                    <w:rPr>
                      <w:rFonts w:ascii="Cambria Math" w:hAnsi="Cambria Math"/>
                    </w:rPr>
                    <m:t>-20</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m:t>
          </m:r>
          <m:r>
            <w:rPr>
              <w:rFonts w:ascii="Cambria Math" w:hAnsi="Cambria Math"/>
            </w:rPr>
            <m:t>λ</m:t>
          </m:r>
        </m:oMath>
      </m:oMathPara>
    </w:p>
    <w:p w14:paraId="4EFDFE69" w14:textId="46D288A9" w:rsidR="002E3181" w:rsidRPr="002E3181" w:rsidRDefault="002E3181" w:rsidP="00D75FCC"/>
    <w:p w14:paraId="53DFBE04" w14:textId="155041A7" w:rsidR="005B50BF" w:rsidRDefault="002E3181"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14:paraId="3720D27A" w14:textId="013750AA" w:rsidR="002E3181" w:rsidRDefault="002E3181" w:rsidP="00D75FCC"/>
    <w:p w14:paraId="421E4207" w14:textId="4C11BC85" w:rsidR="002E3181" w:rsidRPr="006F14A3" w:rsidRDefault="00B469DE" w:rsidP="00D75FCC">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i</m:t>
              </m:r>
            </m:sup>
            <m:e>
              <m:r>
                <w:rPr>
                  <w:rFonts w:ascii="Cambria Math" w:hAnsi="Cambria Math"/>
                </w:rPr>
                <m:t>Θ</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sub>
                  </m:sSub>
                </m:e>
              </m:d>
            </m:e>
          </m:nary>
          <m:r>
            <m:rPr>
              <m:sty m:val="p"/>
            </m:rPr>
            <w:rPr>
              <w:rFonts w:ascii="Cambria Math" w:hAnsi="Cambria Math"/>
            </w:rPr>
            <m:t>,</m:t>
          </m:r>
          <m:r>
            <w:rPr>
              <w:rFonts w:ascii="Cambria Math" w:hAnsi="Cambria Math"/>
            </w:rPr>
            <m:t>k</m:t>
          </m:r>
          <m:r>
            <m:rPr>
              <m:sty m:val="p"/>
            </m:rPr>
            <w:rPr>
              <w:rFonts w:ascii="Cambria Math" w:hAnsi="Cambria Math"/>
            </w:rPr>
            <m:t>=1,2,3,…,</m:t>
          </m:r>
          <m:r>
            <w:rPr>
              <w:rFonts w:ascii="Cambria Math" w:hAnsi="Cambria Math"/>
            </w:rPr>
            <m:t>λ</m:t>
          </m:r>
        </m:oMath>
      </m:oMathPara>
    </w:p>
    <w:p w14:paraId="25AE9201" w14:textId="77777777" w:rsidR="005D52E3" w:rsidRDefault="005D52E3" w:rsidP="00D75FCC"/>
    <w:p w14:paraId="1654E384" w14:textId="374F3CB4" w:rsidR="005D52E3" w:rsidRDefault="005D52E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r>
          <m:rPr>
            <m:sty m:val="p"/>
          </m:rPr>
          <w:rPr>
            <w:rFonts w:ascii="Cambria Math" w:hAnsi="Cambria Math"/>
          </w:rPr>
          <m:t>Θ</m:t>
        </m:r>
      </m:oMath>
      <w:r>
        <w:t xml:space="preserve"> is defined as:</w:t>
      </w:r>
    </w:p>
    <w:p w14:paraId="3040CE89" w14:textId="41402F4B" w:rsidR="005D52E3" w:rsidRDefault="005D52E3" w:rsidP="00D75FCC"/>
    <w:p w14:paraId="56631BB3" w14:textId="1A55C165" w:rsidR="005D52E3" w:rsidRDefault="005D52E3" w:rsidP="00D75FCC">
      <w:pPr>
        <w:rPr>
          <w:iCs/>
        </w:rPr>
      </w:pPr>
      <m:oMathPara>
        <m:oMath>
          <m:r>
            <m:rPr>
              <m:sty m:val="p"/>
            </m:rPr>
            <w:rPr>
              <w:rFonts w:ascii="Cambria Math" w:hAnsi="Cambria Math"/>
            </w:rPr>
            <m:t>Θ</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iCs/>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e>
                      </m:d>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j</m:t>
                              </m:r>
                            </m:sub>
                          </m:sSub>
                        </m:e>
                      </m:d>
                    </m:e>
                  </m:d>
                </m:e>
                <m:sup>
                  <m:r>
                    <m:rPr>
                      <m:sty m:val="p"/>
                    </m:rPr>
                    <w:rPr>
                      <w:rFonts w:ascii="Cambria Math" w:hAnsi="Cambria Math"/>
                    </w:rPr>
                    <m:t>2</m:t>
                  </m:r>
                </m:sup>
              </m:sSup>
            </m:e>
          </m:nary>
        </m:oMath>
      </m:oMathPara>
    </w:p>
    <w:p w14:paraId="59CAF33C" w14:textId="1457CCAE" w:rsidR="005D52E3" w:rsidRDefault="005D52E3" w:rsidP="00D75FCC"/>
    <w:p w14:paraId="0753F19A" w14:textId="2CBFFB55" w:rsidR="005D52E3" w:rsidRDefault="005D52E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is the </w:t>
      </w:r>
      <m:oMath>
        <m:r>
          <w:rPr>
            <w:rFonts w:ascii="Cambria Math" w:hAnsi="Cambria Math"/>
          </w:rPr>
          <m:t>k</m:t>
        </m:r>
      </m:oMath>
      <w:r>
        <w:t>-th propert</w:t>
      </w:r>
      <w:r w:rsidR="00485A0F">
        <w:t>y</w:t>
      </w:r>
      <w:r>
        <w:t xml:space="preserve"> in the amino acid property set for amino aci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amino acid properties are normalized hydrophobicity values, normalized hydrophilicity values and normalized side chain masses of the 20 amino acids. </w:t>
      </w:r>
    </w:p>
    <w:p w14:paraId="3A405975" w14:textId="51B4A55C" w:rsidR="005D52E3" w:rsidRDefault="005D52E3" w:rsidP="00D75FCC"/>
    <w:p w14:paraId="1A389BAE" w14:textId="393E26E6" w:rsidR="005D52E3" w:rsidRDefault="005D52E3" w:rsidP="00D75FCC">
      <w:pPr>
        <w:pStyle w:val="Heading5"/>
        <w:rPr>
          <w:rFonts w:eastAsiaTheme="minorEastAsia"/>
        </w:rPr>
      </w:pPr>
      <w:r>
        <w:rPr>
          <w:rFonts w:eastAsiaTheme="minorEastAsia"/>
        </w:rPr>
        <w:t>Amphiphilic Pseudo-Amino Acid Composition (APAAC)</w:t>
      </w:r>
    </w:p>
    <w:p w14:paraId="20672504" w14:textId="6FC70D28" w:rsidR="005D52E3" w:rsidRDefault="005D52E3" w:rsidP="00D75FCC">
      <w:r>
        <w:t xml:space="preserve">APAAC is similar to PAAC and </w:t>
      </w:r>
      <w:r w:rsidR="00D84877">
        <w:t>is defined as:</w:t>
      </w:r>
    </w:p>
    <w:p w14:paraId="4250BCAE" w14:textId="2E633082" w:rsidR="00D84877" w:rsidRDefault="00D84877" w:rsidP="00D75FCC"/>
    <w:p w14:paraId="2E48C824" w14:textId="1E5670E9" w:rsidR="00D84877" w:rsidRPr="005D52E3" w:rsidRDefault="00B469DE" w:rsidP="00D75FCC">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54AC8EA4" w14:textId="77777777" w:rsidR="005D52E3" w:rsidRDefault="005D52E3" w:rsidP="00D75FCC"/>
    <w:p w14:paraId="00267174" w14:textId="7A5121B4" w:rsidR="002E3181" w:rsidRDefault="002E3181" w:rsidP="00D75FCC"/>
    <w:p w14:paraId="1586E690" w14:textId="2EF926EA" w:rsidR="00D84877" w:rsidRPr="00D84877" w:rsidRDefault="00B469DE" w:rsidP="00D75FCC">
      <w:pPr>
        <w:rPr>
          <w:rFonts w:eastAsiaTheme="minorEastAsia"/>
          <w:iCs/>
        </w:rPr>
      </w:pPr>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2</m:t>
          </m:r>
          <m:r>
            <w:rPr>
              <w:rFonts w:ascii="Cambria Math" w:hAnsi="Cambria Math"/>
            </w:rPr>
            <m:t>λ</m:t>
          </m:r>
        </m:oMath>
      </m:oMathPara>
    </w:p>
    <w:p w14:paraId="2756A957" w14:textId="42AB37A9" w:rsidR="00D84877" w:rsidRDefault="00D84877" w:rsidP="00D75FCC"/>
    <w:p w14:paraId="227B98C8" w14:textId="26A964D0" w:rsidR="00D84877" w:rsidRDefault="00D84877"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14:paraId="0F1BAE6B" w14:textId="33FEFDBD" w:rsidR="00D84877" w:rsidRDefault="00D84877" w:rsidP="00D75FCC"/>
    <w:p w14:paraId="5858FE58" w14:textId="43CA4E10" w:rsidR="00D84877" w:rsidRDefault="00B469DE"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k</m:t>
              </m:r>
            </m:sup>
            <m:e>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λ</m:t>
                  </m:r>
                </m:sub>
                <m:sup>
                  <m:r>
                    <w:rPr>
                      <w:rFonts w:ascii="Cambria Math" w:hAnsi="Cambria Math"/>
                    </w:rPr>
                    <m:t>j</m:t>
                  </m:r>
                </m:sup>
              </m:sSubSup>
            </m:e>
          </m:nary>
          <m:r>
            <m:rPr>
              <m:sty m:val="p"/>
            </m:rPr>
            <w:rPr>
              <w:rFonts w:ascii="Cambria Math" w:hAnsi="Cambria Math"/>
            </w:rPr>
            <m:t>,</m:t>
          </m:r>
          <m:r>
            <w:rPr>
              <w:rFonts w:ascii="Cambria Math" w:hAnsi="Cambria Math"/>
            </w:rPr>
            <m:t>k</m:t>
          </m:r>
          <m:r>
            <m:rPr>
              <m:sty m:val="p"/>
            </m:rPr>
            <w:rPr>
              <w:rFonts w:ascii="Cambria Math" w:hAnsi="Cambria Math"/>
            </w:rPr>
            <m:t xml:space="preserve">=1,2,…,2λ </m:t>
          </m:r>
          <m:r>
            <w:rPr>
              <w:rFonts w:ascii="Cambria Math" w:hAnsi="Cambria Math"/>
            </w:rPr>
            <m:t>and</m:t>
          </m:r>
          <m:r>
            <m:rPr>
              <m:sty m:val="p"/>
            </m:rPr>
            <w:rPr>
              <w:rFonts w:ascii="Cambria Math" w:hAnsi="Cambria Math"/>
            </w:rPr>
            <m:t xml:space="preserve"> </m:t>
          </m:r>
          <m:r>
            <w:rPr>
              <w:rFonts w:ascii="Cambria Math" w:hAnsi="Cambria Math"/>
            </w:rPr>
            <m:t>j</m:t>
          </m:r>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odd</m:t>
          </m:r>
          <m:r>
            <m:rPr>
              <m:sty m:val="p"/>
            </m:rPr>
            <w:rPr>
              <w:rFonts w:ascii="Cambria Math" w:hAnsi="Cambria Math"/>
            </w:rPr>
            <m:t xml:space="preserve">,2 </m:t>
          </m:r>
          <m:r>
            <w:rPr>
              <w:rFonts w:ascii="Cambria Math" w:hAnsi="Cambria Math"/>
            </w:rPr>
            <m:t>otherwise</m:t>
          </m:r>
        </m:oMath>
      </m:oMathPara>
    </w:p>
    <w:p w14:paraId="3D832C0E" w14:textId="77777777" w:rsidR="00D84877" w:rsidRDefault="00D84877" w:rsidP="00D75FCC"/>
    <w:p w14:paraId="2568BD7D" w14:textId="273A921A" w:rsidR="00D84877" w:rsidRDefault="006F14A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defined as:</w:t>
      </w:r>
    </w:p>
    <w:p w14:paraId="616C6222" w14:textId="15FDAECF" w:rsidR="006F14A3" w:rsidRDefault="006F14A3" w:rsidP="00D75FCC"/>
    <w:p w14:paraId="402809B9" w14:textId="69A2893E" w:rsidR="006F14A3" w:rsidRPr="006F14A3" w:rsidRDefault="00B469DE" w:rsidP="00D75FCC">
      <w:pPr>
        <w:rPr>
          <w:rFonts w:eastAsiaTheme="minorEastAsia"/>
        </w:rPr>
      </w:pPr>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j</m:t>
              </m:r>
            </m:e>
          </m:d>
        </m:oMath>
      </m:oMathPara>
    </w:p>
    <w:p w14:paraId="1B77FD5F" w14:textId="653FE3ED" w:rsidR="006F14A3" w:rsidRDefault="006F14A3" w:rsidP="00D75FCC"/>
    <w:p w14:paraId="7F67EDB6" w14:textId="1FCEE8C6" w:rsidR="006F14A3" w:rsidRDefault="00B469DE" w:rsidP="00D75FCC">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j</m:t>
              </m:r>
            </m:e>
          </m:d>
        </m:oMath>
      </m:oMathPara>
    </w:p>
    <w:p w14:paraId="5F17E0B3" w14:textId="7EA03244" w:rsidR="006F14A3" w:rsidRDefault="006F14A3" w:rsidP="00D75FCC"/>
    <w:p w14:paraId="6F1C5826" w14:textId="167A25F3" w:rsidR="006A7A12" w:rsidRDefault="006F14A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w:t>
      </w:r>
      <w:r w:rsidR="006A7A12">
        <w:t xml:space="preserve">value for amino acid </w:t>
      </w:r>
      <m:oMath>
        <m:r>
          <w:rPr>
            <w:rFonts w:ascii="Cambria Math" w:hAnsi="Cambria Math"/>
          </w:rPr>
          <m:t>i</m:t>
        </m:r>
      </m:oMath>
      <w:r w:rsidR="006A7A12">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rsidR="006A7A12">
        <w:t xml:space="preserve"> is the normalized hydrophilicity value of amino acid </w:t>
      </w:r>
      <m:oMath>
        <m:r>
          <w:rPr>
            <w:rFonts w:ascii="Cambria Math" w:hAnsi="Cambria Math"/>
          </w:rPr>
          <m:t>i</m:t>
        </m:r>
      </m:oMath>
      <w:r w:rsidR="006A7A12">
        <w:t xml:space="preserve">. </w:t>
      </w:r>
    </w:p>
    <w:p w14:paraId="670E8CF4" w14:textId="344256E4" w:rsidR="00264BF4" w:rsidRDefault="00264BF4" w:rsidP="00D75FCC"/>
    <w:p w14:paraId="7C8EC562" w14:textId="6CBF68D8" w:rsidR="00264BF4" w:rsidRDefault="00264BF4" w:rsidP="00D75FCC">
      <w:pPr>
        <w:pStyle w:val="Heading4"/>
        <w:rPr>
          <w:rFonts w:eastAsiaTheme="minorEastAsia"/>
        </w:rPr>
      </w:pPr>
      <w:r>
        <w:rPr>
          <w:rFonts w:eastAsiaTheme="minorEastAsia"/>
        </w:rPr>
        <w:t>PSSM methods</w:t>
      </w:r>
    </w:p>
    <w:p w14:paraId="51709691" w14:textId="121BF32A" w:rsidR="00C87CF0" w:rsidRDefault="00264BF4" w:rsidP="00D75FCC">
      <w:pPr>
        <w:rPr>
          <w:rFonts w:eastAsiaTheme="minorEastAsia"/>
        </w:rPr>
      </w:pPr>
      <w:r>
        <w:t>21 feature extraction techniques were derived from the PSSM profile</w:t>
      </w:r>
      <w:r w:rsidR="00E434D3">
        <w:t>s</w:t>
      </w:r>
      <w:r>
        <w:t xml:space="preserve"> of TE sequences. </w:t>
      </w:r>
      <w:r w:rsidR="00E434D3">
        <w:t xml:space="preserve">PSSM profile of a sequence is constructed from multiple sequence alignment of the highest scoring hits </w:t>
      </w:r>
      <w:r w:rsidR="00E434D3">
        <w:lastRenderedPageBreak/>
        <w:t>in a BLAST search. PSI-BLAST program</w:t>
      </w:r>
      <w:r w:rsidR="00C87CF0">
        <w:t xml:space="preserve"> </w:t>
      </w:r>
      <w:r w:rsidR="00544156">
        <w:fldChar w:fldCharType="begin" w:fldLock="1"/>
      </w:r>
      <w:r w:rsidR="009E320C">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0345a97e-e345-430c-a06f-e1760c71dc45"]}],"mendeley":{"formattedCitation":"[19]","plainTextFormattedCitation":"[19]","previouslyFormattedCitation":"[19]"},"properties":{"noteIndex":0},"schema":"https://github.com/citation-style-language/schema/raw/master/csl-citation.json"}</w:instrText>
      </w:r>
      <w:r w:rsidR="00544156">
        <w:fldChar w:fldCharType="separate"/>
      </w:r>
      <w:r w:rsidR="00B5516B" w:rsidRPr="00B5516B">
        <w:rPr>
          <w:noProof/>
        </w:rPr>
        <w:t>[19]</w:t>
      </w:r>
      <w:r w:rsidR="00544156">
        <w:fldChar w:fldCharType="end"/>
      </w:r>
      <w:r w:rsidR="00E434D3">
        <w:t xml:space="preserve"> was used to search NCBI’s UniRef50 database</w:t>
      </w:r>
      <w:r w:rsidR="00C87CF0">
        <w:t xml:space="preserve"> </w:t>
      </w:r>
      <w:r w:rsidR="00544156">
        <w:fldChar w:fldCharType="begin" w:fldLock="1"/>
      </w:r>
      <w:r w:rsidR="00497D8E">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497D8E">
        <w:rPr>
          <w:rFonts w:ascii="Cambria Math" w:hAnsi="Cambria Math" w:cs="Cambria Math"/>
        </w:rPr>
        <w:instrText>∼</w:instrText>
      </w:r>
      <w:r w:rsidR="00497D8E">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5eb7dbe2-8903-4b24-8847-3222b39cee0a"]}],"mendeley":{"formattedCitation":"[89]","plainTextFormattedCitation":"[89]","previouslyFormattedCitation":"[89]"},"properties":{"noteIndex":0},"schema":"https://github.com/citation-style-language/schema/raw/master/csl-citation.json"}</w:instrText>
      </w:r>
      <w:r w:rsidR="00544156">
        <w:fldChar w:fldCharType="separate"/>
      </w:r>
      <w:r w:rsidR="00567114" w:rsidRPr="00567114">
        <w:rPr>
          <w:noProof/>
        </w:rPr>
        <w:t>[89]</w:t>
      </w:r>
      <w:r w:rsidR="00544156">
        <w:fldChar w:fldCharType="end"/>
      </w:r>
      <w:r w:rsidR="00E434D3">
        <w:t xml:space="preserve"> with 5 iterations and cut-off E-value of 0.001 and create the PSSM profile for the TE sequences. The PSSM profile </w:t>
      </w:r>
      <w:r w:rsidR="00526AC6">
        <w:t xml:space="preserve">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rsidR="00526AC6">
        <w:t xml:space="preserve"> matrix where </w:t>
      </w:r>
      <m:oMath>
        <m:r>
          <w:rPr>
            <w:rFonts w:ascii="Cambria Math" w:hAnsi="Cambria Math"/>
          </w:rPr>
          <m:t>N</m:t>
        </m:r>
      </m:oMath>
      <w:r w:rsidR="00526AC6">
        <w:t xml:space="preserve"> is the length of the enzyme sequence and 20 represents the number of amino acids that might be present at a specific position in a sequence. The </w:t>
      </w:r>
      <m:oMath>
        <m:r>
          <w:rPr>
            <w:rFonts w:ascii="Cambria Math" w:hAnsi="Cambria Math"/>
          </w:rPr>
          <m:t>i,j</m:t>
        </m:r>
      </m:oMath>
      <w:r w:rsidR="00526AC6">
        <w:t xml:space="preserve">-th element of the PSSM profile represents the score of the amino acid residue in the </w:t>
      </w:r>
      <m:oMath>
        <m:r>
          <w:rPr>
            <w:rFonts w:ascii="Cambria Math" w:hAnsi="Cambria Math"/>
          </w:rPr>
          <m:t>i</m:t>
        </m:r>
      </m:oMath>
      <w:r w:rsidR="00526AC6">
        <w:t xml:space="preserve">-th position of the enzyme sequence being mutated to amino acid type </w:t>
      </w:r>
      <m:oMath>
        <m:r>
          <w:rPr>
            <w:rFonts w:ascii="Cambria Math" w:hAnsi="Cambria Math"/>
          </w:rPr>
          <m:t>j</m:t>
        </m:r>
      </m:oMath>
      <w:r w:rsidR="00526AC6">
        <w:t xml:space="preserve"> during the evolution process wherein a large value indicates a highly conserved position, and a small value indicates a weakly conserved position. The PSSM elements are usually scaled to a (0,1) range using the sigmoid function</w:t>
      </w:r>
      <w:r w:rsidR="00C87CF0">
        <w:t xml:space="preserve">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sidR="00C87CF0">
        <w:rPr>
          <w:rFonts w:eastAsiaTheme="minorEastAsia"/>
        </w:rPr>
        <w:t>,</w:t>
      </w:r>
    </w:p>
    <w:p w14:paraId="14365355" w14:textId="77777777" w:rsidR="00C87CF0" w:rsidRDefault="00C87CF0" w:rsidP="00D75FCC"/>
    <w:p w14:paraId="700C3208" w14:textId="7C1122C1" w:rsidR="00264BF4" w:rsidRDefault="00C87CF0" w:rsidP="00D75FCC">
      <m:oMathPara>
        <m:oMath>
          <m:r>
            <m:rPr>
              <m:sty m:val="p"/>
            </m:rP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m:oMathPara>
    </w:p>
    <w:p w14:paraId="16EEF9D0" w14:textId="386F4FFB" w:rsidR="00C957A9" w:rsidRDefault="00C957A9" w:rsidP="00D75FCC"/>
    <w:p w14:paraId="215C326B" w14:textId="30E74365" w:rsidR="00C87CF0" w:rsidRDefault="003E2039" w:rsidP="00D75FCC">
      <w:r>
        <w:t>w</w:t>
      </w:r>
      <w:r w:rsidR="00C87CF0">
        <w:t>here x is an element in the PSSM profile.</w:t>
      </w:r>
    </w:p>
    <w:p w14:paraId="3A54466A" w14:textId="77777777" w:rsidR="00C87CF0" w:rsidRDefault="00C87CF0" w:rsidP="00D75FCC"/>
    <w:p w14:paraId="6EF717C0" w14:textId="02CF7CE0" w:rsidR="006F14A3" w:rsidRDefault="00C957A9" w:rsidP="00D75FCC">
      <w:pPr>
        <w:pStyle w:val="Heading5"/>
      </w:pPr>
      <w:bookmarkStart w:id="9" w:name="_Amino_Acid_Composition_1"/>
      <w:bookmarkEnd w:id="9"/>
      <w:r>
        <w:t>Amino Acid Composition using PSSM profiles (AAC</w:t>
      </w:r>
      <w:r w:rsidR="00055654">
        <w:t>-</w:t>
      </w:r>
      <w:r>
        <w:t>PSSM)</w:t>
      </w:r>
      <w:r w:rsidR="006A7A12">
        <w:t xml:space="preserve"> </w:t>
      </w:r>
    </w:p>
    <w:p w14:paraId="78F82237" w14:textId="3413D949" w:rsidR="00C957A9" w:rsidRDefault="00C957A9" w:rsidP="00D75FCC">
      <w:r>
        <w:t>AAC</w:t>
      </w:r>
      <w:r w:rsidR="00055654">
        <w:t>-</w:t>
      </w:r>
      <w:r>
        <w:t xml:space="preserve">PSSM uses the numerical values of the PSSM matrix instead of the actual count of the amino acids as in </w:t>
      </w:r>
      <w:r w:rsidR="005D1CDB">
        <w:t xml:space="preserve">traditional </w:t>
      </w:r>
      <w:hyperlink w:anchor="_Amino_Acid_Composition" w:history="1">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w:t>
      </w:r>
      <m:oMath>
        <m:r>
          <w:rPr>
            <w:rFonts w:ascii="Cambria Math" w:hAnsi="Cambria Math"/>
          </w:rPr>
          <m:t>L</m:t>
        </m:r>
      </m:oMath>
      <w:r>
        <w:t xml:space="preserve"> is the length of the protein sequence. Thus, AAC</w:t>
      </w:r>
      <w:r w:rsidR="00055654">
        <w:t>-</w:t>
      </w:r>
      <w:r>
        <w:t>PSSM feature vector can be represented as:</w:t>
      </w:r>
    </w:p>
    <w:p w14:paraId="213FC82B" w14:textId="77777777" w:rsidR="00C957A9" w:rsidRDefault="00C957A9" w:rsidP="00D75FCC"/>
    <w:p w14:paraId="443CFB52" w14:textId="028BB3B7" w:rsidR="00C957A9" w:rsidRDefault="00B469DE" w:rsidP="00D75FCC">
      <m:oMathPara>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0BA8E7AC" w14:textId="1DA85182" w:rsidR="00C957A9" w:rsidRDefault="00C957A9" w:rsidP="00D75FCC"/>
    <w:p w14:paraId="57F72B90" w14:textId="51A82322" w:rsidR="00835BFF" w:rsidRDefault="00C957A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w:t>
      </w:r>
      <w:r w:rsidR="00835BFF">
        <w:t xml:space="preserve">the PSSM matrix corresponding to the </w:t>
      </w:r>
      <m:oMath>
        <m:r>
          <w:rPr>
            <w:rFonts w:ascii="Cambria Math" w:hAnsi="Cambria Math"/>
          </w:rPr>
          <m:t>i</m:t>
        </m:r>
      </m:oMath>
      <w:r w:rsidR="00835BFF">
        <w:t xml:space="preserve">-th position of the sequence and the </w:t>
      </w:r>
      <m:oMath>
        <m:r>
          <w:rPr>
            <w:rFonts w:ascii="Cambria Math" w:hAnsi="Cambria Math"/>
          </w:rPr>
          <m:t>j</m:t>
        </m:r>
      </m:oMath>
      <w:r w:rsidR="00835BFF">
        <w:t xml:space="preserve">-th amino acid type. </w:t>
      </w:r>
    </w:p>
    <w:p w14:paraId="3A58A7C5" w14:textId="77777777" w:rsidR="00647576" w:rsidRDefault="00647576" w:rsidP="00D75FCC"/>
    <w:p w14:paraId="49C6AF02" w14:textId="1A07010F" w:rsidR="00835BFF" w:rsidRDefault="00835BFF" w:rsidP="00D75FCC">
      <w:pPr>
        <w:pStyle w:val="Heading5"/>
      </w:pPr>
      <w:bookmarkStart w:id="10" w:name="_Di-Peptide_Composition_using"/>
      <w:bookmarkEnd w:id="10"/>
      <w:r>
        <w:t>Di-Peptide Composition using PSSM profiles (DPC</w:t>
      </w:r>
      <w:r w:rsidR="00055654">
        <w:t>-</w:t>
      </w:r>
      <w:r>
        <w:t xml:space="preserve">PSSM) </w:t>
      </w:r>
    </w:p>
    <w:p w14:paraId="6634B3B8" w14:textId="56908DE0" w:rsidR="00835BFF" w:rsidRDefault="00835BFF" w:rsidP="00D75FCC">
      <w:r>
        <w:t>DPC</w:t>
      </w:r>
      <w:r w:rsidR="00055654">
        <w:t>-</w:t>
      </w:r>
      <w:r>
        <w:t xml:space="preserve">PSSM uses the numerical values of the PSSM matrix instead of the actual count of di-peptides as in </w:t>
      </w:r>
      <w:r w:rsidR="005D1CDB">
        <w:t xml:space="preserve">traditional </w:t>
      </w:r>
      <w:r>
        <w:t xml:space="preserve">DPC to calculate frequency of each dipeptide.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L is the length of the protein sequence. Thus, DPC</w:t>
      </w:r>
      <w:r w:rsidR="00055654">
        <w:t>-</w:t>
      </w:r>
      <w:r>
        <w:t>PSSM feature vector can be represented as:</w:t>
      </w:r>
    </w:p>
    <w:p w14:paraId="0EDF8B70" w14:textId="77777777" w:rsidR="00835BFF" w:rsidRDefault="00835BFF" w:rsidP="00D75FCC"/>
    <w:p w14:paraId="30F50940" w14:textId="53C5DE8B" w:rsidR="00835BFF" w:rsidRDefault="00B469DE"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e>
          </m:nary>
          <m:r>
            <m:rPr>
              <m:sty m:val="p"/>
            </m:rPr>
            <w:rPr>
              <w:rFonts w:ascii="Cambria Math" w:hAnsi="Cambria Math"/>
            </w:rPr>
            <m:t>∀ i,j∈1,2,…,20</m:t>
          </m:r>
        </m:oMath>
      </m:oMathPara>
    </w:p>
    <w:p w14:paraId="4370B39E" w14:textId="77777777" w:rsidR="00835BFF" w:rsidRDefault="00835BFF" w:rsidP="00D75FCC"/>
    <w:p w14:paraId="1DC29926" w14:textId="6CD01EEF" w:rsidR="00055654" w:rsidRDefault="00835BF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th amino acid type.</w:t>
      </w:r>
    </w:p>
    <w:p w14:paraId="5BE5296E" w14:textId="77777777" w:rsidR="00055654" w:rsidRDefault="00055654" w:rsidP="00D75FCC"/>
    <w:p w14:paraId="55A7864B" w14:textId="4A52DCA8" w:rsidR="00835BFF" w:rsidRDefault="00055654" w:rsidP="00D75FCC">
      <w:pPr>
        <w:pStyle w:val="Heading5"/>
      </w:pPr>
      <w:r>
        <w:t>Amino Acid and Di-Peptide composition using PSSM profiles (AADP-PSSM)</w:t>
      </w:r>
      <w:r w:rsidR="00835BFF">
        <w:t xml:space="preserve">  </w:t>
      </w:r>
    </w:p>
    <w:p w14:paraId="67E7E3A9" w14:textId="23C490B2" w:rsidR="00055654" w:rsidRDefault="00055654" w:rsidP="00D75FCC">
      <w:r>
        <w:t xml:space="preserve">AADP-PSSM is a concatenation of the feature vectors obtained using </w:t>
      </w:r>
      <w:hyperlink w:anchor="_Amino_Acid_Composition_1" w:history="1">
        <w:r w:rsidRPr="005F3ACB">
          <w:rPr>
            <w:rStyle w:val="SubtleReference"/>
          </w:rPr>
          <w:t>AAC-PSSM</w:t>
        </w:r>
      </w:hyperlink>
      <w:r>
        <w:t xml:space="preserve"> and </w:t>
      </w:r>
      <w:hyperlink w:anchor="_Di-Peptide_Composition_using" w:history="1">
        <w:r w:rsidRPr="005F3ACB">
          <w:rPr>
            <w:rStyle w:val="SubtleReference"/>
          </w:rPr>
          <w:t>DPC-PSSM</w:t>
        </w:r>
      </w:hyperlink>
      <w:r>
        <w:t>.</w:t>
      </w:r>
    </w:p>
    <w:p w14:paraId="7FDF593C" w14:textId="366F52C6" w:rsidR="00055654" w:rsidRDefault="00055654" w:rsidP="00D75FCC"/>
    <w:p w14:paraId="67C7590F" w14:textId="5D1BD2BB" w:rsidR="00055654" w:rsidRDefault="00055654" w:rsidP="00D75FCC">
      <w:pPr>
        <w:pStyle w:val="Heading5"/>
      </w:pPr>
      <w:bookmarkStart w:id="11" w:name="_PSSM_Auto-Covariance_(PSSM-AC)"/>
      <w:bookmarkEnd w:id="11"/>
      <w:r>
        <w:lastRenderedPageBreak/>
        <w:t>PSSM Auto-Co</w:t>
      </w:r>
      <w:r w:rsidR="008B5D8D">
        <w:t>variance</w:t>
      </w:r>
      <w:r>
        <w:t xml:space="preserve"> (PSSM-AC)</w:t>
      </w:r>
    </w:p>
    <w:p w14:paraId="3669D0CA" w14:textId="31E399A7" w:rsidR="00055654" w:rsidRDefault="005365B9" w:rsidP="00D75FCC">
      <w:r>
        <w:t>PSSM-AC applies auto-co</w:t>
      </w:r>
      <w:r w:rsidR="008B5D8D">
        <w:t>variance</w:t>
      </w:r>
      <w:r>
        <w:t xml:space="preserve"> transformation to each column of the PSSM matrix to measure the average correlation </w:t>
      </w:r>
      <w:r w:rsidR="008B5D8D">
        <w:t>of the same propert</w:t>
      </w:r>
      <w:r w:rsidR="00915F0C">
        <w:t>y</w:t>
      </w:r>
      <w:r w:rsidR="008B5D8D">
        <w:t xml:space="preserve"> </w:t>
      </w:r>
      <w:r>
        <w:t xml:space="preserve">between residues separated by a distance of at most </w:t>
      </w:r>
      <m:oMath>
        <m:r>
          <w:rPr>
            <w:rFonts w:ascii="Cambria Math" w:hAnsi="Cambria Math"/>
          </w:rPr>
          <m:t>D</m:t>
        </m:r>
      </m:oMath>
      <w:r>
        <w:t xml:space="preserve"> positions. </w:t>
      </w:r>
      <w:r w:rsidR="007B2F57">
        <w:t xml:space="preserve">For a protein </w:t>
      </w:r>
      <m:oMath>
        <m:r>
          <w:rPr>
            <w:rFonts w:ascii="Cambria Math" w:hAnsi="Cambria Math"/>
          </w:rPr>
          <m:t>X</m:t>
        </m:r>
      </m:oMath>
      <w:r w:rsidR="007B2F57">
        <w:t>, i</w:t>
      </w:r>
      <w:r>
        <w:t>t can be denoted as:</w:t>
      </w:r>
    </w:p>
    <w:p w14:paraId="7642572C" w14:textId="6A173C2D" w:rsidR="005365B9" w:rsidRDefault="005365B9" w:rsidP="00D75FCC"/>
    <w:p w14:paraId="186C7AAB" w14:textId="63783A96" w:rsidR="005365B9" w:rsidRPr="00055654" w:rsidRDefault="007B2F57" w:rsidP="00D75FCC">
      <m:oMathPara>
        <m:oMath>
          <m:r>
            <w:rPr>
              <w:rFonts w:ascii="Cambria Math" w:hAnsi="Cambria Math"/>
            </w:rPr>
            <m:t>A</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26F872AB" w14:textId="77777777" w:rsidR="007B2F57" w:rsidRDefault="007B2F57" w:rsidP="00D75FCC"/>
    <w:p w14:paraId="1400FC28" w14:textId="2DEE6E4F" w:rsidR="00AC1E91" w:rsidRDefault="007B2F57"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anchor="_Amino_Acid_Composition_1" w:history="1">
        <w:r w:rsidRPr="005F3ACB">
          <w:rPr>
            <w:rStyle w:val="SubtleReference"/>
          </w:rPr>
          <w:t>AAC-PSSM</w:t>
        </w:r>
      </w:hyperlink>
      <w:r>
        <w:t>.</w:t>
      </w:r>
    </w:p>
    <w:p w14:paraId="2CCCB5FB" w14:textId="446E255E" w:rsidR="008B5D8D" w:rsidRDefault="008B5D8D" w:rsidP="00D75FCC"/>
    <w:p w14:paraId="17B7F8D0" w14:textId="16C9C876" w:rsidR="008B5D8D" w:rsidRDefault="008B5D8D" w:rsidP="00D75FCC">
      <w:pPr>
        <w:pStyle w:val="Heading5"/>
      </w:pPr>
      <w:r>
        <w:t>PSSM Cross-Covariance (PSSM-CC)</w:t>
      </w:r>
    </w:p>
    <w:p w14:paraId="07D1013B" w14:textId="3ABFD273" w:rsidR="008B5D8D" w:rsidRDefault="008B5D8D" w:rsidP="00D75FCC">
      <w:r>
        <w:t>PSSM-CC applies cross-covar</w:t>
      </w:r>
      <w:r w:rsidR="00915F0C">
        <w:t>i</w:t>
      </w:r>
      <w:r>
        <w:t xml:space="preserve">ance transformation to each column of the PSSM matrix to measure the average correlation </w:t>
      </w:r>
      <w:r w:rsidR="00915F0C">
        <w:t xml:space="preserve">of different properties </w:t>
      </w:r>
      <w:r>
        <w:t xml:space="preserve">between residues separated by a distance of at most D positions. For a protein </w:t>
      </w:r>
      <m:oMath>
        <m:r>
          <w:rPr>
            <w:rFonts w:ascii="Cambria Math" w:hAnsi="Cambria Math"/>
          </w:rPr>
          <m:t>X</m:t>
        </m:r>
      </m:oMath>
      <w:r>
        <w:t>, it can be denoted as:</w:t>
      </w:r>
    </w:p>
    <w:p w14:paraId="7828FAB7" w14:textId="77777777" w:rsidR="008B5D8D" w:rsidRDefault="008B5D8D" w:rsidP="00D75FCC"/>
    <w:p w14:paraId="572726DB" w14:textId="58714949" w:rsidR="008B5D8D" w:rsidRPr="008B5D8D" w:rsidRDefault="008B5D8D" w:rsidP="00D75FCC">
      <m:oMathPara>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1</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2</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140A7A73" w14:textId="77777777" w:rsidR="008B5D8D" w:rsidRDefault="008B5D8D" w:rsidP="00D75FCC"/>
    <w:p w14:paraId="509C500E" w14:textId="3A3CA1A4" w:rsidR="008B5D8D" w:rsidRDefault="008B5D8D"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throughout the length of the protein sequence as described in </w:t>
      </w:r>
      <w:hyperlink w:anchor="_Amino_Acid_Composition_1" w:history="1">
        <w:r w:rsidRPr="00FA7329">
          <w:rPr>
            <w:rStyle w:val="SubtleReference"/>
          </w:rPr>
          <w:t>AAC-PSSM</w:t>
        </w:r>
      </w:hyperlink>
      <w:r>
        <w:t xml:space="preserve">. It should be noted that unlike </w:t>
      </w:r>
      <w:hyperlink w:anchor="_PSSM_Auto-Covariance_(PSSM-AC)" w:history="1">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w:t>
      </w:r>
      <w:r w:rsidR="00805D5C">
        <w:t xml:space="preserve"> types</w:t>
      </w:r>
      <w:r>
        <w:t xml:space="preserve">. </w:t>
      </w:r>
    </w:p>
    <w:p w14:paraId="2D9F1BAA" w14:textId="77777777" w:rsidR="00AC1E91" w:rsidRDefault="00AC1E91" w:rsidP="00D75FCC"/>
    <w:p w14:paraId="5D4BA6DD" w14:textId="02C4F402" w:rsidR="00C957A9" w:rsidRDefault="00762633" w:rsidP="00D75FCC">
      <w:pPr>
        <w:pStyle w:val="Heading5"/>
      </w:pPr>
      <w:r>
        <w:t>Reduced PSSM (</w:t>
      </w:r>
      <w:r w:rsidR="00AC1E91">
        <w:t>RPSSM</w:t>
      </w:r>
      <w:r>
        <w:t>)</w:t>
      </w:r>
      <w:r w:rsidR="00C957A9">
        <w:t xml:space="preserve"> </w:t>
      </w:r>
    </w:p>
    <w:p w14:paraId="692C14D0" w14:textId="7F54F83F" w:rsidR="00EF63B2" w:rsidRDefault="00EF63B2" w:rsidP="00D75FCC">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w:t>
      </w:r>
      <w:r w:rsidR="00460DC5">
        <w:t xml:space="preserve">At first, the elements in the PSSM matrix are mapped to the (0,1) range using sigmoid function. </w:t>
      </w:r>
      <w:r>
        <w:t xml:space="preserve">The grouping procedure is followed according to the rules of Li. et. al. </w:t>
      </w:r>
      <w:r w:rsidR="00163A6C">
        <w:fldChar w:fldCharType="begin" w:fldLock="1"/>
      </w:r>
      <w:r w:rsidR="00163A6C">
        <w:instrText>ADDIN CSL_CITATION {"citationItems":[{"id":"ITEM-1","itemData":{"DOI":"10.1093/protein/gzg044","ISSN":"02692139","PMID":"12826723","abstract":"It is well known that there are some similarities among various naturally occurring amino acids. Thus, the complexity in protein systems could be reduced by sorting these amino acids with similarities into groups and then protein sequences can be simplified by reduced alphabets. This paper discusses how to group similar amino acids and whether there is a minimal amino acid alphabet by which proteins can be folded. Various reduced alphabets are obtained by reserving the maximal information for the simplified protein sequence compared with the parent sequence using global sequence alignment. With these reduced alphabets and simplified similarity matrices, we achieve recognition of the protein fold based on the similarity score of the sequence alignment. The coverage in dataset SCOP40 for various levels of reduction on the amino acid types is obtained, which is the number of homologous pairs detected by program BLAST to the number marked by SCOP40. For the reduced alphabets containing 10 types of amino acids, the ability to detect distantly related folds remains almost at the same level as that by the alphabet of 20 types of amino acids, which implies that 10 types of amino acids may be the degree of freedom for characterizing the complexity in proteins.","author":[{"dropping-particle":"","family":"Li","given":"Tanping","non-dropping-particle":"","parse-names":false,"suffix":""},{"dropping-particle":"","family":"Fan","given":"Ke","non-dropping-particle":"","parse-names":false,"suffix":""},{"dropping-particle":"","family":"Wang","given":"Jun","non-dropping-particle":"","parse-names":false,"suffix":""},{"dropping-particle":"","family":"Wang","given":"Wei","non-dropping-particle":"","parse-names":false,"suffix":""}],"container-title":"Protein Engineering","id":"ITEM-1","issued":{"date-parts":[["2003"]]},"title":"Reduction of protein sequence complexity by residue grouping","type":"article-journal"},"uris":["http://www.mendeley.com/documents/?uuid=45d927d2-de69-4e29-93b6-6239e4bc5050"]}],"mendeley":{"formattedCitation":"[90]","plainTextFormattedCitation":"[90]"},"properties":{"noteIndex":0},"schema":"https://github.com/citation-style-language/schema/raw/master/csl-citation.json"}</w:instrText>
      </w:r>
      <w:r w:rsidR="00163A6C">
        <w:fldChar w:fldCharType="separate"/>
      </w:r>
      <w:r w:rsidR="00163A6C" w:rsidRPr="00163A6C">
        <w:rPr>
          <w:noProof/>
        </w:rPr>
        <w:t>[90]</w:t>
      </w:r>
      <w:r w:rsidR="00163A6C">
        <w:fldChar w:fldCharType="end"/>
      </w:r>
      <w:r w:rsidR="00805D5C">
        <w:t xml:space="preserve"> </w:t>
      </w:r>
      <w:r>
        <w:t>which is described as follows:</w:t>
      </w:r>
    </w:p>
    <w:p w14:paraId="1336C108" w14:textId="77777777" w:rsidR="00EF63B2" w:rsidRDefault="00EF63B2" w:rsidP="00D75FCC"/>
    <w:p w14:paraId="27D9AA86" w14:textId="77777777" w:rsidR="00EF63B2" w:rsidRPr="00EF63B2" w:rsidRDefault="00B469DE"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5</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num>
            <m:den>
              <m:r>
                <m:rPr>
                  <m:sty m:val="p"/>
                </m:rPr>
                <w:rPr>
                  <w:rFonts w:ascii="Cambria Math" w:hAnsi="Cambria Math"/>
                </w:rPr>
                <m:t>2</m:t>
              </m:r>
            </m:den>
          </m:f>
          <m:r>
            <m:rPr>
              <m:sty m:val="p"/>
            </m:rPr>
            <w:rPr>
              <w:rFonts w:ascii="Cambria Math" w:hAnsi="Cambria Math"/>
            </w:rPr>
            <m:t>;</m:t>
          </m:r>
        </m:oMath>
      </m:oMathPara>
    </w:p>
    <w:p w14:paraId="0841302A" w14:textId="72184345" w:rsidR="00AC1E91" w:rsidRPr="00AC1E91" w:rsidRDefault="00B469DE" w:rsidP="00D75FCC">
      <m:oMathPara>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m:oMathPara>
    </w:p>
    <w:p w14:paraId="58A150E9" w14:textId="3FA9E0C6" w:rsidR="007B2F57" w:rsidRDefault="007B2F57" w:rsidP="00D75FCC"/>
    <w:p w14:paraId="66A3EDE2" w14:textId="2CEB7EBD" w:rsidR="008B4ABD" w:rsidRDefault="00EF63B2"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t xml:space="preserve"> represents the new columns of the PSSM matrix and </w:t>
      </w:r>
      <m:oMath>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 </m:t>
        </m:r>
        <m:r>
          <w:rPr>
            <w:rFonts w:ascii="Cambria Math" w:hAnsi="Cambria Math"/>
          </w:rPr>
          <m:t>i</m:t>
        </m:r>
        <m:r>
          <m:rPr>
            <m:sty m:val="p"/>
          </m:rPr>
          <w:rPr>
            <w:rFonts w:ascii="Cambria Math" w:hAnsi="Cambria Math"/>
          </w:rPr>
          <m:t>∈set</m:t>
        </m:r>
        <m:d>
          <m:dPr>
            <m:ctrlPr>
              <w:rPr>
                <w:rFonts w:ascii="Cambria Math" w:hAnsi="Cambria Math"/>
              </w:rPr>
            </m:ctrlPr>
          </m:dPr>
          <m:e>
            <m:r>
              <w:rPr>
                <w:rFonts w:ascii="Cambria Math" w:hAnsi="Cambria Math"/>
              </w:rPr>
              <m:t>AminoAcids</m:t>
            </m:r>
            <m:ctrlPr>
              <w:rPr>
                <w:rFonts w:ascii="Cambria Math" w:hAnsi="Cambria Math"/>
                <w:i/>
              </w:rPr>
            </m:ctrlPr>
          </m:e>
        </m:d>
      </m:oMath>
      <w:r w:rsidR="008B4ABD">
        <w:t xml:space="preserve"> represents the columns in the PSSM matrix that correspond to amino acid </w:t>
      </w:r>
      <m:oMath>
        <m:r>
          <w:rPr>
            <w:rFonts w:ascii="Cambria Math" w:hAnsi="Cambria Math"/>
          </w:rPr>
          <m:t>i</m:t>
        </m:r>
      </m:oMath>
      <w:r w:rsidR="008B4ABD">
        <w:t>. After creating a reduced PSSM profile, the pseudo composition of the amino acids and all the dipeptides in the protein sequence is calculated from the reduced profile as follows:</w:t>
      </w:r>
    </w:p>
    <w:p w14:paraId="5AB69713" w14:textId="77777777" w:rsidR="008B4ABD" w:rsidRDefault="008B4ABD" w:rsidP="00D75FCC"/>
    <w:p w14:paraId="75655514" w14:textId="706140A5" w:rsidR="008B4ABD" w:rsidRPr="008B4ABD" w:rsidRDefault="00B469DE" w:rsidP="00D75FCC">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s</m:t>
                              </m:r>
                            </m:sub>
                          </m:sSub>
                        </m:e>
                      </m:acc>
                    </m:e>
                  </m:d>
                </m:e>
                <m:sup>
                  <m:r>
                    <m:rPr>
                      <m:sty m:val="p"/>
                    </m:rPr>
                    <w:rPr>
                      <w:rFonts w:ascii="Cambria Math" w:hAnsi="Cambria Math"/>
                    </w:rPr>
                    <m:t>2</m:t>
                  </m:r>
                </m:sup>
              </m:sSup>
            </m:e>
          </m:nary>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6AC53829" w14:textId="2B086EDD" w:rsidR="008B4ABD" w:rsidRDefault="008B4ABD" w:rsidP="00D75FCC"/>
    <w:p w14:paraId="7D91D266" w14:textId="6FB4BD72" w:rsidR="008B4ABD" w:rsidRDefault="00B469DE" w:rsidP="00D75FCC">
      <m:oMathPara>
        <m:oMath>
          <m:sSub>
            <m:sSubPr>
              <m:ctrlPr>
                <w:rPr>
                  <w:rFonts w:ascii="Cambria Math" w:hAnsi="Cambria Math"/>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1</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e>
                    <m:sup>
                      <m:r>
                        <m:rPr>
                          <m:sty m:val="p"/>
                        </m:rPr>
                        <w:rPr>
                          <w:rFonts w:ascii="Cambria Math" w:hAnsi="Cambria Math"/>
                        </w:rPr>
                        <m:t>2</m:t>
                      </m:r>
                    </m:sup>
                  </m:sSup>
                </m:num>
                <m:den>
                  <m:r>
                    <m:rPr>
                      <m:sty m:val="p"/>
                    </m:rPr>
                    <w:rPr>
                      <w:rFonts w:ascii="Cambria Math" w:hAnsi="Cambria Math"/>
                    </w:rPr>
                    <m:t>2</m:t>
                  </m:r>
                </m:den>
              </m:f>
            </m:e>
          </m:nary>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7320D582" w14:textId="119C1C6D" w:rsidR="007B2F57" w:rsidRDefault="008B4ABD" w:rsidP="00D75FCC">
      <w:r>
        <w:t xml:space="preserve"> </w:t>
      </w:r>
    </w:p>
    <w:p w14:paraId="18D300DB" w14:textId="6E0C3ECF" w:rsidR="006E376D" w:rsidRDefault="008B4ABD"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is the pseudo composition of amino acids, </w:t>
      </w:r>
      <m:oMath>
        <m:sSub>
          <m:sSubPr>
            <m:ctrlPr>
              <w:rPr>
                <w:rFonts w:ascii="Cambria Math" w:hAnsi="Cambria Math"/>
                <w:i/>
              </w:rPr>
            </m:ctrlPr>
          </m:sSubPr>
          <m:e>
            <m:r>
              <w:rPr>
                <w:rFonts w:ascii="Cambria Math" w:hAnsi="Cambria Math"/>
              </w:rPr>
              <m:t>p</m:t>
            </m:r>
          </m:e>
          <m:sub>
            <m:r>
              <w:rPr>
                <w:rFonts w:ascii="Cambria Math" w:hAnsi="Cambria Math"/>
              </w:rPr>
              <m:t>i,s</m:t>
            </m:r>
          </m:sub>
        </m:sSub>
      </m:oMath>
      <w:r w:rsidR="006E376D">
        <w:t xml:space="preserve"> is an element of the reduced pssm matrix that corresponds to location </w:t>
      </w:r>
      <m:oMath>
        <m:r>
          <w:rPr>
            <w:rFonts w:ascii="Cambria Math" w:hAnsi="Cambria Math"/>
          </w:rPr>
          <m:t>i</m:t>
        </m:r>
      </m:oMath>
      <w:r w:rsidR="006E376D">
        <w:t xml:space="preserve"> in a sequence of length </w:t>
      </w:r>
      <m:oMath>
        <m:r>
          <w:rPr>
            <w:rFonts w:ascii="Cambria Math" w:hAnsi="Cambria Math"/>
          </w:rPr>
          <m:t>L</m:t>
        </m:r>
      </m:oMath>
      <w:r w:rsidR="006E376D">
        <w:t xml:space="preserve"> and grouped amino acid type </w:t>
      </w:r>
      <m:oMath>
        <m:r>
          <w:rPr>
            <w:rFonts w:ascii="Cambria Math" w:hAnsi="Cambria Math"/>
          </w:rPr>
          <m:t>s</m:t>
        </m:r>
      </m:oMath>
      <w:r w:rsidR="006E376D">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m:t>
                </m:r>
              </m:sub>
            </m:sSub>
          </m:e>
        </m:acc>
      </m:oMath>
      <w:r w:rsidR="006E376D">
        <w:t xml:space="preserve"> is the amino acid composition obtained from the reduced PSSM profile as defined in AAC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 xml:space="preserve"> is the pseudo amino acid composition of all the dipeptides present in the protein sequence. The final feature vector is a concatenation of the two vectors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6E376D">
        <w:t xml:space="preserve">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w:t>
      </w:r>
    </w:p>
    <w:p w14:paraId="00B89F2E" w14:textId="77777777" w:rsidR="006E376D" w:rsidRDefault="006E376D" w:rsidP="00D75FCC"/>
    <w:p w14:paraId="573CE794" w14:textId="2A0F11CE" w:rsidR="006E376D" w:rsidRDefault="00460DC5" w:rsidP="00D75FCC">
      <w:pPr>
        <w:pStyle w:val="Heading5"/>
        <w:rPr>
          <w:rFonts w:eastAsiaTheme="minorEastAsia"/>
        </w:rPr>
      </w:pPr>
      <w:r>
        <w:rPr>
          <w:rFonts w:eastAsiaTheme="minorEastAsia"/>
        </w:rPr>
        <w:t>Tri-gram PSSM (tri-gram)</w:t>
      </w:r>
    </w:p>
    <w:p w14:paraId="0389D5D2" w14:textId="77777777" w:rsidR="0073759E" w:rsidRDefault="00460DC5" w:rsidP="00D75FCC">
      <w:r>
        <w:t xml:space="preserve">Tri-gram calculates the probabilities of the occurrence of a certain combination of amino acid triplets using the PSSM profile of the protein. At first, the elements in the PSSM matrix are mapped to the (0,1) range using sigmoid function. </w:t>
      </w:r>
      <w:r w:rsidR="0073759E">
        <w:t>Then the feature vector is calculated as follows:</w:t>
      </w:r>
    </w:p>
    <w:p w14:paraId="7A98A953" w14:textId="77777777" w:rsidR="0073759E" w:rsidRDefault="0073759E" w:rsidP="00D75FCC"/>
    <w:p w14:paraId="1F2ACCBA" w14:textId="419CE864" w:rsidR="00460DC5" w:rsidRPr="000C4997" w:rsidRDefault="00B469DE"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2</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2,</m:t>
                  </m:r>
                  <m:r>
                    <w:rPr>
                      <w:rFonts w:ascii="Cambria Math" w:hAnsi="Cambria Math"/>
                    </w:rPr>
                    <m:t>w</m:t>
                  </m:r>
                </m:sub>
              </m:sSub>
            </m:e>
          </m:nary>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65DB6BB1" w14:textId="2DBF613C" w:rsidR="000C4997" w:rsidRDefault="000C4997" w:rsidP="00D75FCC"/>
    <w:p w14:paraId="2201FEE9" w14:textId="6D6FFE2D" w:rsidR="000C4997" w:rsidRPr="00460DC5" w:rsidRDefault="00A626B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amino acid type </w:t>
      </w:r>
      <m:oMath>
        <m:r>
          <w:rPr>
            <w:rFonts w:ascii="Cambria Math" w:hAnsi="Cambria Math"/>
          </w:rPr>
          <m:t>x</m:t>
        </m:r>
      </m:oMath>
      <w:r>
        <w:t>.</w:t>
      </w:r>
    </w:p>
    <w:p w14:paraId="0A3D1FFC" w14:textId="515295F6" w:rsidR="000C4997" w:rsidRDefault="000C4997" w:rsidP="00D75FCC"/>
    <w:p w14:paraId="684FCE50" w14:textId="3AAA4119" w:rsidR="00A626B1" w:rsidRDefault="000B37BE" w:rsidP="00D75FCC">
      <w:pPr>
        <w:pStyle w:val="Heading5"/>
        <w:rPr>
          <w:rFonts w:eastAsiaTheme="minorEastAsia"/>
        </w:rPr>
      </w:pPr>
      <w:bookmarkStart w:id="12" w:name="_EDP"/>
      <w:bookmarkEnd w:id="12"/>
      <w:r>
        <w:rPr>
          <w:rFonts w:eastAsiaTheme="minorEastAsia"/>
        </w:rPr>
        <w:t>EDP</w:t>
      </w:r>
    </w:p>
    <w:p w14:paraId="2991EF9C" w14:textId="241F9D8A" w:rsidR="000B37BE" w:rsidRDefault="000B37BE" w:rsidP="00D75FCC">
      <w:r>
        <w:t xml:space="preserve">EDP feature vectors are obtained from an Evolutionary Difference Matrix created by transforming the PSSM matrix into a </w:t>
      </w:r>
      <m:oMath>
        <m:r>
          <w:rPr>
            <w:rFonts w:ascii="Cambria Math" w:hAnsi="Cambria Math"/>
          </w:rPr>
          <m:t>20*20</m:t>
        </m:r>
      </m:oMath>
      <w:r>
        <w:t xml:space="preserve"> dimensional </w:t>
      </w:r>
      <w:r w:rsidR="00715CF2">
        <w:t>ED-PSSM</w:t>
      </w:r>
      <w:r>
        <w:t xml:space="preserve"> matrix where each element of the matrix represents a mutational difference between adjacent residues. To create the evolutionary difference matrix, the average of evolutionary score between adjacent residues are calculated as follows:</w:t>
      </w:r>
    </w:p>
    <w:p w14:paraId="06106FC2" w14:textId="77777777" w:rsidR="000B37BE" w:rsidRDefault="000B37BE" w:rsidP="00D75FCC"/>
    <w:p w14:paraId="5A191859" w14:textId="3A5F3A57" w:rsidR="000B37BE" w:rsidRPr="00715CF2"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F4B5174" w14:textId="77777777" w:rsidR="00715CF2" w:rsidRPr="00715CF2" w:rsidRDefault="00715CF2" w:rsidP="00D75FCC"/>
    <w:p w14:paraId="07728000" w14:textId="77777777" w:rsidR="000B37BE" w:rsidRDefault="000B37BE" w:rsidP="00D75FCC"/>
    <w:p w14:paraId="30902DC1" w14:textId="7CE965F1" w:rsidR="000B37BE" w:rsidRPr="000B37BE"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0F2DAFBD" w14:textId="66BB8C3F" w:rsidR="000B37BE" w:rsidRDefault="000B37BE" w:rsidP="00D75FCC"/>
    <w:p w14:paraId="2E452D8E" w14:textId="0B740AC9" w:rsidR="00715CF2" w:rsidRDefault="000B37BE" w:rsidP="00D75FCC">
      <w:r>
        <w:t xml:space="preserve">Wher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is the average evolutionary score between positions </w:t>
      </w:r>
      <m:oMath>
        <m:r>
          <w:rPr>
            <w:rFonts w:ascii="Cambria Math" w:hAnsi="Cambria Math"/>
          </w:rPr>
          <m:t>i</m:t>
        </m:r>
      </m:oMath>
      <w:r>
        <w:t xml:space="preserve"> and </w:t>
      </w:r>
      <m:oMath>
        <m:r>
          <w:rPr>
            <w:rFonts w:ascii="Cambria Math" w:hAnsi="Cambria Math"/>
          </w:rPr>
          <m:t>i-1</m:t>
        </m:r>
      </m:oMath>
      <w:r>
        <w:t xml:space="preserv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is the average evolutionary score between </w:t>
      </w:r>
      <m:oMath>
        <m:r>
          <w:rPr>
            <w:rFonts w:ascii="Cambria Math" w:hAnsi="Cambria Math"/>
          </w:rPr>
          <m:t>i</m:t>
        </m:r>
      </m:oMath>
      <w:r>
        <w:t xml:space="preserve"> and </w:t>
      </w:r>
      <m:oMath>
        <m:r>
          <w:rPr>
            <w:rFonts w:ascii="Cambria Math" w:hAnsi="Cambria Math"/>
          </w:rPr>
          <m:t>i+1</m:t>
        </m:r>
      </m:oMath>
      <w:r w:rsidR="00715CF2">
        <w:t xml:space="preserve"> and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rsidR="00715CF2">
        <w:t xml:space="preserve"> is an element of the PSSM matrix where </w:t>
      </w:r>
      <m:oMath>
        <m:r>
          <w:rPr>
            <w:rFonts w:ascii="Cambria Math" w:hAnsi="Cambria Math"/>
          </w:rPr>
          <m:t>i</m:t>
        </m:r>
      </m:oMath>
      <w:r w:rsidR="00715CF2">
        <w:t xml:space="preserve"> denotes a position along the length of the protein sequence and </w:t>
      </w:r>
      <m:oMath>
        <m:r>
          <w:rPr>
            <w:rFonts w:ascii="Cambria Math" w:hAnsi="Cambria Math"/>
          </w:rPr>
          <m:t>x</m:t>
        </m:r>
      </m:oMath>
      <w:r w:rsidR="00715CF2">
        <w:t xml:space="preserve"> denotes an amino acid. The evolutionary difference formula is subsequently calculated as follows:</w:t>
      </w:r>
    </w:p>
    <w:p w14:paraId="010C581C" w14:textId="77777777" w:rsidR="00715CF2" w:rsidRDefault="00715CF2" w:rsidP="00D75FCC"/>
    <w:p w14:paraId="44003BA1" w14:textId="44A6FE2B" w:rsidR="000B37BE" w:rsidRPr="00715CF2" w:rsidRDefault="00B469DE"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oMath>
      </m:oMathPara>
    </w:p>
    <w:p w14:paraId="7526F47F" w14:textId="77777777" w:rsidR="00BD1762" w:rsidRDefault="00BD1762" w:rsidP="00D75FCC"/>
    <w:p w14:paraId="100A8950" w14:textId="7DCE79E3" w:rsidR="00715CF2" w:rsidRDefault="00715CF2" w:rsidP="00D75FCC">
      <w:r>
        <w:t xml:space="preserve">The evolutionary difference formula is used to convert the PSSM matrix into ED-PSSM </w:t>
      </w:r>
      <w:r w:rsidR="003E0020">
        <w:t>where an element of the ED-PSSM matrix is calculated as:</w:t>
      </w:r>
    </w:p>
    <w:p w14:paraId="75F55590" w14:textId="5FE07DE8" w:rsidR="003E0020" w:rsidRDefault="003E0020" w:rsidP="00D75FCC"/>
    <w:p w14:paraId="424B0C37" w14:textId="631F0018" w:rsidR="003E0020" w:rsidRDefault="00B469DE" w:rsidP="00D75FCC">
      <m:oMathPara>
        <m:oMath>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2</m:t>
              </m:r>
            </m:sub>
            <m:sup>
              <m:r>
                <w:rPr>
                  <w:rFonts w:ascii="Cambria Math" w:hAnsi="Cambria Math"/>
                </w:rPr>
                <m:t>L</m:t>
              </m:r>
              <m:r>
                <m:rPr>
                  <m:sty m:val="p"/>
                </m:rPr>
                <w:rPr>
                  <w:rFonts w:ascii="Cambria Math" w:hAnsi="Cambria Math"/>
                </w:rPr>
                <m:t>-1</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num>
                <m:den>
                  <m:r>
                    <w:rPr>
                      <w:rFonts w:ascii="Cambria Math" w:hAnsi="Cambria Math"/>
                    </w:rPr>
                    <m:t>L</m:t>
                  </m:r>
                  <m:r>
                    <m:rPr>
                      <m:sty m:val="p"/>
                    </m:rPr>
                    <w:rPr>
                      <w:rFonts w:ascii="Cambria Math" w:hAnsi="Cambria Math"/>
                    </w:rPr>
                    <m:t>-2</m:t>
                  </m:r>
                </m:den>
              </m:f>
            </m:e>
          </m:nary>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5646CA1" w14:textId="77777777" w:rsidR="00715CF2" w:rsidRPr="000B37BE" w:rsidRDefault="00715CF2" w:rsidP="00D75FCC"/>
    <w:p w14:paraId="62181011" w14:textId="77777777" w:rsidR="003E0020" w:rsidRDefault="003E0020" w:rsidP="00D75FCC"/>
    <w:p w14:paraId="44D0955E" w14:textId="48DE6FF3" w:rsidR="003E0020" w:rsidRDefault="003E0020"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 and </w:t>
      </w:r>
      <m:oMath>
        <m:r>
          <w:rPr>
            <w:rFonts w:ascii="Cambria Math" w:hAnsi="Cambria Math"/>
          </w:rPr>
          <m:t>L</m:t>
        </m:r>
      </m:oMath>
      <w:r>
        <w:t xml:space="preserve"> is the length of the protein sequence. The ED-PSSM matrix is used to calculate EDP feature vector as follows:</w:t>
      </w:r>
    </w:p>
    <w:p w14:paraId="4918764B" w14:textId="4A7EF47C" w:rsidR="003E0020" w:rsidRDefault="003E0020" w:rsidP="00D75FCC"/>
    <w:p w14:paraId="03761FB4" w14:textId="371E55E4" w:rsidR="003E0020" w:rsidRPr="003E0020" w:rsidRDefault="00B469DE"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m:rPr>
                  <m:sty m:val="p"/>
                </m:rPr>
                <w:rPr>
                  <w:rFonts w:ascii="Cambria Math" w:hAnsi="Cambria Math"/>
                </w:rPr>
                <m:t>2</m:t>
              </m:r>
            </m:sup>
            <m:e>
              <m:r>
                <m:rPr>
                  <m:sty m:val="p"/>
                </m:rPr>
                <w:rPr>
                  <w:rFonts w:ascii="Cambria Math" w:hAnsi="Cambria Math"/>
                </w:rPr>
                <m:t>0</m:t>
              </m:r>
            </m:e>
          </m:nary>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num>
            <m:den>
              <m:r>
                <m:rPr>
                  <m:sty m:val="p"/>
                </m:rPr>
                <w:rPr>
                  <w:rFonts w:ascii="Cambria Math" w:hAnsi="Cambria Math"/>
                </w:rPr>
                <m:t>20</m:t>
              </m:r>
            </m:den>
          </m:f>
          <m:r>
            <m:rPr>
              <m:sty m:val="p"/>
            </m:rPr>
            <w:rPr>
              <w:rFonts w:ascii="Cambria Math" w:hAnsi="Cambria Math"/>
            </w:rPr>
            <m:t xml:space="preserve"> ∀ </m:t>
          </m:r>
          <m:r>
            <w:rPr>
              <w:rFonts w:ascii="Cambria Math" w:hAnsi="Cambria Math"/>
            </w:rPr>
            <m:t>t</m:t>
          </m:r>
          <m:r>
            <m:rPr>
              <m:sty m:val="p"/>
            </m:rPr>
            <w:rPr>
              <w:rFonts w:ascii="Cambria Math" w:hAnsi="Cambria Math"/>
            </w:rPr>
            <m:t>∈1,2,…,20</m:t>
          </m:r>
        </m:oMath>
      </m:oMathPara>
    </w:p>
    <w:p w14:paraId="4D9BC1AC" w14:textId="6B61BD3F" w:rsidR="003E0020" w:rsidRDefault="003E0020" w:rsidP="00D75FCC"/>
    <w:p w14:paraId="1FA60AF5" w14:textId="21D1D6FC" w:rsidR="003E0020" w:rsidRDefault="003E0020" w:rsidP="00D75FCC"/>
    <w:p w14:paraId="0A313C25" w14:textId="5DE147AB" w:rsidR="003E0020" w:rsidRDefault="003E0020" w:rsidP="00D75FCC">
      <w:pPr>
        <w:pStyle w:val="Heading5"/>
        <w:rPr>
          <w:rFonts w:eastAsiaTheme="minorEastAsia"/>
        </w:rPr>
      </w:pPr>
      <w:bookmarkStart w:id="13" w:name="_EEDP"/>
      <w:bookmarkEnd w:id="13"/>
      <w:r>
        <w:rPr>
          <w:rFonts w:eastAsiaTheme="minorEastAsia"/>
        </w:rPr>
        <w:t>EEDP</w:t>
      </w:r>
    </w:p>
    <w:p w14:paraId="26876482" w14:textId="0D67C7E4" w:rsidR="003E0020" w:rsidRDefault="003E0020" w:rsidP="00D75FCC">
      <w:r>
        <w:t xml:space="preserve">The EEDP feature vector is also constructed from the ED-PSSM matrix described in </w:t>
      </w:r>
      <w:hyperlink w:anchor="_EDP" w:history="1">
        <w:r w:rsidRPr="00FA7329">
          <w:rPr>
            <w:rStyle w:val="SubtleReference"/>
          </w:rPr>
          <w:t>EDP</w:t>
        </w:r>
      </w:hyperlink>
      <w:r>
        <w:t>. The feature vector is as follows:</w:t>
      </w:r>
    </w:p>
    <w:p w14:paraId="5C1B69D4" w14:textId="22B7D8C3" w:rsidR="003E0020" w:rsidRDefault="003E0020" w:rsidP="00D75FCC"/>
    <w:p w14:paraId="74BA825F" w14:textId="25267289" w:rsidR="00220543" w:rsidRPr="00220543" w:rsidRDefault="00B469DE"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 xml:space="preserve"> ∈1,2,…,20</m:t>
          </m:r>
        </m:oMath>
      </m:oMathPara>
    </w:p>
    <w:p w14:paraId="4F04C204" w14:textId="049401E7" w:rsidR="00220543" w:rsidRDefault="00220543" w:rsidP="00D75FCC"/>
    <w:p w14:paraId="3D19A45B" w14:textId="6F2978B3" w:rsidR="00220543" w:rsidRDefault="00220543"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w:t>
      </w:r>
    </w:p>
    <w:p w14:paraId="01611FEA" w14:textId="0611F98D" w:rsidR="00220543" w:rsidRDefault="00220543" w:rsidP="00D75FCC"/>
    <w:p w14:paraId="7A9F49C5" w14:textId="055E25A7" w:rsidR="00220543" w:rsidRDefault="00220543" w:rsidP="00D75FCC">
      <w:pPr>
        <w:pStyle w:val="Heading5"/>
        <w:rPr>
          <w:rFonts w:eastAsiaTheme="minorEastAsia"/>
        </w:rPr>
      </w:pPr>
      <w:r>
        <w:rPr>
          <w:rFonts w:eastAsiaTheme="minorEastAsia"/>
        </w:rPr>
        <w:t>MEDP</w:t>
      </w:r>
    </w:p>
    <w:p w14:paraId="52D47E62" w14:textId="07858725" w:rsidR="00E068A4" w:rsidRDefault="00220543" w:rsidP="00D75FCC">
      <w:r>
        <w:t xml:space="preserve">MEDP feature vector is the concatenation of two feature vectors </w:t>
      </w:r>
      <w:hyperlink w:anchor="_EDP" w:history="1">
        <w:r w:rsidRPr="00FA7329">
          <w:rPr>
            <w:rStyle w:val="SubtleReference"/>
          </w:rPr>
          <w:t>EDP</w:t>
        </w:r>
      </w:hyperlink>
      <w:r>
        <w:t xml:space="preserve"> and </w:t>
      </w:r>
      <w:hyperlink w:anchor="_EEDP" w:history="1">
        <w:r w:rsidRPr="00FA7329">
          <w:rPr>
            <w:rStyle w:val="SubtleReference"/>
          </w:rPr>
          <w:t>EEDP</w:t>
        </w:r>
      </w:hyperlink>
      <w:r>
        <w:t>.</w:t>
      </w:r>
    </w:p>
    <w:p w14:paraId="78625BEC" w14:textId="77777777" w:rsidR="00E068A4" w:rsidRDefault="00E068A4" w:rsidP="00D75FCC"/>
    <w:p w14:paraId="07D71F62" w14:textId="77C61555" w:rsidR="00220543" w:rsidRDefault="004005FD" w:rsidP="00D75FCC">
      <w:pPr>
        <w:pStyle w:val="Heading5"/>
      </w:pPr>
      <w:bookmarkStart w:id="14" w:name="_TPC"/>
      <w:bookmarkStart w:id="15" w:name="_TPC-PSSM"/>
      <w:bookmarkEnd w:id="14"/>
      <w:bookmarkEnd w:id="15"/>
      <w:r>
        <w:t>TPC</w:t>
      </w:r>
      <w:r w:rsidR="00833D66">
        <w:t>-PSSM</w:t>
      </w:r>
      <w:r w:rsidR="00220543">
        <w:t xml:space="preserve"> </w:t>
      </w:r>
    </w:p>
    <w:p w14:paraId="02039CDF" w14:textId="3D3D8AF3" w:rsidR="004005FD" w:rsidRDefault="004005FD" w:rsidP="00D75FCC">
      <w:r>
        <w:t>TPC feature representation is obtained from the PSSM matrix as follows:</w:t>
      </w:r>
    </w:p>
    <w:p w14:paraId="7D0873FA" w14:textId="485626A5" w:rsidR="004005FD" w:rsidRDefault="004005FD" w:rsidP="00D75FCC"/>
    <w:p w14:paraId="2C156647" w14:textId="40CEC559" w:rsidR="004005FD" w:rsidRPr="004005FD" w:rsidRDefault="00B469DE" w:rsidP="00D75FCC">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num>
            <m:den>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0</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1C51E7AB" w14:textId="77777777" w:rsidR="00A264A1" w:rsidRDefault="003E0020" w:rsidP="00D75FCC">
      <w:r>
        <w:t xml:space="preserve"> </w:t>
      </w:r>
    </w:p>
    <w:p w14:paraId="351BA6AD" w14:textId="400F32DF" w:rsidR="00A264A1" w:rsidRDefault="00A264A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k,x</m:t>
            </m:r>
          </m:sub>
        </m:sSub>
      </m:oMath>
      <w:r>
        <w:t xml:space="preserve"> is an element of the PSSM matrix and </w:t>
      </w:r>
      <m:oMath>
        <m:r>
          <w:rPr>
            <w:rFonts w:ascii="Cambria Math" w:hAnsi="Cambria Math"/>
          </w:rPr>
          <m:t>L</m:t>
        </m:r>
      </m:oMath>
      <w:r>
        <w:t xml:space="preserve"> is the length of the protein sequence. </w:t>
      </w:r>
    </w:p>
    <w:p w14:paraId="6B9756C7" w14:textId="27E901D0" w:rsidR="00A264A1" w:rsidRDefault="00A264A1" w:rsidP="00D75FCC"/>
    <w:p w14:paraId="30F7433C" w14:textId="417AF948" w:rsidR="00A264A1" w:rsidRDefault="00A264A1" w:rsidP="00D75FCC">
      <w:pPr>
        <w:pStyle w:val="Heading5"/>
        <w:rPr>
          <w:rFonts w:eastAsiaTheme="minorEastAsia"/>
        </w:rPr>
      </w:pPr>
      <w:r>
        <w:rPr>
          <w:rFonts w:eastAsiaTheme="minorEastAsia"/>
        </w:rPr>
        <w:t>AATP</w:t>
      </w:r>
    </w:p>
    <w:p w14:paraId="25BA140D" w14:textId="5CC3AA6C" w:rsidR="00A264A1" w:rsidRDefault="00A264A1" w:rsidP="00D75FCC">
      <w:r>
        <w:t xml:space="preserve">AATP is the concatenation of two feature vectors </w:t>
      </w:r>
      <w:hyperlink w:anchor="_Amino_Acid_Composition_1" w:history="1">
        <w:r w:rsidRPr="00FA7329">
          <w:rPr>
            <w:rStyle w:val="SubtleReference"/>
          </w:rPr>
          <w:t>AAC-PSSM</w:t>
        </w:r>
      </w:hyperlink>
      <w:r>
        <w:t xml:space="preserve"> and </w:t>
      </w:r>
      <w:hyperlink w:anchor="_TPC-PSSM" w:history="1">
        <w:r w:rsidRPr="00FA7329">
          <w:rPr>
            <w:rStyle w:val="SubtleReference"/>
          </w:rPr>
          <w:t>TPC</w:t>
        </w:r>
        <w:r w:rsidR="00833D66" w:rsidRPr="00FA7329">
          <w:rPr>
            <w:rStyle w:val="SubtleReference"/>
          </w:rPr>
          <w:t>-PSSM</w:t>
        </w:r>
      </w:hyperlink>
      <w:r>
        <w:t>.</w:t>
      </w:r>
    </w:p>
    <w:p w14:paraId="000B10E2" w14:textId="43934F12" w:rsidR="00A264A1" w:rsidRDefault="00A264A1" w:rsidP="00D75FCC"/>
    <w:p w14:paraId="054D3C63" w14:textId="0DC0D085" w:rsidR="00A264A1" w:rsidRDefault="00485A0F" w:rsidP="00D75FCC">
      <w:pPr>
        <w:pStyle w:val="Heading5"/>
      </w:pPr>
      <w:r>
        <w:t>k-separated-bigrams</w:t>
      </w:r>
    </w:p>
    <w:p w14:paraId="326F169D" w14:textId="5EBE400A" w:rsidR="00485A0F" w:rsidRDefault="00485A0F" w:rsidP="00D75FCC">
      <w:r>
        <w:t>k-separated-bigrams model the relationship between non-adjacent amino acids separated by a distance of k-positions using the sequential evolution probabilities from the PSSM matrix of a protein sequence. It can be calculated as follows:</w:t>
      </w:r>
    </w:p>
    <w:p w14:paraId="43ABAB15" w14:textId="2BCF0A3D" w:rsidR="00485A0F" w:rsidRDefault="00485A0F" w:rsidP="00D75FCC"/>
    <w:p w14:paraId="1634776A" w14:textId="7CAE7F7E" w:rsidR="00485A0F" w:rsidRPr="00485A0F" w:rsidRDefault="00B469DE"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m:t>
              </m:r>
            </m:sub>
          </m:sSub>
          <m:d>
            <m:dPr>
              <m:ctrlPr>
                <w:rPr>
                  <w:rFonts w:ascii="Cambria Math" w:hAnsi="Cambria Math"/>
                </w:rPr>
              </m:ctrlPr>
            </m:dPr>
            <m:e>
              <m:r>
                <w:rPr>
                  <w:rFonts w:ascii="Cambria Math" w:hAnsi="Cambria Math"/>
                </w:rPr>
                <m:t>k</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m</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sub>
              </m:sSub>
            </m:e>
          </m:nary>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02383CD" w14:textId="1FE18E61" w:rsidR="00485A0F" w:rsidRPr="00485A0F" w:rsidRDefault="00485A0F" w:rsidP="00D75FCC">
      <w:pPr>
        <w:rPr>
          <w:rFonts w:eastAsiaTheme="minorEastAsia"/>
        </w:rPr>
      </w:pPr>
      <m:oMathPara>
        <m:oMath>
          <m:r>
            <m:rPr>
              <m:sty m:val="p"/>
            </m:rPr>
            <w:rPr>
              <w:rFonts w:ascii="Cambria Math" w:hAnsi="Cambria Math"/>
            </w:rPr>
            <m:t xml:space="preserve"> </m:t>
          </m:r>
        </m:oMath>
      </m:oMathPara>
    </w:p>
    <w:p w14:paraId="2B1FD736" w14:textId="1CF2ECAE" w:rsidR="00485A0F" w:rsidRDefault="00485A0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w:t>
      </w:r>
      <w:r w:rsidR="007E4B07">
        <w:t xml:space="preserve">of the pssm matrix and </w:t>
      </w:r>
      <m:oMath>
        <m:r>
          <w:rPr>
            <w:rFonts w:ascii="Cambria Math" w:hAnsi="Cambria Math"/>
          </w:rPr>
          <m:t>L</m:t>
        </m:r>
      </m:oMath>
      <w:r w:rsidR="007E4B07">
        <w:t xml:space="preserve"> is the length of the protein sequence. </w:t>
      </w:r>
    </w:p>
    <w:p w14:paraId="405897CE" w14:textId="21C48092" w:rsidR="007E4B07" w:rsidRDefault="007E4B07" w:rsidP="00D75FCC"/>
    <w:p w14:paraId="0A852680" w14:textId="3627E15A" w:rsidR="007E4B07" w:rsidRDefault="007E4B07" w:rsidP="00D75FCC">
      <w:pPr>
        <w:pStyle w:val="Heading5"/>
        <w:rPr>
          <w:rFonts w:eastAsiaTheme="minorEastAsia"/>
        </w:rPr>
      </w:pPr>
      <w:bookmarkStart w:id="16" w:name="_D-FPSSM"/>
      <w:bookmarkEnd w:id="16"/>
      <w:r>
        <w:rPr>
          <w:rFonts w:eastAsiaTheme="minorEastAsia"/>
        </w:rPr>
        <w:t>D-FPSSM</w:t>
      </w:r>
    </w:p>
    <w:p w14:paraId="0FF7B594" w14:textId="77777777" w:rsidR="00CD3158" w:rsidRDefault="00CD3158" w:rsidP="00D75FCC">
      <w:r>
        <w:t>D-FPSSM is calculated from the FPSSM matrix obtained after filtering out all the negative scores from the PSSM matrix. After pre-processing, D-FPSSM is calculated as follows:</w:t>
      </w:r>
    </w:p>
    <w:p w14:paraId="187CBF40" w14:textId="77777777" w:rsidR="00CD3158" w:rsidRDefault="00CD3158" w:rsidP="00D75FCC"/>
    <w:p w14:paraId="32FD0C58" w14:textId="3E857E6F" w:rsidR="007E4B07" w:rsidRDefault="00B469DE" w:rsidP="00D75FCC">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8B53B97" w14:textId="4BBBDDB5" w:rsidR="00CD3158" w:rsidRDefault="00CD3158" w:rsidP="00D75FCC"/>
    <w:p w14:paraId="01353808" w14:textId="06AC728B" w:rsidR="00CD3158" w:rsidRDefault="00CD3158" w:rsidP="00D75FCC">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matrix. </w:t>
      </w:r>
    </w:p>
    <w:p w14:paraId="7D7FB173" w14:textId="26C77DBE" w:rsidR="00CD3158" w:rsidRDefault="00CD3158" w:rsidP="00D75FCC"/>
    <w:p w14:paraId="4E2FAA54" w14:textId="2E803598" w:rsidR="00CD3158" w:rsidRDefault="00CD3158" w:rsidP="00D75FCC">
      <w:pPr>
        <w:pStyle w:val="Heading5"/>
      </w:pPr>
      <w:r>
        <w:t>S-FPSSM</w:t>
      </w:r>
    </w:p>
    <w:p w14:paraId="0794CA3C" w14:textId="02461469" w:rsidR="00CD3158" w:rsidRDefault="00CD3158" w:rsidP="00D75FCC">
      <w:r>
        <w:t xml:space="preserve">S-FPSSM is also calculated from the FPSSM matrix </w:t>
      </w:r>
      <w:r w:rsidR="00C75574">
        <w:t xml:space="preserve">described in </w:t>
      </w:r>
      <w:hyperlink w:anchor="_D-FPSSM" w:history="1">
        <w:r w:rsidR="00C75574" w:rsidRPr="00FA7329">
          <w:rPr>
            <w:rStyle w:val="SubtleReference"/>
          </w:rPr>
          <w:t>D-FPSSM</w:t>
        </w:r>
      </w:hyperlink>
      <w:r w:rsidR="00C75574">
        <w:t xml:space="preserve"> section as follows:</w:t>
      </w:r>
    </w:p>
    <w:p w14:paraId="486D888D" w14:textId="2D1C54AD" w:rsidR="00C75574" w:rsidRDefault="00C75574" w:rsidP="00D75FCC"/>
    <w:p w14:paraId="32E94751" w14:textId="578DAB1E" w:rsidR="00C75574" w:rsidRPr="00C75574" w:rsidRDefault="00B469DE" w:rsidP="00D75FCC">
      <w:pPr>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i</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oMath>
      </m:oMathPara>
    </w:p>
    <w:p w14:paraId="70EA8991" w14:textId="70AC808D" w:rsidR="00C75574" w:rsidRDefault="00C75574" w:rsidP="00D75FCC"/>
    <w:p w14:paraId="734DA06D" w14:textId="12B70381" w:rsidR="00C75574" w:rsidRDefault="00C75574" w:rsidP="00D75FCC">
      <w:r>
        <w:t>Where</w:t>
      </w:r>
      <w:r w:rsidR="0041414D">
        <w:t xml:space="preserv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oMath>
      <w:r w:rsidR="004007A6">
        <w:t xml:space="preserve"> is an element in the FPSSM matrix that represents the </w:t>
      </w:r>
      <m:oMath>
        <m:r>
          <w:rPr>
            <w:rFonts w:ascii="Cambria Math" w:hAnsi="Cambria Math"/>
          </w:rPr>
          <m:t>k</m:t>
        </m:r>
      </m:oMath>
      <w:r w:rsidR="004007A6">
        <w:t xml:space="preserve">-th position along the sequence length and </w:t>
      </w:r>
      <m:oMath>
        <m:r>
          <w:rPr>
            <w:rFonts w:ascii="Cambria Math" w:hAnsi="Cambria Math"/>
          </w:rPr>
          <m:t>j</m:t>
        </m:r>
      </m:oMath>
      <w:r w:rsidR="004007A6">
        <w:t xml:space="preserve">-th amino acid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w:r w:rsidR="004007A6">
        <w:t xml:space="preserve"> is an indicator function defined as:</w:t>
      </w:r>
      <w:r>
        <w:t xml:space="preserve"> </w:t>
      </w:r>
    </w:p>
    <w:p w14:paraId="07786028" w14:textId="77777777" w:rsidR="00C75574" w:rsidRDefault="00C75574" w:rsidP="00D75FCC"/>
    <w:p w14:paraId="24CC8B40" w14:textId="48197B21" w:rsidR="00C75574" w:rsidRPr="00CD3158" w:rsidRDefault="00B469DE"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 xml:space="preserve">if  </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e>
                  <m:r>
                    <m:rPr>
                      <m:sty m:val="p"/>
                    </m:rPr>
                    <w:rPr>
                      <w:rFonts w:ascii="Cambria Math" w:hAnsi="Cambria Math"/>
                    </w:rPr>
                    <m:t xml:space="preserve">  0  </m:t>
                  </m:r>
                  <m:r>
                    <m:rPr>
                      <m:nor/>
                    </m:rPr>
                    <m:t>otherwise</m:t>
                  </m:r>
                </m:e>
              </m:eqAr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2CFB487B" w14:textId="4678FE78" w:rsidR="008B4ABD" w:rsidRDefault="006E376D" w:rsidP="00D75FCC">
      <w:r>
        <w:t xml:space="preserve"> </w:t>
      </w:r>
    </w:p>
    <w:p w14:paraId="2AC72EB1" w14:textId="365701C3" w:rsidR="008C1647" w:rsidRDefault="008C1647" w:rsidP="00D75FCC"/>
    <w:p w14:paraId="42EB57ED" w14:textId="167596A9" w:rsidR="008C1647" w:rsidRDefault="00093409" w:rsidP="00D75FCC">
      <w:pPr>
        <w:pStyle w:val="Heading5"/>
      </w:pPr>
      <w:r>
        <w:t>PSE-PSSM</w:t>
      </w:r>
    </w:p>
    <w:p w14:paraId="38218E50" w14:textId="47FA0207" w:rsidR="00093409" w:rsidRDefault="00093409" w:rsidP="00D75FCC">
      <w:r>
        <w:t xml:space="preserve">PSE-PSSM concatenates </w:t>
      </w:r>
      <w:hyperlink w:anchor="_Amino_Acid_Composition_1" w:history="1">
        <w:r w:rsidRPr="00FA7329">
          <w:rPr>
            <w:rStyle w:val="SubtleReference"/>
          </w:rPr>
          <w:t>AAC-PSSM</w:t>
        </w:r>
      </w:hyperlink>
      <w:r>
        <w:t xml:space="preserve"> with a new set of descriptors adopted from pseudo-PSSM composition which can be calculated as:</w:t>
      </w:r>
    </w:p>
    <w:p w14:paraId="2096B1AC" w14:textId="502AE5D4" w:rsidR="00093409" w:rsidRDefault="00093409" w:rsidP="00D75FCC"/>
    <w:p w14:paraId="18BFE7C2" w14:textId="1E164263" w:rsidR="00093409" w:rsidRDefault="00B469DE" w:rsidP="00D75FCC">
      <m:oMathPara>
        <m:oMath>
          <m:sSubSup>
            <m:sSubSupPr>
              <m:ctrlPr>
                <w:rPr>
                  <w:rFonts w:ascii="Cambria Math" w:hAnsi="Cambria Math"/>
                </w:rPr>
              </m:ctrlPr>
            </m:sSubSupPr>
            <m:e>
              <m:r>
                <w:rPr>
                  <w:rFonts w:ascii="Cambria Math" w:hAnsi="Cambria Math"/>
                </w:rPr>
                <m:t>G</m:t>
              </m:r>
            </m:e>
            <m:sub>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r>
            <m:rPr>
              <m:sty m:val="p"/>
            </m:rPr>
            <w:rPr>
              <w:rFonts w:ascii="Cambria Math" w:hAnsi="Cambria Math"/>
            </w:rPr>
            <m:t xml:space="preserve"> ∀ </m:t>
          </m:r>
          <m:r>
            <w:rPr>
              <w:rFonts w:ascii="Cambria Math" w:hAnsi="Cambria Math"/>
            </w:rPr>
            <m:t>k</m:t>
          </m:r>
          <m:r>
            <m:rPr>
              <m:sty m:val="p"/>
            </m:rPr>
            <w:rPr>
              <w:rFonts w:ascii="Cambria Math" w:hAnsi="Cambria Math"/>
            </w:rPr>
            <m:t>∈1,2,…,</m:t>
          </m:r>
          <m:r>
            <w:rPr>
              <w:rFonts w:ascii="Cambria Math" w:hAnsi="Cambria Math"/>
            </w:rPr>
            <m:t>K</m:t>
          </m:r>
        </m:oMath>
      </m:oMathPara>
    </w:p>
    <w:p w14:paraId="6E1CB14D" w14:textId="77777777" w:rsidR="00093409" w:rsidRDefault="00093409" w:rsidP="00D75FCC"/>
    <w:p w14:paraId="6B47A12F" w14:textId="34F4B235" w:rsidR="00093409" w:rsidRDefault="0009340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5837FD">
        <w:t xml:space="preserve"> is an element of the PSSM matrix that represents the score of the amino acid residue in </w:t>
      </w:r>
      <m:oMath>
        <m:r>
          <w:rPr>
            <w:rFonts w:ascii="Cambria Math" w:hAnsi="Cambria Math"/>
          </w:rPr>
          <m:t>i</m:t>
        </m:r>
      </m:oMath>
      <w:r w:rsidR="005837FD">
        <w:t xml:space="preserve">-th position of the protein sequence being changed to amino acid type </w:t>
      </w:r>
      <m:oMath>
        <m:r>
          <w:rPr>
            <w:rFonts w:ascii="Cambria Math" w:hAnsi="Cambria Math"/>
          </w:rPr>
          <m:t>j</m:t>
        </m:r>
      </m:oMath>
      <w:r w:rsidR="005837FD">
        <w:t xml:space="preserve"> during the evolution process, </w:t>
      </w:r>
      <m:oMath>
        <m:r>
          <w:rPr>
            <w:rFonts w:ascii="Cambria Math" w:hAnsi="Cambria Math"/>
          </w:rPr>
          <m:t>L</m:t>
        </m:r>
      </m:oMath>
      <w:r w:rsidR="005837FD">
        <w:t xml:space="preserve"> is the length of the protein sequence and </w:t>
      </w:r>
      <m:oMath>
        <m:r>
          <w:rPr>
            <w:rFonts w:ascii="Cambria Math" w:hAnsi="Cambria Math"/>
          </w:rPr>
          <m:t>K</m:t>
        </m:r>
      </m:oMath>
      <w:r w:rsidR="005837FD">
        <w:t xml:space="preserve"> is the maximum distance between two residues whose PSSM scores are coupled. </w:t>
      </w:r>
    </w:p>
    <w:p w14:paraId="6DC4F44D" w14:textId="37DD23FC" w:rsidR="005837FD" w:rsidRDefault="005837FD" w:rsidP="00D75FCC"/>
    <w:p w14:paraId="5696C6F0" w14:textId="24B39412" w:rsidR="005837FD" w:rsidRDefault="005837FD" w:rsidP="00D75FCC">
      <w:pPr>
        <w:pStyle w:val="Heading5"/>
      </w:pPr>
      <w:r>
        <w:t>DP-PSSM</w:t>
      </w:r>
    </w:p>
    <w:p w14:paraId="5529D6D1" w14:textId="77777777" w:rsidR="002B6DAA" w:rsidRDefault="005837FD" w:rsidP="00D75FCC">
      <w:r>
        <w:t xml:space="preserve">DP-PSSM </w:t>
      </w:r>
      <w:r w:rsidR="002B6DAA">
        <w:t>uses the PSSM profile to construct a feature vector as follows:</w:t>
      </w:r>
    </w:p>
    <w:p w14:paraId="751E0279" w14:textId="77777777" w:rsidR="002B6DAA" w:rsidRDefault="002B6DAA" w:rsidP="00D75FCC"/>
    <w:p w14:paraId="18444178" w14:textId="4487D2DE" w:rsidR="005837FD" w:rsidRPr="002B6DAA" w:rsidRDefault="00B469DE"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α</m:t>
              </m:r>
            </m:sub>
          </m:sSub>
          <m:r>
            <m:rPr>
              <m:sty m:val="p"/>
            </m:rPr>
            <w:rPr>
              <w:rFonts w:ascii="Cambria Math" w:hAnsi="Cambria Math"/>
            </w:rPr>
            <m:t>=</m:t>
          </m:r>
          <m:d>
            <m:dPr>
              <m:begChr m:val="["/>
              <m:endChr m:val="]"/>
              <m:ctrlPr>
                <w:rPr>
                  <w:rFonts w:ascii="Cambria Math" w:hAnsi="Cambria Math"/>
                </w:rPr>
              </m:ctrlPr>
            </m:dPr>
            <m:e>
              <m:acc>
                <m:accPr>
                  <m:ctrlPr>
                    <w:rPr>
                      <w:rFonts w:ascii="Cambria Math" w:hAnsi="Cambria Math"/>
                    </w:rPr>
                  </m:ctrlPr>
                </m:accPr>
                <m:e>
                  <m:r>
                    <w:rPr>
                      <w:rFonts w:ascii="Cambria Math" w:hAnsi="Cambria Math"/>
                    </w:rPr>
                    <m:t>T</m:t>
                  </m:r>
                </m:e>
              </m:acc>
              <m:r>
                <m:rPr>
                  <m:sty m:val="p"/>
                </m:rPr>
                <w:rPr>
                  <w:rFonts w:ascii="Cambria Math" w:hAnsi="Cambria Math"/>
                </w:rPr>
                <m:t>,</m:t>
              </m:r>
              <m:acc>
                <m:accPr>
                  <m:ctrlPr>
                    <w:rPr>
                      <w:rFonts w:ascii="Cambria Math" w:hAnsi="Cambria Math"/>
                    </w:rPr>
                  </m:ctrlPr>
                </m:accPr>
                <m:e>
                  <m:r>
                    <w:rPr>
                      <w:rFonts w:ascii="Cambria Math" w:hAnsi="Cambria Math"/>
                    </w:rPr>
                    <m:t>G</m:t>
                  </m:r>
                </m:e>
              </m:acc>
            </m:e>
          </m:d>
        </m:oMath>
      </m:oMathPara>
    </w:p>
    <w:p w14:paraId="5A7D0C2E" w14:textId="0A493A40" w:rsidR="002B6DAA" w:rsidRDefault="002B6DAA" w:rsidP="00D75FCC"/>
    <w:p w14:paraId="364C4E31" w14:textId="33C469B6" w:rsidR="002B6DAA" w:rsidRPr="002B6DAA" w:rsidRDefault="00B469DE" w:rsidP="00D75FCC">
      <w:pPr>
        <w:rPr>
          <w:rFonts w:eastAsiaTheme="minorEastAsia"/>
        </w:rPr>
      </w:pPr>
      <m:oMathPara>
        <m:oMath>
          <m:acc>
            <m:accPr>
              <m:ctrlPr>
                <w:rPr>
                  <w:rFonts w:ascii="Cambria Math" w:hAnsi="Cambria Math"/>
                </w:rPr>
              </m:ctrlPr>
            </m:accPr>
            <m:e>
              <m:r>
                <w:rPr>
                  <w:rFonts w:ascii="Cambria Math" w:hAnsi="Cambria Math"/>
                </w:rPr>
                <m:t>T</m:t>
              </m:r>
            </m:e>
          </m:acc>
          <m:r>
            <m:rPr>
              <m:sty m:val="p"/>
            </m:rP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n</m:t>
                      </m:r>
                    </m:sub>
                  </m:sSub>
                </m:e>
              </m:acc>
            </m:e>
          </m:d>
        </m:oMath>
      </m:oMathPara>
    </w:p>
    <w:p w14:paraId="11182F28" w14:textId="67D5C24F" w:rsidR="002B6DAA" w:rsidRDefault="002B6DAA" w:rsidP="00D75FCC"/>
    <w:p w14:paraId="0E8C340F" w14:textId="2AEAB99F" w:rsidR="002B6DAA" w:rsidRPr="005E2453" w:rsidRDefault="00B469DE"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p</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0 ∀</m:t>
          </m:r>
          <m:r>
            <w:rPr>
              <w:rFonts w:ascii="Cambria Math" w:hAnsi="Cambria Math"/>
            </w:rPr>
            <m:t>j</m:t>
          </m:r>
          <m:r>
            <m:rPr>
              <m:sty m:val="p"/>
            </m:rPr>
            <w:rPr>
              <w:rFonts w:ascii="Cambria Math" w:hAnsi="Cambria Math"/>
            </w:rPr>
            <m:t>∈1,2,…,20</m:t>
          </m:r>
        </m:oMath>
      </m:oMathPara>
    </w:p>
    <w:p w14:paraId="130CB375" w14:textId="694D4959" w:rsidR="005E2453" w:rsidRDefault="005E2453" w:rsidP="00D75FCC"/>
    <w:p w14:paraId="405A0CD1" w14:textId="77FA493C" w:rsidR="005E2453" w:rsidRPr="005E2453" w:rsidRDefault="00B469DE"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n</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lt;0 ∀</m:t>
          </m:r>
          <m:r>
            <w:rPr>
              <w:rFonts w:ascii="Cambria Math" w:hAnsi="Cambria Math"/>
            </w:rPr>
            <m:t>j</m:t>
          </m:r>
          <m:r>
            <m:rPr>
              <m:sty m:val="p"/>
            </m:rPr>
            <w:rPr>
              <w:rFonts w:ascii="Cambria Math" w:hAnsi="Cambria Math"/>
            </w:rPr>
            <m:t>∈1,2,…,20</m:t>
          </m:r>
        </m:oMath>
      </m:oMathPara>
    </w:p>
    <w:p w14:paraId="57D86FD1" w14:textId="254689DB" w:rsidR="005E2453" w:rsidRDefault="005E2453" w:rsidP="00D75FCC"/>
    <w:p w14:paraId="1E2363BD" w14:textId="284A36FF" w:rsidR="005E2453" w:rsidRPr="005E2453" w:rsidRDefault="00B469DE" w:rsidP="00D75FCC">
      <w:pPr>
        <w:rPr>
          <w:rFonts w:eastAsiaTheme="minorEastAsia"/>
        </w:rPr>
      </w:pPr>
      <m:oMathPara>
        <m:oMath>
          <m:acc>
            <m:accPr>
              <m:ctrlPr>
                <w:rPr>
                  <w:rFonts w:ascii="Cambria Math" w:hAnsi="Cambria Math"/>
                </w:rPr>
              </m:ctrlPr>
            </m:accPr>
            <m:e>
              <m:r>
                <w:rPr>
                  <w:rFonts w:ascii="Cambria Math" w:hAnsi="Cambria Math"/>
                </w:rPr>
                <m:t>G</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0</m:t>
                  </m:r>
                </m:sub>
              </m:sSub>
            </m:e>
          </m:d>
        </m:oMath>
      </m:oMathPara>
    </w:p>
    <w:p w14:paraId="422C98D2" w14:textId="43EF955E" w:rsidR="005E2453" w:rsidRDefault="005E2453" w:rsidP="00D75FCC"/>
    <w:p w14:paraId="59421243" w14:textId="7FA21D62" w:rsidR="005E2453" w:rsidRPr="005E2453" w:rsidRDefault="00B469DE" w:rsidP="00D75FCC">
      <w:pPr>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n</m:t>
                  </m:r>
                </m:sub>
              </m:sSub>
            </m:e>
          </m:d>
        </m:oMath>
      </m:oMathPara>
    </w:p>
    <w:p w14:paraId="094E2EEB" w14:textId="176A99A8" w:rsidR="005E2453" w:rsidRDefault="005E2453" w:rsidP="00D75FCC"/>
    <w:p w14:paraId="6F9582EB" w14:textId="0AE6F294" w:rsidR="005E2453" w:rsidRPr="005E2453" w:rsidRDefault="00B469DE" w:rsidP="00D75FCC">
      <m:oMathPara>
        <m:oMath>
          <m:sSub>
            <m:sSubPr>
              <m:ctrlPr>
                <w:rPr>
                  <w:rFonts w:ascii="Cambria Math" w:hAnsi="Cambria Math"/>
                </w:rPr>
              </m:ctrlPr>
            </m:sSubPr>
            <m:e>
              <m: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 xml:space="preserve">≥0 ∀ </m:t>
          </m:r>
          <m:r>
            <w:rPr>
              <w:rFonts w:ascii="Cambria Math" w:hAnsi="Cambria Math"/>
            </w:rPr>
            <m:t>k</m:t>
          </m:r>
          <m:r>
            <m:rPr>
              <m:sty m:val="p"/>
            </m:rPr>
            <w:rPr>
              <w:rFonts w:ascii="Cambria Math" w:hAnsi="Cambria Math"/>
            </w:rPr>
            <m:t xml:space="preserve"> ∈0,1,…,</m:t>
          </m:r>
          <m:r>
            <w:rPr>
              <w:rFonts w:ascii="Cambria Math" w:hAnsi="Cambria Math"/>
            </w:rPr>
            <m:t>α</m:t>
          </m:r>
        </m:oMath>
      </m:oMathPara>
    </w:p>
    <w:p w14:paraId="3D8BE4D1" w14:textId="3AD607DC" w:rsidR="005E2453" w:rsidRDefault="005E2453" w:rsidP="00D75FCC"/>
    <w:p w14:paraId="23FC850F" w14:textId="7D6AA87B" w:rsidR="005E2453" w:rsidRPr="005E2453" w:rsidRDefault="00B469DE"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lt;0∀</m:t>
          </m:r>
          <m:r>
            <w:rPr>
              <w:rFonts w:ascii="Cambria Math" w:hAnsi="Cambria Math"/>
            </w:rPr>
            <m:t>k</m:t>
          </m:r>
          <m:r>
            <m:rPr>
              <m:sty m:val="p"/>
            </m:rPr>
            <w:rPr>
              <w:rFonts w:ascii="Cambria Math" w:hAnsi="Cambria Math"/>
            </w:rPr>
            <m:t>∈0,1,…,</m:t>
          </m:r>
          <m:r>
            <w:rPr>
              <w:rFonts w:ascii="Cambria Math" w:hAnsi="Cambria Math"/>
            </w:rPr>
            <m:t>α</m:t>
          </m:r>
        </m:oMath>
      </m:oMathPara>
    </w:p>
    <w:p w14:paraId="7FCE7742" w14:textId="2EC2137E" w:rsidR="005E2453" w:rsidRDefault="005E2453" w:rsidP="00D75FCC"/>
    <w:p w14:paraId="66728DA1" w14:textId="03218908" w:rsidR="005E2453" w:rsidRPr="005E2453" w:rsidRDefault="00C44A02" w:rsidP="00D75FCC">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th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14:paraId="3FF845E8" w14:textId="44D5A0CC" w:rsidR="005E2453" w:rsidRPr="005E2453" w:rsidRDefault="005E2453" w:rsidP="00D75FCC"/>
    <w:p w14:paraId="5503BDDD" w14:textId="12154587" w:rsidR="005E2453" w:rsidRPr="005837FD" w:rsidRDefault="00716505" w:rsidP="00D75FCC">
      <w:pPr>
        <w:pStyle w:val="Heading5"/>
      </w:pPr>
      <w:r>
        <w:t>PSSM-Composition</w:t>
      </w:r>
    </w:p>
    <w:p w14:paraId="79F0521F" w14:textId="1B36D992" w:rsidR="00B92FFD" w:rsidRDefault="00716505" w:rsidP="00D75FCC">
      <w:r>
        <w:t xml:space="preserve">The PSSM-Composition feature vector </w:t>
      </w:r>
      <w:r w:rsidR="00543DBA">
        <w:t>i</w:t>
      </w:r>
      <w:r>
        <w:t xml:space="preserve">s calculated </w:t>
      </w:r>
      <w:r w:rsidR="00B92FFD">
        <w:t>as:</w:t>
      </w:r>
    </w:p>
    <w:p w14:paraId="637FE52C" w14:textId="77777777" w:rsidR="00B92FFD" w:rsidRDefault="00B92FFD" w:rsidP="00D75FCC"/>
    <w:p w14:paraId="40BB6896" w14:textId="5EF896E4" w:rsidR="005837FD" w:rsidRPr="00B92FFD" w:rsidRDefault="00B469DE" w:rsidP="00D75FCC">
      <w:pPr>
        <w:rPr>
          <w:rFonts w:eastAsiaTheme="minorEastAsia"/>
        </w:rPr>
      </w:pPr>
      <m:oMathPara>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119BFC01" w14:textId="281F6F0F" w:rsidR="00B92FFD" w:rsidRDefault="00B92FFD" w:rsidP="00D75FCC"/>
    <w:p w14:paraId="58F44ADE" w14:textId="031ED496" w:rsidR="00B92FFD" w:rsidRDefault="005D3511" w:rsidP="00D75FCC">
      <w:r>
        <w:t>w</w:t>
      </w:r>
      <w:r w:rsidR="00B92FFD">
        <w:t xml:space="preserve">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92FFD">
        <w:t xml:space="preserve"> is the amino acid residue at position </w:t>
      </w:r>
      <m:oMath>
        <m:r>
          <w:rPr>
            <w:rFonts w:ascii="Cambria Math" w:hAnsi="Cambria Math"/>
          </w:rPr>
          <m:t>i</m:t>
        </m:r>
      </m:oMath>
      <w:r w:rsidR="00B92FFD">
        <w:t xml:space="preserve"> of the sequence</w:t>
      </w:r>
      <w:r w:rsidR="00B271BE">
        <w:t xml:space="preserve"> and</w:t>
      </w:r>
      <w:r w:rsidR="00B92FFD">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B92FFD">
        <w:t xml:space="preserve"> is an element in the PSSM matri</w:t>
      </w:r>
      <w:r w:rsidR="00B271BE">
        <w:t>x.</w:t>
      </w:r>
    </w:p>
    <w:p w14:paraId="70323BFA" w14:textId="5233E44D" w:rsidR="00B271BE" w:rsidRDefault="00B271BE" w:rsidP="00D75FCC"/>
    <w:p w14:paraId="2BCA3737" w14:textId="3712E747" w:rsidR="00B271BE" w:rsidRDefault="004C5A41" w:rsidP="00D75FCC">
      <w:pPr>
        <w:pStyle w:val="Heading5"/>
      </w:pPr>
      <w:r>
        <w:lastRenderedPageBreak/>
        <w:t>Smoothed-PSSM</w:t>
      </w:r>
    </w:p>
    <w:p w14:paraId="6B3F6FAC" w14:textId="7D1E40DB" w:rsidR="004C5A41" w:rsidRDefault="001C10CF" w:rsidP="00D75FCC">
      <w:r>
        <w:t xml:space="preserve">Smoothed-PSSM preprocesses the PSSM profile by incorporating information about the neighboring residues using a </w:t>
      </w:r>
      <w:r w:rsidR="008A05F3">
        <w:t>smoothing</w:t>
      </w:r>
      <w:r>
        <w:t xml:space="preserve"> window size of w. Here, each row vector of a residue is represented as follows:</w:t>
      </w:r>
    </w:p>
    <w:p w14:paraId="74B47CB1" w14:textId="4B208A1C" w:rsidR="001C10CF" w:rsidRDefault="001C10CF" w:rsidP="00D75FCC"/>
    <w:p w14:paraId="3A5F3F18" w14:textId="14043A59" w:rsidR="001C10CF" w:rsidRPr="001C10CF" w:rsidRDefault="00B469DE" w:rsidP="00D75FCC">
      <w:pPr>
        <w:rPr>
          <w:rFonts w:eastAsiaTheme="minorEastAsia"/>
        </w:rP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oothe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oMath>
      </m:oMathPara>
    </w:p>
    <w:p w14:paraId="6300C022" w14:textId="2ED7BEB4" w:rsidR="001C10CF" w:rsidRDefault="001C10CF" w:rsidP="00D75FCC"/>
    <w:p w14:paraId="0C71D19C" w14:textId="01CD59DB" w:rsidR="00543DBA" w:rsidRDefault="001C10CF" w:rsidP="00D75FCC">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j,smoothed</m:t>
            </m:r>
          </m:sub>
        </m:sSub>
      </m:oMath>
      <w:r>
        <w:t xml:space="preserve"> is an element of the smoothed pssm profil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element of the original pssm profile. </w:t>
      </w:r>
      <w:r w:rsidR="008A05F3">
        <w:t xml:space="preserve">After preprocessing, the feature vector of a protein is created by selecting </w:t>
      </w:r>
      <m:oMath>
        <m:r>
          <w:rPr>
            <w:rFonts w:ascii="Cambria Math" w:hAnsi="Cambria Math"/>
          </w:rPr>
          <m:t>k</m:t>
        </m:r>
      </m:oMath>
      <w:r w:rsidR="008A05F3">
        <w:t xml:space="preserve"> residues based on a sliding window of size </w:t>
      </w:r>
      <m:oMath>
        <m:r>
          <w:rPr>
            <w:rFonts w:ascii="Cambria Math" w:hAnsi="Cambria Math"/>
          </w:rPr>
          <m:t>k</m:t>
        </m:r>
      </m:oMath>
      <w:r w:rsidR="008A05F3">
        <w:t xml:space="preserve">. </w:t>
      </w:r>
    </w:p>
    <w:p w14:paraId="0F70ADBA" w14:textId="77777777" w:rsidR="00543DBA" w:rsidRDefault="00543DBA" w:rsidP="00D75FCC"/>
    <w:p w14:paraId="25BBDDE1" w14:textId="1ECB8826" w:rsidR="001C10CF" w:rsidRDefault="00543DBA" w:rsidP="00D75FCC">
      <w:pPr>
        <w:pStyle w:val="Heading5"/>
        <w:rPr>
          <w:rFonts w:eastAsiaTheme="minorEastAsia"/>
        </w:rPr>
      </w:pPr>
      <w:r>
        <w:rPr>
          <w:rFonts w:eastAsiaTheme="minorEastAsia"/>
        </w:rPr>
        <w:t>AB-PSSM</w:t>
      </w:r>
      <w:r w:rsidR="008A05F3">
        <w:rPr>
          <w:rFonts w:eastAsiaTheme="minorEastAsia"/>
        </w:rPr>
        <w:t xml:space="preserve">  </w:t>
      </w:r>
    </w:p>
    <w:p w14:paraId="0E6E7A90" w14:textId="77777777" w:rsidR="00543DBA" w:rsidRDefault="00543DBA" w:rsidP="00D75FCC">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14:paraId="7B0C489E" w14:textId="77777777" w:rsidR="00543DBA" w:rsidRDefault="00543DBA" w:rsidP="00D75FCC"/>
    <w:p w14:paraId="0132DF58" w14:textId="55B3516A" w:rsidR="00543DBA" w:rsidRPr="00543DBA" w:rsidRDefault="00B469DE" w:rsidP="00D75FCC">
      <w:pPr>
        <w:rPr>
          <w:rFonts w:eastAsiaTheme="minorEastAsia"/>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B</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B</m:t>
                  </m:r>
                </m:e>
                <m:sub>
                  <m:r>
                    <w:rPr>
                      <w:rFonts w:ascii="Cambria Math" w:hAnsi="Cambria Math"/>
                    </w:rPr>
                    <m:t>j</m:t>
                  </m:r>
                </m:sub>
              </m:sSub>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j</m:t>
                  </m:r>
                </m:sup>
              </m:sSubSup>
            </m:e>
          </m:nary>
        </m:oMath>
      </m:oMathPara>
    </w:p>
    <w:p w14:paraId="5B472F6A" w14:textId="54F2E287" w:rsidR="00543DBA" w:rsidRDefault="00543DBA" w:rsidP="00D75FCC"/>
    <w:p w14:paraId="04E939E6" w14:textId="574FC2D6" w:rsidR="00543DBA" w:rsidRDefault="00543DBA" w:rsidP="00D75FCC">
      <w: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s the size of the block,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oMath>
      <w:r>
        <w:t xml:space="preserve"> is a vector of size 20 extracted from the PSSM profile corresponding to the </w:t>
      </w:r>
      <m:oMath>
        <m:r>
          <w:rPr>
            <w:rFonts w:ascii="Cambria Math" w:hAnsi="Cambria Math"/>
          </w:rPr>
          <m:t>i</m:t>
        </m:r>
      </m:oMath>
      <w:r>
        <w:t xml:space="preserve">-th row in the </w:t>
      </w:r>
      <m:oMath>
        <m:r>
          <w:rPr>
            <w:rFonts w:ascii="Cambria Math" w:hAnsi="Cambria Math"/>
          </w:rPr>
          <m:t>j</m:t>
        </m:r>
      </m:oMath>
      <w:r>
        <w:t xml:space="preserve">-th block. </w:t>
      </w:r>
    </w:p>
    <w:p w14:paraId="66299CFE" w14:textId="6578A4CC" w:rsidR="00543DBA" w:rsidRDefault="00543DBA" w:rsidP="00D75FCC"/>
    <w:p w14:paraId="60570EDC" w14:textId="511E88EF" w:rsidR="00543DBA" w:rsidRDefault="00543DBA" w:rsidP="00D75FCC">
      <w:pPr>
        <w:pStyle w:val="Heading5"/>
        <w:rPr>
          <w:rFonts w:eastAsiaTheme="minorEastAsia"/>
        </w:rPr>
      </w:pPr>
      <w:r>
        <w:rPr>
          <w:rFonts w:eastAsiaTheme="minorEastAsia"/>
        </w:rPr>
        <w:t>RPM-PSSM</w:t>
      </w:r>
    </w:p>
    <w:p w14:paraId="1E53552D" w14:textId="4EA2FF1E" w:rsidR="00543DBA" w:rsidRDefault="00543DBA" w:rsidP="00D75FCC">
      <w:r>
        <w:t>The RPM-PSSM vector is calculated as:</w:t>
      </w:r>
    </w:p>
    <w:p w14:paraId="274F4DA5" w14:textId="2C9B9091" w:rsidR="00543DBA" w:rsidRDefault="00543DBA" w:rsidP="00D75FCC"/>
    <w:p w14:paraId="183E6819" w14:textId="29877F59" w:rsidR="00001F2D" w:rsidRPr="00C15DD4" w:rsidRDefault="00B469DE" w:rsidP="00D75FCC">
      <w:pPr>
        <w:rPr>
          <w:rFonts w:eastAsiaTheme="minorEastAsia"/>
        </w:rPr>
      </w:pPr>
      <m:oMathPara>
        <m:oMath>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amp;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gt;0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384D2E58" w14:textId="77777777" w:rsidR="00001F2D" w:rsidRDefault="00001F2D" w:rsidP="00D75FCC"/>
    <w:p w14:paraId="28627807" w14:textId="3867F4D6" w:rsidR="00543DBA" w:rsidRDefault="00543DBA" w:rsidP="00D75FC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w:t>
      </w:r>
      <w:r w:rsidR="00001F2D">
        <w:t xml:space="preserve"> and </w:t>
      </w:r>
      <m:oMath>
        <m:sSub>
          <m:sSubPr>
            <m:ctrlPr>
              <w:rPr>
                <w:rFonts w:ascii="Cambria Math" w:hAnsi="Cambria Math"/>
                <w:i/>
              </w:rPr>
            </m:ctrlPr>
          </m:sSubPr>
          <m:e>
            <m:r>
              <w:rPr>
                <w:rFonts w:ascii="Cambria Math" w:hAnsi="Cambria Math"/>
              </w:rPr>
              <m:t>W</m:t>
            </m:r>
          </m:e>
          <m:sub>
            <m:r>
              <w:rPr>
                <w:rFonts w:ascii="Cambria Math" w:hAnsi="Cambria Math"/>
              </w:rPr>
              <m:t>k,j</m:t>
            </m:r>
          </m:sub>
        </m:sSub>
      </m:oMath>
      <w:r w:rsidR="00001F2D">
        <w:t xml:space="preserve"> is the number of amino acids of type </w:t>
      </w:r>
      <m:oMath>
        <m:r>
          <w:rPr>
            <w:rFonts w:ascii="Cambria Math" w:hAnsi="Cambria Math"/>
          </w:rPr>
          <m:t>k</m:t>
        </m:r>
      </m:oMath>
      <w:r w:rsidR="00001F2D">
        <w:t xml:space="preserve"> in column </w:t>
      </w:r>
      <m:oMath>
        <m:r>
          <w:rPr>
            <w:rFonts w:ascii="Cambria Math" w:hAnsi="Cambria Math"/>
          </w:rPr>
          <m:t>j</m:t>
        </m:r>
      </m:oMath>
      <w:r w:rsidR="00001F2D">
        <w:t xml:space="preserve"> of the PSSM matrix.</w:t>
      </w:r>
    </w:p>
    <w:p w14:paraId="75A8176A" w14:textId="77777777" w:rsidR="00716505" w:rsidRPr="005837FD" w:rsidRDefault="00716505" w:rsidP="00D75FCC"/>
    <w:p w14:paraId="5CA97729" w14:textId="343600C7" w:rsidR="008E4FA9" w:rsidRDefault="00320921" w:rsidP="00D75FCC">
      <w:pPr>
        <w:pStyle w:val="Heading3"/>
      </w:pPr>
      <w:r w:rsidRPr="00F64A27">
        <w:t xml:space="preserve">Ensemble Method for </w:t>
      </w:r>
      <w:r w:rsidR="00FE7C8A">
        <w:t xml:space="preserve">TE </w:t>
      </w:r>
      <w:r w:rsidRPr="00F64A27">
        <w:t>Classification</w:t>
      </w:r>
    </w:p>
    <w:p w14:paraId="68F79B1D" w14:textId="3626DC4A" w:rsidR="008E4FA9" w:rsidRPr="008E4FA9" w:rsidRDefault="008E4FA9" w:rsidP="00D75FCC">
      <w:pPr>
        <w:pStyle w:val="Heading4"/>
      </w:pPr>
      <w:r>
        <w:t>Model Description</w:t>
      </w:r>
    </w:p>
    <w:p w14:paraId="60C1EE28" w14:textId="27119E68" w:rsidR="00320921" w:rsidRDefault="00320921" w:rsidP="00D75FCC">
      <w:r w:rsidRPr="003B600E">
        <w:t xml:space="preserve">Our ensemble framework </w:t>
      </w:r>
      <w:r w:rsidR="00E67FB7">
        <w:t>comprises of</w:t>
      </w:r>
      <w:r w:rsidRPr="003B600E">
        <w:t xml:space="preserve"> </w:t>
      </w:r>
      <w:r w:rsidR="0001009E">
        <w:t>47</w:t>
      </w:r>
      <w:r w:rsidRPr="003B600E">
        <w:t xml:space="preserve"> base learners which provide </w:t>
      </w:r>
      <w:r w:rsidR="005F68BE">
        <w:t xml:space="preserve">their </w:t>
      </w:r>
      <w:r w:rsidRPr="003B600E">
        <w:t>output</w:t>
      </w:r>
      <w:r w:rsidR="002A39E0">
        <w:t>s</w:t>
      </w:r>
      <w:r w:rsidRPr="003B600E">
        <w:t xml:space="preserve"> to a meta learner that predic</w:t>
      </w:r>
      <w:r w:rsidR="0080517B">
        <w:t>ts</w:t>
      </w:r>
      <w:r w:rsidRPr="003B600E">
        <w:t xml:space="preserve"> the enzyme </w:t>
      </w:r>
      <w:r>
        <w:t xml:space="preserve">specificity </w:t>
      </w:r>
      <w:r w:rsidRPr="003B600E">
        <w:t xml:space="preserve">class. Although all of our base learners </w:t>
      </w:r>
      <w:r w:rsidR="0080517B">
        <w:t>a</w:t>
      </w:r>
      <w:r w:rsidRPr="003B600E">
        <w:t>re trained using the same principle</w:t>
      </w:r>
      <w:r>
        <w:t xml:space="preserve"> (SVM </w:t>
      </w:r>
      <w:r w:rsidR="00F54801">
        <w:t>or</w:t>
      </w:r>
      <w:r>
        <w:t xml:space="preserve"> NN</w:t>
      </w:r>
      <w:r w:rsidR="00F54801">
        <w:t xml:space="preserve"> or GBT</w:t>
      </w:r>
      <w:r>
        <w:t>)</w:t>
      </w:r>
      <w:r w:rsidRPr="003B600E">
        <w:t xml:space="preserve">, the heterogeneity among them </w:t>
      </w:r>
      <w:r w:rsidR="0080517B">
        <w:t>i</w:t>
      </w:r>
      <w:r w:rsidRPr="003B600E">
        <w:t xml:space="preserve">s governed </w:t>
      </w:r>
      <w:r w:rsidR="0080517B">
        <w:t xml:space="preserve">by the </w:t>
      </w:r>
      <w:r w:rsidR="0001009E">
        <w:t>47</w:t>
      </w:r>
      <w:r w:rsidR="0080517B">
        <w:t xml:space="preserve"> </w:t>
      </w:r>
      <w:r w:rsidRPr="003B600E">
        <w:t xml:space="preserve">different feature </w:t>
      </w:r>
      <w:r w:rsidR="0080517B">
        <w:t>extraction</w:t>
      </w:r>
      <w:r w:rsidRPr="003B600E">
        <w:t xml:space="preserve"> techniques </w:t>
      </w:r>
      <w:r w:rsidR="0080517B">
        <w:t>(</w:t>
      </w:r>
      <w:r w:rsidRPr="003B600E">
        <w:t xml:space="preserve">described </w:t>
      </w:r>
      <w:r>
        <w:t xml:space="preserve">in the </w:t>
      </w:r>
      <w:hyperlink w:anchor="_Feature_Extraction" w:history="1">
        <w:r w:rsidRPr="007C7A8E">
          <w:rPr>
            <w:rStyle w:val="SubtleReference"/>
          </w:rPr>
          <w:t>Feature Extraction</w:t>
        </w:r>
      </w:hyperlink>
      <w:r>
        <w:t xml:space="preserve"> section</w:t>
      </w:r>
      <w:r w:rsidR="0080517B">
        <w:t>)</w:t>
      </w:r>
      <w:r>
        <w:t xml:space="preserve"> used to encode the set of </w:t>
      </w:r>
      <w:r w:rsidR="0080517B">
        <w:t>TE</w:t>
      </w:r>
      <w:r>
        <w:t xml:space="preserve"> sequences</w:t>
      </w:r>
      <w:r w:rsidR="0080517B">
        <w:t xml:space="preserve">. Each of the </w:t>
      </w:r>
      <w:r w:rsidR="0001009E">
        <w:t>47</w:t>
      </w:r>
      <w:r w:rsidR="0080517B">
        <w:t xml:space="preserve"> different feature extraction techniques creates a unique feature vector representation of TEs which serve as input to a designated base learner</w:t>
      </w:r>
      <w:r w:rsidRPr="003B600E">
        <w:t xml:space="preserve">. </w:t>
      </w:r>
      <w:r w:rsidR="002A39E0">
        <w:t xml:space="preserve">The base learner trained on the set of encoded TE sequences yields the predicted substrate specificity </w:t>
      </w:r>
      <w:r w:rsidR="002A39E0">
        <w:lastRenderedPageBreak/>
        <w:t xml:space="preserve">of a given TE sequence as an output. </w:t>
      </w:r>
      <w:r>
        <w:t xml:space="preserve">The outputs of the </w:t>
      </w:r>
      <m:oMath>
        <m:r>
          <w:rPr>
            <w:rFonts w:ascii="Cambria Math" w:hAnsi="Cambria Math"/>
          </w:rPr>
          <m:t>k</m:t>
        </m:r>
      </m:oMath>
      <w:r w:rsidR="002A39E0">
        <w:t xml:space="preserve">-best </w:t>
      </w:r>
      <w:r>
        <w:t xml:space="preserve">base learners </w:t>
      </w:r>
      <w:r w:rsidR="002A39E0">
        <w:t>are</w:t>
      </w:r>
      <w:r>
        <w:t xml:space="preserve"> passed on to the meta learner that use</w:t>
      </w:r>
      <w:r w:rsidR="002A39E0">
        <w:t>s</w:t>
      </w:r>
      <w:r>
        <w:t xml:space="preserve"> a majority voting scheme</w:t>
      </w:r>
      <w:r w:rsidR="00241A8A">
        <w:t xml:space="preserve"> (described in </w:t>
      </w:r>
      <w:hyperlink w:anchor="_The_Meta_Learner" w:history="1">
        <w:r w:rsidR="00241A8A" w:rsidRPr="000841E8">
          <w:rPr>
            <w:rStyle w:val="SubtleReference"/>
          </w:rPr>
          <w:t>The Meta Learner</w:t>
        </w:r>
      </w:hyperlink>
      <w:r w:rsidR="00241A8A">
        <w:t xml:space="preserve"> section)</w:t>
      </w:r>
      <w:r>
        <w:t xml:space="preserve"> to predict the enzyme specificity category</w:t>
      </w:r>
      <w:r w:rsidR="002A39E0">
        <w:t xml:space="preserve">. The </w:t>
      </w:r>
      <m:oMath>
        <m:r>
          <w:rPr>
            <w:rFonts w:ascii="Cambria Math" w:hAnsi="Cambria Math"/>
          </w:rPr>
          <m:t>k</m:t>
        </m:r>
      </m:oMath>
      <w:r w:rsidR="002A39E0">
        <w:t xml:space="preserve">-best base learners are selected </w:t>
      </w:r>
      <w:r w:rsidR="000D54C8">
        <w:t>on the basis</w:t>
      </w:r>
      <w:r w:rsidR="006A1F7D">
        <w:t xml:space="preserve"> o</w:t>
      </w:r>
      <w:r w:rsidR="000D54C8">
        <w:t>f</w:t>
      </w:r>
      <w:r w:rsidR="006A1F7D">
        <w:t xml:space="preserve"> their performance on validation set as described in </w:t>
      </w:r>
      <w:hyperlink w:anchor="_Model_Training_1" w:history="1">
        <w:r w:rsidR="006A1F7D" w:rsidRPr="007C7A8E">
          <w:rPr>
            <w:rStyle w:val="SubtleReference"/>
          </w:rPr>
          <w:t>Model Training</w:t>
        </w:r>
      </w:hyperlink>
      <w:r w:rsidR="006A1F7D">
        <w:t xml:space="preserve"> section.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D75FCC"/>
    <w:p w14:paraId="73DDC59A" w14:textId="50CEDEFE" w:rsidR="00320921" w:rsidRPr="00C01EBC" w:rsidRDefault="00320921" w:rsidP="00D75FCC">
      <w:pPr>
        <w:pStyle w:val="Heading4"/>
      </w:pPr>
      <w:r w:rsidRPr="00C01EBC">
        <w:t>The Base Learner</w:t>
      </w:r>
      <w:r w:rsidR="008E4FA9">
        <w:t>s</w:t>
      </w:r>
    </w:p>
    <w:p w14:paraId="1DF2ABAB" w14:textId="77777777" w:rsidR="00320921" w:rsidRPr="00860631" w:rsidRDefault="00320921" w:rsidP="00D75FCC">
      <w:pPr>
        <w:pStyle w:val="Heading5"/>
      </w:pPr>
      <w:r w:rsidRPr="00860631">
        <w:t xml:space="preserve">Support Vector Machine </w:t>
      </w:r>
    </w:p>
    <w:p w14:paraId="01B08961" w14:textId="47089D32" w:rsidR="00320921" w:rsidRPr="001E14BA" w:rsidRDefault="00320921" w:rsidP="00D75FCC">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163A6C">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91]","plainTextFormattedCitation":"[91]","previouslyFormattedCitation":"[90]"},"properties":{"noteIndex":0},"schema":"https://github.com/citation-style-language/schema/raw/master/csl-citation.json"}</w:instrText>
      </w:r>
      <w:r>
        <w:fldChar w:fldCharType="separate"/>
      </w:r>
      <w:r w:rsidR="00163A6C" w:rsidRPr="00163A6C">
        <w:rPr>
          <w:noProof/>
        </w:rPr>
        <w:t>[91]</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163A6C">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92]","plainTextFormattedCitation":"[92]","previouslyFormattedCitation":"[91]"},"properties":{"noteIndex":0},"schema":"https://github.com/citation-style-language/schema/raw/master/csl-citation.json"}</w:instrText>
      </w:r>
      <w:r w:rsidR="003D052E">
        <w:fldChar w:fldCharType="separate"/>
      </w:r>
      <w:r w:rsidR="00163A6C" w:rsidRPr="00163A6C">
        <w:rPr>
          <w:noProof/>
        </w:rPr>
        <w:t>[92]</w:t>
      </w:r>
      <w:r w:rsidR="003D052E">
        <w:fldChar w:fldCharType="end"/>
      </w:r>
      <w:r>
        <w:t xml:space="preserve">. The number of PCA components, SVM model kernel, regularization parameter C and kernel coefficient gamma were selected by optimizing these hyperparameters using a </w:t>
      </w:r>
      <w:r w:rsidR="00110CDC">
        <w:t>10</w:t>
      </w:r>
      <w:r>
        <w:t xml:space="preserve">-fold cross validation scheme </w:t>
      </w:r>
      <w:r w:rsidR="007E07C5">
        <w:t>(</w:t>
      </w:r>
      <w:r>
        <w:t xml:space="preserve">described in </w:t>
      </w:r>
      <w:hyperlink w:anchor="_Model_Training" w:history="1">
        <w:r w:rsidRPr="000841E8">
          <w:rPr>
            <w:rStyle w:val="SubtleReference"/>
          </w:rPr>
          <w:t>Model Training</w:t>
        </w:r>
      </w:hyperlink>
      <w:r>
        <w:t xml:space="preserve"> section</w:t>
      </w:r>
      <w:r w:rsidR="007E07C5">
        <w:t>)</w:t>
      </w:r>
      <w:r>
        <w:t xml:space="preserve">. </w:t>
      </w:r>
    </w:p>
    <w:p w14:paraId="6C9301F0" w14:textId="77777777" w:rsidR="00320921" w:rsidRDefault="00320921" w:rsidP="00D75FCC"/>
    <w:p w14:paraId="5EBE3AC4" w14:textId="77777777" w:rsidR="00320921" w:rsidRDefault="00320921" w:rsidP="00D75FCC">
      <w:pPr>
        <w:pStyle w:val="Heading5"/>
      </w:pPr>
      <w:r>
        <w:t>Neural Network</w:t>
      </w:r>
    </w:p>
    <w:p w14:paraId="42E1553C" w14:textId="60B1E3EC" w:rsidR="00320921" w:rsidRDefault="00320921" w:rsidP="00D75FCC">
      <w:r w:rsidRPr="00B738DA">
        <w:t xml:space="preserve">The </w:t>
      </w:r>
      <w:r>
        <w:t>N</w:t>
      </w:r>
      <w:r w:rsidR="00731E7C">
        <w:t xml:space="preserve">eural </w:t>
      </w:r>
      <w:r>
        <w:t>N</w:t>
      </w:r>
      <w:r w:rsidR="00731E7C">
        <w:t>etwork</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w:t>
      </w:r>
      <w:r w:rsidR="00110CDC">
        <w:t>10</w:t>
      </w:r>
      <w:r w:rsidRPr="00B738DA">
        <w:t xml:space="preserve">-fold cross validation scheme </w:t>
      </w:r>
      <w:r w:rsidR="007E07C5">
        <w:t>(</w:t>
      </w:r>
      <w:r w:rsidRPr="00B738DA">
        <w:t xml:space="preserve">described in </w:t>
      </w:r>
      <w:hyperlink w:anchor="_Model_Training" w:history="1">
        <w:r w:rsidRPr="000841E8">
          <w:rPr>
            <w:rStyle w:val="SubtleReference"/>
          </w:rPr>
          <w:t>Model Training</w:t>
        </w:r>
      </w:hyperlink>
      <w:r w:rsidRPr="00B738DA">
        <w:t xml:space="preserve"> section</w:t>
      </w:r>
      <w:r w:rsidR="007E07C5">
        <w:t>)</w:t>
      </w:r>
      <w:r w:rsidRPr="00B738DA">
        <w:t>.</w:t>
      </w:r>
    </w:p>
    <w:p w14:paraId="67C5C188" w14:textId="289E679B" w:rsidR="00487170" w:rsidRDefault="00487170" w:rsidP="00D75FCC"/>
    <w:p w14:paraId="66C22B86" w14:textId="77777777" w:rsidR="00487170" w:rsidRDefault="00487170" w:rsidP="00D75FCC">
      <w:r>
        <w:rPr>
          <w:noProof/>
        </w:rPr>
        <w:drawing>
          <wp:inline distT="0" distB="0" distL="0" distR="0" wp14:anchorId="5D4829C7" wp14:editId="7CF4A23C">
            <wp:extent cx="5943600" cy="251456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rcRect t="2381" b="2381"/>
                    <a:stretch>
                      <a:fillRect/>
                    </a:stretch>
                  </pic:blipFill>
                  <pic:spPr bwMode="auto">
                    <a:xfrm>
                      <a:off x="0" y="0"/>
                      <a:ext cx="5943600" cy="2514567"/>
                    </a:xfrm>
                    <a:prstGeom prst="rect">
                      <a:avLst/>
                    </a:prstGeom>
                    <a:ln>
                      <a:noFill/>
                    </a:ln>
                    <a:extLst>
                      <a:ext uri="{53640926-AAD7-44D8-BBD7-CCE9431645EC}">
                        <a14:shadowObscured xmlns:a14="http://schemas.microsoft.com/office/drawing/2010/main"/>
                      </a:ext>
                    </a:extLst>
                  </pic:spPr>
                </pic:pic>
              </a:graphicData>
            </a:graphic>
          </wp:inline>
        </w:drawing>
      </w:r>
    </w:p>
    <w:p w14:paraId="5FF9800C" w14:textId="0BB5F238" w:rsidR="00487170" w:rsidRDefault="00487170" w:rsidP="00D75FCC">
      <w:pPr>
        <w:pStyle w:val="Caption"/>
      </w:pPr>
      <w:bookmarkStart w:id="17"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00D57D1C">
        <w:rPr>
          <w:b/>
          <w:bCs/>
          <w:noProof/>
        </w:rPr>
        <w:t>2</w:t>
      </w:r>
      <w:r w:rsidRPr="00487170">
        <w:rPr>
          <w:b/>
          <w:bCs/>
        </w:rPr>
        <w:fldChar w:fldCharType="end"/>
      </w:r>
      <w:bookmarkEnd w:id="17"/>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D75FCC"/>
    <w:p w14:paraId="4FF9E67D" w14:textId="2880AF7D" w:rsidR="00731E7C" w:rsidRDefault="00731E7C" w:rsidP="00D75FCC">
      <w:pPr>
        <w:pStyle w:val="Heading5"/>
      </w:pPr>
      <w:bookmarkStart w:id="18" w:name="_Model_Training"/>
      <w:bookmarkEnd w:id="18"/>
      <w:r>
        <w:lastRenderedPageBreak/>
        <w:t>Gradient Boosting Trees</w:t>
      </w:r>
    </w:p>
    <w:p w14:paraId="61BAA286" w14:textId="115F2419" w:rsidR="00731E7C" w:rsidRDefault="00731E7C" w:rsidP="00D75FCC">
      <w:r w:rsidRPr="00B738DA">
        <w:t xml:space="preserve">The </w:t>
      </w:r>
      <w:r>
        <w:t>Gradient Boosting Tree</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 xml:space="preserve">followed by </w:t>
      </w:r>
      <w:r>
        <w:t>a Gradient Boosting Tree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number of estimators or decision trees to consider</w:t>
      </w:r>
      <w:r w:rsidRPr="00B738DA">
        <w:t xml:space="preserve">, </w:t>
      </w:r>
      <w:r>
        <w:t>learning rate</w:t>
      </w:r>
      <w:r w:rsidRPr="00B738DA">
        <w:t xml:space="preserve"> and </w:t>
      </w:r>
      <w:r>
        <w:t>maximum depth of the trees</w:t>
      </w:r>
      <w:r w:rsidRPr="00B738DA">
        <w:t xml:space="preserve"> were selected by optimizing these hyperparameters using a </w:t>
      </w:r>
      <w:r>
        <w:t>10</w:t>
      </w:r>
      <w:r w:rsidRPr="00B738DA">
        <w:t xml:space="preserve">-fold cross validation scheme </w:t>
      </w:r>
      <w:r w:rsidR="007E07C5">
        <w:t>(</w:t>
      </w:r>
      <w:r w:rsidRPr="00B738DA">
        <w:t>described in</w:t>
      </w:r>
      <w:r w:rsidR="000841E8">
        <w:t xml:space="preserve"> </w:t>
      </w:r>
      <w:hyperlink w:anchor="_Model_Training_1" w:history="1">
        <w:r w:rsidR="000841E8" w:rsidRPr="000841E8">
          <w:rPr>
            <w:rStyle w:val="SubtleReference"/>
          </w:rPr>
          <w:t>Model Training</w:t>
        </w:r>
      </w:hyperlink>
      <w:r w:rsidR="000841E8">
        <w:t xml:space="preserve"> </w:t>
      </w:r>
      <w:r w:rsidRPr="00B738DA">
        <w:t>section</w:t>
      </w:r>
      <w:r w:rsidR="007E07C5">
        <w:t>)</w:t>
      </w:r>
      <w:r w:rsidRPr="00B738DA">
        <w:t>.</w:t>
      </w:r>
    </w:p>
    <w:p w14:paraId="7248E237" w14:textId="711B5256" w:rsidR="00241A8A" w:rsidRDefault="00241A8A" w:rsidP="00D75FCC"/>
    <w:p w14:paraId="40329EE9" w14:textId="56986D89" w:rsidR="00241A8A" w:rsidRDefault="00241A8A" w:rsidP="00D75FCC">
      <w:pPr>
        <w:pStyle w:val="Heading4"/>
      </w:pPr>
      <w:bookmarkStart w:id="19" w:name="_The_Meta_Learner"/>
      <w:bookmarkEnd w:id="19"/>
      <w:r>
        <w:t>The Meta Learner</w:t>
      </w:r>
    </w:p>
    <w:p w14:paraId="2834B018" w14:textId="7A5CBC5C" w:rsidR="00241A8A" w:rsidRDefault="00241A8A" w:rsidP="00D75FCC">
      <w:r>
        <w:t>The meta learner accepts the outputs of all the base learners as an input vector, implements a hard majority voting scheme on the input vector and returns the consensus prediction of TE substrate specificity as an output. The meta learner output is calculated as follows:</w:t>
      </w:r>
    </w:p>
    <w:p w14:paraId="085447D0" w14:textId="77777777" w:rsidR="00241A8A" w:rsidRDefault="00241A8A" w:rsidP="00D75FCC"/>
    <w:p w14:paraId="2453A7CB" w14:textId="77777777" w:rsidR="00241A8A" w:rsidRDefault="00B469DE" w:rsidP="00D75FCC">
      <m:oMathPara>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mode</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r>
            <m:rPr>
              <m:sty m:val="p"/>
            </m:rPr>
            <w:rPr>
              <w:rFonts w:ascii="Cambria Math" w:hAnsi="Cambria Math"/>
            </w:rPr>
            <m:t>}</m:t>
          </m:r>
        </m:oMath>
      </m:oMathPara>
    </w:p>
    <w:p w14:paraId="3858D72F" w14:textId="77777777" w:rsidR="00241A8A" w:rsidRDefault="00241A8A" w:rsidP="00D75FCC">
      <w:r>
        <w:t xml:space="preserve"> </w:t>
      </w:r>
    </w:p>
    <w:p w14:paraId="30AF0B18" w14:textId="6D2FEE6F" w:rsidR="00241A8A" w:rsidRDefault="00241A8A" w:rsidP="00D75FCC">
      <w:r>
        <w:t xml:space="preserve">Where </w:t>
      </w:r>
      <m:oMath>
        <m:acc>
          <m:accPr>
            <m:ctrlPr>
              <w:rPr>
                <w:rFonts w:ascii="Cambria Math" w:hAnsi="Cambria Math"/>
              </w:rPr>
            </m:ctrlPr>
          </m:accPr>
          <m:e>
            <m:r>
              <w:rPr>
                <w:rFonts w:ascii="Cambria Math" w:hAnsi="Cambria Math"/>
              </w:rPr>
              <m:t>y</m:t>
            </m:r>
          </m:e>
        </m:acc>
      </m:oMath>
      <w:r>
        <w:t xml:space="preserve"> is the output of the meta learner,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t xml:space="preserve"> is the output of the base learner </w:t>
      </w:r>
      <m:oMath>
        <m:r>
          <w:rPr>
            <w:rFonts w:ascii="Cambria Math" w:hAnsi="Cambria Math"/>
          </w:rPr>
          <m:t>i</m:t>
        </m:r>
      </m:oMath>
      <w:r>
        <w:t xml:space="preserve">, </w:t>
      </w:r>
      <m:oMath>
        <m:r>
          <w:rPr>
            <w:rFonts w:ascii="Cambria Math" w:hAnsi="Cambria Math"/>
          </w:rPr>
          <m:t>k</m:t>
        </m:r>
      </m:oMath>
      <w:r>
        <w:t xml:space="preserve"> is the number of best performing base learners to consider and </w:t>
      </w:r>
      <m:oMath>
        <m:r>
          <w:rPr>
            <w:rFonts w:ascii="Cambria Math" w:hAnsi="Cambria Math"/>
          </w:rPr>
          <m:t>mode</m:t>
        </m:r>
      </m:oMath>
      <w:r>
        <w:t xml:space="preserve"> is a function that selects the most frequent value among a set of values.</w:t>
      </w:r>
    </w:p>
    <w:p w14:paraId="70580462" w14:textId="7BAD2081" w:rsidR="0021760C" w:rsidRPr="0021760C" w:rsidRDefault="0021760C" w:rsidP="0021760C">
      <w:pPr>
        <w:tabs>
          <w:tab w:val="left" w:pos="4192"/>
        </w:tabs>
      </w:pPr>
      <w:r>
        <w:tab/>
      </w:r>
    </w:p>
    <w:p w14:paraId="4C8BFFC0" w14:textId="3B6A83E0" w:rsidR="00B30BE8" w:rsidRDefault="00B30BE8" w:rsidP="00D75FCC">
      <w:pPr>
        <w:pStyle w:val="Heading4"/>
      </w:pPr>
      <w:r>
        <w:t>Model Hyperparameters</w:t>
      </w:r>
    </w:p>
    <w:p w14:paraId="0051EBAA" w14:textId="2C802BE3" w:rsidR="00CE52E1" w:rsidRDefault="00CE52E1" w:rsidP="00D75FCC">
      <w:r>
        <w:t xml:space="preserve">The model has several hyperparameters which can be tuned to improve model performance. The ensemble model has a hyperparameter </w:t>
      </w:r>
      <m:oMath>
        <m:r>
          <w:rPr>
            <w:rFonts w:ascii="Cambria Math" w:hAnsi="Cambria Math"/>
          </w:rPr>
          <m:t>k</m:t>
        </m:r>
      </m:oMath>
      <w:r>
        <w:t xml:space="preserve"> that denotes the number of best performing base learners that the meta learner needs to take into account. Each base learner has a number of hyperparameters depending on the learning algorithm used to train them. The respective learning algorithm dependent hyperparameters of the base learners are shown in </w:t>
      </w:r>
      <w:r w:rsidR="00686EDB">
        <w:fldChar w:fldCharType="begin"/>
      </w:r>
      <w:r w:rsidR="00686EDB">
        <w:instrText xml:space="preserve"> REF _Ref65345535 \h </w:instrText>
      </w:r>
      <w:r w:rsidR="00686EDB">
        <w:fldChar w:fldCharType="separate"/>
      </w:r>
      <w:r w:rsidR="00686EDB" w:rsidRPr="0021760C">
        <w:rPr>
          <w:b/>
          <w:bCs/>
        </w:rPr>
        <w:t xml:space="preserve">Table </w:t>
      </w:r>
      <w:r w:rsidR="00686EDB">
        <w:rPr>
          <w:b/>
          <w:bCs/>
          <w:noProof/>
        </w:rPr>
        <w:t>2</w:t>
      </w:r>
      <w:r w:rsidR="00686EDB">
        <w:fldChar w:fldCharType="end"/>
      </w:r>
      <w:r>
        <w:t>.</w:t>
      </w:r>
      <w:r w:rsidR="00F5194F">
        <w:t xml:space="preserve"> The hyperparameters are learnt through a 10-fold cross validation scheme discussed in </w:t>
      </w:r>
      <w:hyperlink w:anchor="_Model_Training_1" w:history="1">
        <w:r w:rsidR="00F5194F" w:rsidRPr="00F5194F">
          <w:rPr>
            <w:rStyle w:val="SubtleReference"/>
          </w:rPr>
          <w:t>Model Training</w:t>
        </w:r>
      </w:hyperlink>
      <w:r w:rsidR="00F5194F">
        <w:t xml:space="preserve"> section. </w:t>
      </w:r>
    </w:p>
    <w:p w14:paraId="482514D0" w14:textId="519C55B0" w:rsidR="00CE52E1" w:rsidRDefault="00CE52E1" w:rsidP="00D75FCC"/>
    <w:p w14:paraId="1928697C" w14:textId="5A01D7A5" w:rsidR="0021760C" w:rsidRDefault="0021760C" w:rsidP="0021760C">
      <w:pPr>
        <w:pStyle w:val="Caption"/>
        <w:keepNext/>
      </w:pPr>
      <w:bookmarkStart w:id="20" w:name="_Ref65345535"/>
      <w:r w:rsidRPr="0021760C">
        <w:rPr>
          <w:b/>
          <w:bCs/>
        </w:rPr>
        <w:t xml:space="preserve">Table </w:t>
      </w:r>
      <w:r w:rsidRPr="0021760C">
        <w:rPr>
          <w:b/>
          <w:bCs/>
        </w:rPr>
        <w:fldChar w:fldCharType="begin"/>
      </w:r>
      <w:r w:rsidRPr="0021760C">
        <w:rPr>
          <w:b/>
          <w:bCs/>
        </w:rPr>
        <w:instrText xml:space="preserve"> SEQ Table \* ARABIC </w:instrText>
      </w:r>
      <w:r w:rsidRPr="0021760C">
        <w:rPr>
          <w:b/>
          <w:bCs/>
        </w:rPr>
        <w:fldChar w:fldCharType="separate"/>
      </w:r>
      <w:r w:rsidR="000871F8">
        <w:rPr>
          <w:b/>
          <w:bCs/>
          <w:noProof/>
        </w:rPr>
        <w:t>2</w:t>
      </w:r>
      <w:r w:rsidRPr="0021760C">
        <w:rPr>
          <w:b/>
          <w:bCs/>
        </w:rPr>
        <w:fldChar w:fldCharType="end"/>
      </w:r>
      <w:bookmarkEnd w:id="20"/>
      <w:r>
        <w:t>: The hyperparameters of each base learner are dependent on the learning algorithm used to train it. The learning algorithm dependent hyperparameters are displayed here.</w:t>
      </w:r>
    </w:p>
    <w:tbl>
      <w:tblPr>
        <w:tblStyle w:val="TableGrid"/>
        <w:tblW w:w="10800" w:type="dxa"/>
        <w:tblInd w:w="-185" w:type="dxa"/>
        <w:tblLook w:val="04A0" w:firstRow="1" w:lastRow="0" w:firstColumn="1" w:lastColumn="0" w:noHBand="0" w:noVBand="1"/>
      </w:tblPr>
      <w:tblGrid>
        <w:gridCol w:w="2160"/>
        <w:gridCol w:w="2071"/>
        <w:gridCol w:w="2339"/>
        <w:gridCol w:w="2070"/>
        <w:gridCol w:w="2160"/>
      </w:tblGrid>
      <w:tr w:rsidR="009400FC" w14:paraId="552DD2E1" w14:textId="77777777" w:rsidTr="009400FC">
        <w:tc>
          <w:tcPr>
            <w:tcW w:w="2160" w:type="dxa"/>
          </w:tcPr>
          <w:p w14:paraId="079B644C" w14:textId="0000F337" w:rsidR="009400FC" w:rsidRDefault="009400FC" w:rsidP="00D75FCC">
            <w:r>
              <w:t>Learning Algorithm</w:t>
            </w:r>
          </w:p>
        </w:tc>
        <w:tc>
          <w:tcPr>
            <w:tcW w:w="2071" w:type="dxa"/>
          </w:tcPr>
          <w:p w14:paraId="6F636D55" w14:textId="03EC882E" w:rsidR="009400FC" w:rsidRDefault="009400FC" w:rsidP="00D75FCC">
            <w:r>
              <w:t>Hyperparameter I</w:t>
            </w:r>
          </w:p>
        </w:tc>
        <w:tc>
          <w:tcPr>
            <w:tcW w:w="2339" w:type="dxa"/>
          </w:tcPr>
          <w:p w14:paraId="546638C9" w14:textId="54BA2874" w:rsidR="009400FC" w:rsidRDefault="009400FC" w:rsidP="00D75FCC">
            <w:r>
              <w:t>Hyperparameter II</w:t>
            </w:r>
          </w:p>
        </w:tc>
        <w:tc>
          <w:tcPr>
            <w:tcW w:w="2070" w:type="dxa"/>
          </w:tcPr>
          <w:p w14:paraId="709D47DD" w14:textId="41701109" w:rsidR="009400FC" w:rsidRDefault="009400FC" w:rsidP="00D75FCC">
            <w:r>
              <w:t>Hyperparameter III</w:t>
            </w:r>
          </w:p>
        </w:tc>
        <w:tc>
          <w:tcPr>
            <w:tcW w:w="2160" w:type="dxa"/>
          </w:tcPr>
          <w:p w14:paraId="5CDAE91D" w14:textId="034A5459" w:rsidR="009400FC" w:rsidRDefault="009400FC" w:rsidP="00D75FCC">
            <w:r>
              <w:t>Hyperparameter IV</w:t>
            </w:r>
          </w:p>
        </w:tc>
      </w:tr>
      <w:tr w:rsidR="009400FC" w14:paraId="484E075A" w14:textId="77777777" w:rsidTr="009400FC">
        <w:tc>
          <w:tcPr>
            <w:tcW w:w="2160" w:type="dxa"/>
          </w:tcPr>
          <w:p w14:paraId="59FFD74E" w14:textId="4367CCA5" w:rsidR="009400FC" w:rsidRDefault="009400FC" w:rsidP="00D75FCC">
            <w:r>
              <w:t>SVM</w:t>
            </w:r>
          </w:p>
        </w:tc>
        <w:tc>
          <w:tcPr>
            <w:tcW w:w="2071" w:type="dxa"/>
          </w:tcPr>
          <w:p w14:paraId="46F3B5CF" w14:textId="697ACE74" w:rsidR="009400FC" w:rsidRDefault="009400FC" w:rsidP="00D75FCC">
            <w:r>
              <w:t>PCA Components</w:t>
            </w:r>
          </w:p>
        </w:tc>
        <w:tc>
          <w:tcPr>
            <w:tcW w:w="2339" w:type="dxa"/>
          </w:tcPr>
          <w:p w14:paraId="0E92A450" w14:textId="449195CB" w:rsidR="009400FC" w:rsidRDefault="009400FC" w:rsidP="00D75FCC">
            <w:r>
              <w:t>Kernel</w:t>
            </w:r>
          </w:p>
        </w:tc>
        <w:tc>
          <w:tcPr>
            <w:tcW w:w="2070" w:type="dxa"/>
          </w:tcPr>
          <w:p w14:paraId="2AB649EF" w14:textId="6C0B382E" w:rsidR="009400FC" w:rsidRDefault="009400FC" w:rsidP="00D75FCC">
            <w:r>
              <w:t>Regularization C</w:t>
            </w:r>
          </w:p>
        </w:tc>
        <w:tc>
          <w:tcPr>
            <w:tcW w:w="2160" w:type="dxa"/>
          </w:tcPr>
          <w:p w14:paraId="2E3F2A7F" w14:textId="6FE282B1" w:rsidR="009400FC" w:rsidRDefault="009400FC" w:rsidP="00D75FCC">
            <w:r>
              <w:t>Gamma</w:t>
            </w:r>
          </w:p>
        </w:tc>
      </w:tr>
      <w:tr w:rsidR="009400FC" w14:paraId="6A2DAAC0" w14:textId="77777777" w:rsidTr="009400FC">
        <w:tc>
          <w:tcPr>
            <w:tcW w:w="2160" w:type="dxa"/>
          </w:tcPr>
          <w:p w14:paraId="747CF0E4" w14:textId="4F11A512" w:rsidR="009400FC" w:rsidRDefault="009400FC" w:rsidP="00D75FCC">
            <w:r>
              <w:t>NN</w:t>
            </w:r>
          </w:p>
        </w:tc>
        <w:tc>
          <w:tcPr>
            <w:tcW w:w="2071" w:type="dxa"/>
          </w:tcPr>
          <w:p w14:paraId="78325BED" w14:textId="009DE675" w:rsidR="009400FC" w:rsidRDefault="009400FC" w:rsidP="00D75FCC">
            <w:r>
              <w:t>PCA Components</w:t>
            </w:r>
          </w:p>
        </w:tc>
        <w:tc>
          <w:tcPr>
            <w:tcW w:w="2339" w:type="dxa"/>
          </w:tcPr>
          <w:p w14:paraId="3EFD921A" w14:textId="50D5BDD2" w:rsidR="009400FC" w:rsidRDefault="009400FC" w:rsidP="00D75FCC">
            <w:r>
              <w:t>Hidden layer size</w:t>
            </w:r>
          </w:p>
        </w:tc>
        <w:tc>
          <w:tcPr>
            <w:tcW w:w="2070" w:type="dxa"/>
          </w:tcPr>
          <w:p w14:paraId="20DAC4CA" w14:textId="52E55F8C" w:rsidR="009400FC" w:rsidRDefault="009400FC" w:rsidP="00D75FCC">
            <w:r>
              <w:t>Learning rate</w:t>
            </w:r>
          </w:p>
        </w:tc>
        <w:tc>
          <w:tcPr>
            <w:tcW w:w="2160" w:type="dxa"/>
          </w:tcPr>
          <w:p w14:paraId="03BC4EF4" w14:textId="36C0B2CC" w:rsidR="009400FC" w:rsidRDefault="009400FC" w:rsidP="00D75FCC">
            <w:r>
              <w:t xml:space="preserve">Regularization </w:t>
            </w:r>
            <m:oMath>
              <m:r>
                <m:rPr>
                  <m:sty m:val="p"/>
                </m:rPr>
                <w:rPr>
                  <w:rFonts w:ascii="Cambria Math" w:hAnsi="Cambria Math"/>
                </w:rPr>
                <m:t>α</m:t>
              </m:r>
            </m:oMath>
          </w:p>
        </w:tc>
      </w:tr>
      <w:tr w:rsidR="009400FC" w14:paraId="64225CF4" w14:textId="77777777" w:rsidTr="009400FC">
        <w:tc>
          <w:tcPr>
            <w:tcW w:w="2160" w:type="dxa"/>
          </w:tcPr>
          <w:p w14:paraId="442DAF48" w14:textId="18A8F5A4" w:rsidR="009400FC" w:rsidRDefault="009400FC" w:rsidP="00D75FCC">
            <w:r>
              <w:t>GBC</w:t>
            </w:r>
          </w:p>
        </w:tc>
        <w:tc>
          <w:tcPr>
            <w:tcW w:w="2071" w:type="dxa"/>
          </w:tcPr>
          <w:p w14:paraId="27AA4742" w14:textId="3FA8ACAB" w:rsidR="009400FC" w:rsidRDefault="009400FC" w:rsidP="00D75FCC">
            <w:r>
              <w:t>PCA Components</w:t>
            </w:r>
          </w:p>
        </w:tc>
        <w:tc>
          <w:tcPr>
            <w:tcW w:w="2339" w:type="dxa"/>
          </w:tcPr>
          <w:p w14:paraId="4A7C6A3F" w14:textId="5B3C6F9B" w:rsidR="009400FC" w:rsidRDefault="009400FC" w:rsidP="00D75FCC">
            <w:r>
              <w:t>Number of estimators</w:t>
            </w:r>
          </w:p>
        </w:tc>
        <w:tc>
          <w:tcPr>
            <w:tcW w:w="2070" w:type="dxa"/>
          </w:tcPr>
          <w:p w14:paraId="2204C05D" w14:textId="48AA509F" w:rsidR="009400FC" w:rsidRDefault="009400FC" w:rsidP="00D75FCC">
            <w:r>
              <w:t>Learning rate</w:t>
            </w:r>
          </w:p>
        </w:tc>
        <w:tc>
          <w:tcPr>
            <w:tcW w:w="2160" w:type="dxa"/>
          </w:tcPr>
          <w:p w14:paraId="2B548295" w14:textId="61F14EA0" w:rsidR="009400FC" w:rsidRDefault="009400FC" w:rsidP="00D75FCC">
            <w:r>
              <w:t>Tree max depth</w:t>
            </w:r>
          </w:p>
        </w:tc>
      </w:tr>
    </w:tbl>
    <w:p w14:paraId="4B86A535" w14:textId="77777777" w:rsidR="007020DD" w:rsidRPr="007020DD" w:rsidRDefault="007020DD" w:rsidP="007020DD">
      <w:bookmarkStart w:id="21" w:name="_Model_Training_1"/>
      <w:bookmarkEnd w:id="21"/>
    </w:p>
    <w:p w14:paraId="0EA3B150" w14:textId="23F7D6D5" w:rsidR="00F31130" w:rsidRDefault="00F31130" w:rsidP="00D75FCC">
      <w:pPr>
        <w:pStyle w:val="Heading4"/>
      </w:pPr>
      <w:r>
        <w:t xml:space="preserve">Model </w:t>
      </w:r>
      <w:r w:rsidR="005368E6">
        <w:t>E</w:t>
      </w:r>
      <w:r>
        <w:t xml:space="preserve">valuation </w:t>
      </w:r>
      <w:r w:rsidR="005368E6">
        <w:t>M</w:t>
      </w:r>
      <w:r>
        <w:t>etrics</w:t>
      </w:r>
    </w:p>
    <w:p w14:paraId="36FF6D54" w14:textId="77777777" w:rsidR="00D91563" w:rsidRDefault="008503BE" w:rsidP="00F31130">
      <w:r>
        <w:t xml:space="preserve">We measured the performance of our model using three popular classification metrics, 1) accuracy score, 2) precision score </w:t>
      </w:r>
      <w:r w:rsidR="00D91563">
        <w:t>on the medium chain TE class, 3) recall score on the medium chain TE class. Accuracy score for a multi-class classification problem is defined as:</w:t>
      </w:r>
    </w:p>
    <w:p w14:paraId="4BB65F7E" w14:textId="77777777" w:rsidR="00D91563" w:rsidRDefault="00D91563" w:rsidP="00F31130"/>
    <w:p w14:paraId="0663722D" w14:textId="0281222E" w:rsidR="00F31130" w:rsidRPr="00D91563" w:rsidRDefault="00D91563" w:rsidP="00D91563">
      <w:pPr>
        <w:jc w:val="center"/>
        <w:rPr>
          <w:rFonts w:eastAsiaTheme="minorEastAsia"/>
        </w:rPr>
      </w:pPr>
      <m:oMathPara>
        <m:oMath>
          <m:r>
            <w:rPr>
              <w:rFonts w:ascii="Cambria Math" w:hAnsi="Cambria Math"/>
            </w:rPr>
            <m:t>acc</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m:rPr>
                  <m:sty m:val="bi"/>
                </m:rPr>
                <w:rPr>
                  <w:rFonts w:ascii="Cambria Math" w:hAnsi="Cambria Math"/>
                </w:rPr>
                <m:t>1</m:t>
              </m:r>
              <m:ctrlPr>
                <w:rPr>
                  <w:rFonts w:ascii="Cambria Math" w:hAnsi="Cambria Math"/>
                  <w:i/>
                </w:rPr>
              </m:ctrlPr>
            </m:e>
          </m:nary>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14:paraId="00F4AFFF" w14:textId="46107A1E" w:rsidR="00D91563" w:rsidRDefault="00D91563" w:rsidP="00D91563">
      <w:pPr>
        <w:rPr>
          <w:rFonts w:eastAsiaTheme="minorEastAsia"/>
        </w:rPr>
      </w:pPr>
    </w:p>
    <w:p w14:paraId="7958C6E2" w14:textId="196791D3" w:rsidR="00D91563" w:rsidRDefault="00D91563" w:rsidP="00D91563">
      <w:pPr>
        <w:rPr>
          <w:rFonts w:eastAsiaTheme="minorEastAsia"/>
        </w:rPr>
      </w:pPr>
      <w:r>
        <w:rPr>
          <w:rFonts w:eastAsiaTheme="minorEastAsia"/>
        </w:rPr>
        <w:lastRenderedPageBreak/>
        <w:t xml:space="preserve">Where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acc>
      </m:oMath>
      <w:r>
        <w:rPr>
          <w:rFonts w:eastAsiaTheme="minorEastAsia"/>
        </w:rPr>
        <w:t xml:space="preserve"> is the predicted value for sample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the corresponding true sample, </w:t>
      </w:r>
      <m:oMath>
        <m:r>
          <w:rPr>
            <w:rFonts w:ascii="Cambria Math" w:eastAsiaTheme="minorEastAsia" w:hAnsi="Cambria Math"/>
          </w:rPr>
          <m:t>N</m:t>
        </m:r>
      </m:oMath>
      <w:r>
        <w:rPr>
          <w:rFonts w:eastAsiaTheme="minorEastAsia"/>
        </w:rPr>
        <w:t xml:space="preserve"> is the number of samples and </w:t>
      </w:r>
      <m:oMath>
        <m:r>
          <w:rPr>
            <w:rFonts w:ascii="Cambria Math" w:eastAsiaTheme="minorEastAsia" w:hAnsi="Cambria Math"/>
          </w:rPr>
          <m:t>1</m:t>
        </m:r>
      </m:oMath>
      <w:r>
        <w:rPr>
          <w:rFonts w:eastAsiaTheme="minorEastAsia"/>
        </w:rPr>
        <w:t xml:space="preserve"> is an indicator function that is equals to 1 if a certain condition is true and 0 otherwise. Precision score for a class </w:t>
      </w:r>
      <m:oMath>
        <m:r>
          <w:rPr>
            <w:rFonts w:ascii="Cambria Math" w:eastAsiaTheme="minorEastAsia" w:hAnsi="Cambria Math"/>
          </w:rPr>
          <m:t>i</m:t>
        </m:r>
      </m:oMath>
      <w:r>
        <w:rPr>
          <w:rFonts w:eastAsiaTheme="minorEastAsia"/>
        </w:rPr>
        <w:t xml:space="preserve"> is defined as:</w:t>
      </w:r>
    </w:p>
    <w:p w14:paraId="7ABE0076" w14:textId="77777777" w:rsidR="00D91563" w:rsidRDefault="00D91563" w:rsidP="00D91563">
      <w:pPr>
        <w:rPr>
          <w:rFonts w:eastAsiaTheme="minorEastAsia"/>
        </w:rPr>
      </w:pPr>
    </w:p>
    <w:p w14:paraId="2888356C" w14:textId="4905CDF1" w:rsidR="00D91563" w:rsidRDefault="00D91563" w:rsidP="00D91563">
      <w:pPr>
        <w:rPr>
          <w:rFonts w:eastAsiaTheme="minorEastAsia"/>
        </w:rPr>
      </w:pPr>
      <m:oMathPara>
        <m:oMath>
          <m:r>
            <w:rPr>
              <w:rFonts w:ascii="Cambria Math" w:eastAsiaTheme="minorEastAsia" w:hAnsi="Cambria Math"/>
            </w:rPr>
            <m:t>pre</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den>
          </m:f>
        </m:oMath>
      </m:oMathPara>
    </w:p>
    <w:p w14:paraId="0129AF62" w14:textId="6624B031" w:rsidR="00D91563" w:rsidRDefault="00D91563" w:rsidP="00D91563">
      <w:pPr>
        <w:rPr>
          <w:rFonts w:eastAsiaTheme="minorEastAsia"/>
        </w:rPr>
      </w:pPr>
      <w:r>
        <w:rPr>
          <w:rFonts w:eastAsiaTheme="minorEastAsia"/>
        </w:rPr>
        <w:t xml:space="preserve">   </w:t>
      </w:r>
    </w:p>
    <w:p w14:paraId="25649B26" w14:textId="77777777" w:rsidR="00D91563" w:rsidRDefault="00D91563" w:rsidP="00D91563">
      <w:r>
        <w:t xml:space="preserve">Where </w:t>
      </w:r>
      <m:oMath>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true positives for the </w:t>
      </w:r>
      <m:oMath>
        <m:r>
          <w:rPr>
            <w:rFonts w:ascii="Cambria Math" w:hAnsi="Cambria Math"/>
          </w:rPr>
          <m:t>i</m:t>
        </m:r>
      </m:oMath>
      <w:r>
        <w:t xml:space="preserve">-th class and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false positives for the </w:t>
      </w:r>
      <m:oMath>
        <m:r>
          <w:rPr>
            <w:rFonts w:ascii="Cambria Math" w:hAnsi="Cambria Math"/>
          </w:rPr>
          <m:t>i</m:t>
        </m:r>
      </m:oMath>
      <w:r>
        <w:t>-th class. Recall score for a class I is defined as:</w:t>
      </w:r>
    </w:p>
    <w:p w14:paraId="7536688C" w14:textId="77777777" w:rsidR="00D91563" w:rsidRDefault="00D91563" w:rsidP="00D91563"/>
    <w:p w14:paraId="430D0CAF" w14:textId="6F09CA63" w:rsidR="00D91563" w:rsidRDefault="00D91563" w:rsidP="00D91563">
      <w:pPr>
        <w:jc w:val="center"/>
      </w:pPr>
      <m:oMathPara>
        <m:oMath>
          <m:r>
            <w:rPr>
              <w:rFonts w:ascii="Cambria Math" w:hAnsi="Cambria Math"/>
            </w:rPr>
            <m:t>re</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ctrlPr>
                <w:rPr>
                  <w:rFonts w:ascii="Cambria Math" w:hAnsi="Cambria Math"/>
                  <w:i/>
                </w:rPr>
              </m:ctrlPr>
            </m:num>
            <m:den>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den>
          </m:f>
        </m:oMath>
      </m:oMathPara>
    </w:p>
    <w:p w14:paraId="777A2158" w14:textId="3407E3E8" w:rsidR="00D91563" w:rsidRDefault="00D91563" w:rsidP="00D91563"/>
    <w:p w14:paraId="2DBEF8B9" w14:textId="3BBE6B5A" w:rsidR="00D91563" w:rsidRDefault="00D91563" w:rsidP="00D91563">
      <w:r>
        <w:t xml:space="preserve">Where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s the number of false negatives </w:t>
      </w:r>
      <w:r w:rsidR="000A59B2">
        <w:t xml:space="preserve">recorded for the </w:t>
      </w:r>
      <m:oMath>
        <m:r>
          <w:rPr>
            <w:rFonts w:ascii="Cambria Math" w:hAnsi="Cambria Math"/>
          </w:rPr>
          <m:t>i</m:t>
        </m:r>
      </m:oMath>
      <w:r w:rsidR="000A59B2">
        <w:t>-th class.</w:t>
      </w:r>
    </w:p>
    <w:p w14:paraId="6D489621" w14:textId="77777777" w:rsidR="00D91563" w:rsidRDefault="00D91563" w:rsidP="00D91563"/>
    <w:p w14:paraId="76BCD8A3" w14:textId="38D60AA7" w:rsidR="00320921" w:rsidRDefault="00320921" w:rsidP="00D75FCC">
      <w:pPr>
        <w:pStyle w:val="Heading4"/>
      </w:pPr>
      <w:r>
        <w:t>Model Training</w:t>
      </w:r>
    </w:p>
    <w:p w14:paraId="55E2BAF0" w14:textId="2814FB6D" w:rsidR="00DF0D8C" w:rsidRDefault="00320921" w:rsidP="00D75FCC">
      <w:r>
        <w:t xml:space="preserve">The model was trained using python’s numpy and scikit-learn modules </w:t>
      </w:r>
      <w:r>
        <w:fldChar w:fldCharType="begin" w:fldLock="1"/>
      </w:r>
      <w:r w:rsidR="00163A6C">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87], [93]","plainTextFormattedCitation":"[87], [93]","previouslyFormattedCitation":"[87], [92]"},"properties":{"noteIndex":0},"schema":"https://github.com/citation-style-language/schema/raw/master/csl-citation.json"}</w:instrText>
      </w:r>
      <w:r>
        <w:fldChar w:fldCharType="separate"/>
      </w:r>
      <w:r w:rsidR="00163A6C" w:rsidRPr="00163A6C">
        <w:rPr>
          <w:noProof/>
        </w:rPr>
        <w:t>[87], [93]</w:t>
      </w:r>
      <w:r>
        <w:fldChar w:fldCharType="end"/>
      </w:r>
      <w:r>
        <w:t xml:space="preserve">. </w:t>
      </w:r>
      <w:r w:rsidR="00DF0D8C">
        <w:t>Model training can be divided into five stages</w:t>
      </w:r>
      <w:r w:rsidR="00740FD8">
        <w:t xml:space="preserve"> described below</w:t>
      </w:r>
      <w:r w:rsidR="00DF0D8C">
        <w:t xml:space="preserve">. </w:t>
      </w:r>
    </w:p>
    <w:p w14:paraId="10CDD1D5" w14:textId="77777777" w:rsidR="00DF0D8C" w:rsidRDefault="00DF0D8C" w:rsidP="00D75FCC"/>
    <w:p w14:paraId="540BCADE" w14:textId="21147EF9" w:rsidR="00DF0D8C" w:rsidRDefault="00DF0D8C" w:rsidP="00D75FCC">
      <w:pPr>
        <w:pStyle w:val="Heading5"/>
      </w:pPr>
      <w:r>
        <w:t xml:space="preserve">Random seed assignment and dataset division </w:t>
      </w:r>
    </w:p>
    <w:p w14:paraId="47FEB37C" w14:textId="49B01FEB" w:rsidR="00DF0D8C" w:rsidRDefault="00320921" w:rsidP="00D75FCC">
      <w:r>
        <w:t>At first, a random seed was specified using numpy to reproduce results. The dataset of 116 TE enzyme sequences labeled according to their corresponding substrate specificity category was divided into a training set and a validation set by a 75-25 percentage split.</w:t>
      </w:r>
      <w:r w:rsidR="00DF0D8C">
        <w:t xml:space="preserve"> Setting the random seed allows us to reproduce results. Additionally, changing the random seed will produce different training and validation set</w:t>
      </w:r>
      <w:r w:rsidR="003B65B6">
        <w:t>s</w:t>
      </w:r>
      <w:r w:rsidR="00DF0D8C">
        <w:t xml:space="preserve">, an event which will be used later to evaluate model performance. </w:t>
      </w:r>
      <w:r>
        <w:t xml:space="preserve"> </w:t>
      </w:r>
    </w:p>
    <w:p w14:paraId="3F850653" w14:textId="18229F9E" w:rsidR="00DF0D8C" w:rsidRDefault="00DF0D8C" w:rsidP="00D75FCC"/>
    <w:p w14:paraId="035238EF" w14:textId="0B607527" w:rsidR="00DF0D8C" w:rsidRDefault="00DF0D8C" w:rsidP="00D75FCC">
      <w:pPr>
        <w:pStyle w:val="Heading5"/>
      </w:pPr>
      <w:r>
        <w:t>Feature Representation</w:t>
      </w:r>
    </w:p>
    <w:p w14:paraId="2B391CD8" w14:textId="77D03B3A" w:rsidR="00DF0D8C" w:rsidRDefault="00320921" w:rsidP="00D75FCC">
      <w:r>
        <w:t xml:space="preserve">The training </w:t>
      </w:r>
      <w:r w:rsidR="00995ACC">
        <w:t xml:space="preserve">and validation </w:t>
      </w:r>
      <w:r>
        <w:t>set of sequences w</w:t>
      </w:r>
      <w:r w:rsidR="00DF0D8C">
        <w:t>ere</w:t>
      </w:r>
      <w:r>
        <w:t xml:space="preserve"> encoded by the </w:t>
      </w:r>
      <w:r w:rsidR="0001009E">
        <w:t>47</w:t>
      </w:r>
      <w:r>
        <w:t xml:space="preserve"> different feature representation techniques, described in the </w:t>
      </w:r>
      <w:hyperlink w:anchor="_Feature_Extraction" w:history="1">
        <w:r w:rsidRPr="00C03D11">
          <w:rPr>
            <w:rStyle w:val="Hyperlink"/>
            <w:color w:val="000000" w:themeColor="text1"/>
          </w:rPr>
          <w:t>Feature Extraction</w:t>
        </w:r>
      </w:hyperlink>
      <w:r>
        <w:t xml:space="preserve"> section, into </w:t>
      </w:r>
      <w:r w:rsidR="0001009E">
        <w:t>47</w:t>
      </w:r>
      <w:r>
        <w:t xml:space="preserve"> distinct feature vector representation of the sequences. The distinct feature vectors of the training set of sequences were used to train </w:t>
      </w:r>
      <w:r w:rsidR="0001009E">
        <w:t>47</w:t>
      </w:r>
      <w:r>
        <w:t xml:space="preserve"> separate base learners operating on the same principle (PCA+SVM or PCA+NN</w:t>
      </w:r>
      <w:r w:rsidR="00DF0D8C">
        <w:t xml:space="preserve"> or PCA+GBT</w:t>
      </w:r>
      <w:r>
        <w:t xml:space="preserve">). </w:t>
      </w:r>
    </w:p>
    <w:p w14:paraId="2EB4F83C" w14:textId="77777777" w:rsidR="00DF0D8C" w:rsidRDefault="00DF0D8C" w:rsidP="00D75FCC"/>
    <w:p w14:paraId="53F6E8D9" w14:textId="5749DF31" w:rsidR="00DF0D8C" w:rsidRDefault="00DF0D8C" w:rsidP="00D75FCC">
      <w:pPr>
        <w:pStyle w:val="Heading5"/>
      </w:pPr>
      <w:r>
        <w:t>Base Model Training</w:t>
      </w:r>
    </w:p>
    <w:p w14:paraId="15B4060C" w14:textId="0FD45023" w:rsidR="00995ACC" w:rsidRDefault="00FE6BD6" w:rsidP="00D75FCC">
      <w:r>
        <w:t xml:space="preserve">The base models accept the feature vector representation of TE sequences as input and predicts TE substrate specificity category. They were trained using scikit learns dedicated modules for PCA, SVC, NN and GBC.  A scikit-learn pipeline object consisting of PCA instance followed by the learning algorithm instance (SVC, NN or GBC) was created. The pipeline object was trained on the feature vector representation of the training set of TE sequences. </w:t>
      </w:r>
      <w:r w:rsidR="00320921">
        <w:t xml:space="preserve">The hyperparameters of the base learners were optimized using the GridSearchCV module of scikit-learn and setting the cross validation split to </w:t>
      </w:r>
      <w:r w:rsidR="00DF0D8C">
        <w:t>10</w:t>
      </w:r>
      <w:r w:rsidR="00320921">
        <w:t xml:space="preserve">. </w:t>
      </w:r>
    </w:p>
    <w:p w14:paraId="0644F78F" w14:textId="77777777" w:rsidR="00995ACC" w:rsidRDefault="00995ACC" w:rsidP="00D75FCC"/>
    <w:p w14:paraId="6946D71B" w14:textId="58FAAE2F" w:rsidR="00995ACC" w:rsidRDefault="00995ACC" w:rsidP="00D75FCC">
      <w:pPr>
        <w:pStyle w:val="Heading5"/>
      </w:pPr>
      <w:bookmarkStart w:id="22" w:name="_Model_Evaluation"/>
      <w:bookmarkStart w:id="23" w:name="_Ref65356577"/>
      <w:bookmarkEnd w:id="22"/>
      <w:r>
        <w:lastRenderedPageBreak/>
        <w:t>Model Evaluation</w:t>
      </w:r>
      <w:bookmarkEnd w:id="23"/>
    </w:p>
    <w:p w14:paraId="23F92E79" w14:textId="76123CF1" w:rsidR="00995ACC" w:rsidRDefault="00995ACC" w:rsidP="00D75FCC">
      <w:r>
        <w:t xml:space="preserve">The </w:t>
      </w:r>
      <w:r w:rsidR="0001009E">
        <w:t>47</w:t>
      </w:r>
      <w:r>
        <w:t xml:space="preserve"> base models trained only on the training set were used to independently predict the substrate specificity category of enzymes in both training and validation sets. The output predictions of these base learners were passed on to </w:t>
      </w:r>
      <w:r w:rsidR="00E86D44">
        <w:t>the</w:t>
      </w:r>
      <w:r>
        <w:t xml:space="preserve"> meta learner that use</w:t>
      </w:r>
      <w:r w:rsidR="00E86D44">
        <w:t>d</w:t>
      </w:r>
      <w:r>
        <w:t xml:space="preserve"> a hard-voting based majority vote classifier to output the final prediction of the enzyme substrate specificity class</w:t>
      </w:r>
      <w:r w:rsidR="00E86D44">
        <w:t xml:space="preserve">. The parameter of the ensemble model </w:t>
      </w:r>
      <m:oMath>
        <m:r>
          <w:rPr>
            <w:rFonts w:ascii="Cambria Math" w:hAnsi="Cambria Math"/>
          </w:rPr>
          <m:t>k</m:t>
        </m:r>
      </m:oMath>
      <w:r w:rsidR="00E86D44">
        <w:t xml:space="preserve">, that represents the </w:t>
      </w:r>
      <m:oMath>
        <m:r>
          <w:rPr>
            <w:rFonts w:ascii="Cambria Math" w:hAnsi="Cambria Math"/>
          </w:rPr>
          <m:t>k</m:t>
        </m:r>
        <m:r>
          <m:rPr>
            <m:nor/>
          </m:rPr>
          <w:rPr>
            <w:rFonts w:ascii="Cambria Math" w:hAnsi="Cambria Math"/>
          </w:rPr>
          <m:t>- best</m:t>
        </m:r>
      </m:oMath>
      <w:r w:rsidR="00E86D44">
        <w:t xml:space="preserve"> base models to pass on to the meta learner was chosen to be </w:t>
      </w:r>
      <w:r w:rsidR="00671CD2">
        <w:t>5</w:t>
      </w:r>
      <w:r w:rsidR="00E86D44">
        <w:t xml:space="preserve">. </w:t>
      </w:r>
      <w:r>
        <w:t>The validation accurac</w:t>
      </w:r>
      <w:r w:rsidR="00E66187">
        <w:t xml:space="preserve">y, </w:t>
      </w:r>
      <w:r>
        <w:t xml:space="preserve">precision score (on the medium chained TEs) </w:t>
      </w:r>
      <w:r w:rsidR="00E66187">
        <w:t xml:space="preserve">and recall score (on the medium chained TEs) </w:t>
      </w:r>
      <w:r>
        <w:t xml:space="preserve">of the </w:t>
      </w:r>
      <w:r w:rsidR="0001009E">
        <w:t>47</w:t>
      </w:r>
      <w:r>
        <w:t xml:space="preserv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w:t>
      </w:r>
      <w:r w:rsidR="0094502F">
        <w:t>, precision and recall scores</w:t>
      </w:r>
      <w:r>
        <w:t xml:space="preserve"> for </w:t>
      </w:r>
      <w:r w:rsidR="0094502F">
        <w:t>47</w:t>
      </w:r>
      <w:r>
        <w:t xml:space="preserve"> base learners and the ensemble model. </w:t>
      </w:r>
      <w:r w:rsidRPr="00444313">
        <w:t xml:space="preserve">The objective of </w:t>
      </w:r>
      <w:r w:rsidR="00E62E4F">
        <w:t>evaluating</w:t>
      </w:r>
      <w:r w:rsidRPr="00444313">
        <w:t xml:space="preserve"> our model multiple times </w:t>
      </w:r>
      <w:r w:rsidR="00E62E4F">
        <w:t xml:space="preserve">by varying the training and validation set </w:t>
      </w:r>
      <w:r w:rsidRPr="00444313">
        <w:t>was to check its robustness to the training set.</w:t>
      </w:r>
      <w:r w:rsidR="002B4095">
        <w:t xml:space="preserve"> </w:t>
      </w:r>
      <w:r w:rsidR="00642825">
        <w:t xml:space="preserve">A parametric sweep of the ensemble model parameter </w:t>
      </w:r>
      <m:oMath>
        <m:r>
          <w:rPr>
            <w:rFonts w:ascii="Cambria Math" w:hAnsi="Cambria Math"/>
          </w:rPr>
          <m:t>k</m:t>
        </m:r>
      </m:oMath>
      <w:r w:rsidR="00642825">
        <w:t xml:space="preserve"> was performed to illustrate its effect on validation score.  </w:t>
      </w:r>
    </w:p>
    <w:p w14:paraId="788638B2" w14:textId="77777777" w:rsidR="00995ACC" w:rsidRPr="00995ACC" w:rsidRDefault="00995ACC" w:rsidP="00D75FCC"/>
    <w:p w14:paraId="290F1A92" w14:textId="1CBF12F4" w:rsidR="00995ACC" w:rsidRDefault="00995ACC" w:rsidP="00D75FCC">
      <w:pPr>
        <w:pStyle w:val="Heading5"/>
      </w:pPr>
      <w:r>
        <w:t>Model Prediction</w:t>
      </w:r>
    </w:p>
    <w:p w14:paraId="108CFD07" w14:textId="77777777" w:rsidR="00710AFD" w:rsidRDefault="00320921" w:rsidP="00D75FCC">
      <w:r>
        <w:t>T</w:t>
      </w:r>
      <w:r w:rsidR="002B4095">
        <w:t xml:space="preserve">o predict an uncharacterized TE sequence from the test set, </w:t>
      </w:r>
      <w:r w:rsidR="00642825">
        <w:t xml:space="preserve">at first, the test sequences were converted to feature vectors by the </w:t>
      </w:r>
      <w:r w:rsidR="0001009E">
        <w:t>47</w:t>
      </w:r>
      <w:r w:rsidR="00642825">
        <w:t xml:space="preserve"> different feature extraction techniques. T</w:t>
      </w:r>
      <w:r w:rsidR="00E86D44">
        <w:t>he</w:t>
      </w:r>
      <w:r w:rsidR="00642825">
        <w:t>n,</w:t>
      </w:r>
      <w:r w:rsidR="00E86D44">
        <w:t xml:space="preserve"> </w:t>
      </w:r>
      <w:r w:rsidR="0001009E">
        <w:t>47</w:t>
      </w:r>
      <w:r>
        <w:t xml:space="preserve"> base models </w:t>
      </w:r>
      <w:r w:rsidR="00642825">
        <w:t xml:space="preserve">delegated to each feature vector representation </w:t>
      </w:r>
      <w:r w:rsidR="00E86D44">
        <w:t xml:space="preserve">were trained and hyperparameter optimized using all the characterized TE sequences from both training and validation sets. </w:t>
      </w:r>
      <w:r w:rsidR="00642825">
        <w:t>The trained</w:t>
      </w:r>
      <w:r>
        <w:t xml:space="preserve"> </w:t>
      </w:r>
      <w:r w:rsidR="00642825">
        <w:t xml:space="preserve">base models </w:t>
      </w:r>
      <w:r>
        <w:t xml:space="preserve">were used to independently predict the substrate specificity category of </w:t>
      </w:r>
      <w:r w:rsidR="00642825">
        <w:t xml:space="preserve">test set </w:t>
      </w:r>
      <w:r>
        <w:t>enzymes. The output predictions of the</w:t>
      </w:r>
      <w:r w:rsidR="00642825">
        <w:t xml:space="preserve"> </w:t>
      </w:r>
      <m:oMath>
        <m:r>
          <w:rPr>
            <w:rFonts w:ascii="Cambria Math" w:hAnsi="Cambria Math"/>
          </w:rPr>
          <m:t>k</m:t>
        </m:r>
      </m:oMath>
      <w:r>
        <w:t xml:space="preserve"> </w:t>
      </w:r>
      <w:r w:rsidR="00642825">
        <w:t xml:space="preserve">best performing </w:t>
      </w:r>
      <w:r>
        <w:t>base learners were passed on to a meta learner that used a hard-voting based majority vote classifier to output the final prediction of the enzyme substrate specificity class</w:t>
      </w:r>
      <w:r w:rsidRPr="007341FF">
        <w:t>.</w:t>
      </w:r>
      <w:r>
        <w:t xml:space="preserve"> </w:t>
      </w:r>
      <w:r w:rsidR="00642825">
        <w:t xml:space="preserve">The parameter k was selected based on the results of the parametric sweep study discussed in the </w:t>
      </w:r>
      <w:hyperlink w:anchor="_Model_Evaluation" w:history="1">
        <w:r w:rsidR="00642825" w:rsidRPr="00642825">
          <w:rPr>
            <w:rStyle w:val="SubtleReference"/>
          </w:rPr>
          <w:t>Model Evaluation</w:t>
        </w:r>
      </w:hyperlink>
      <w:r w:rsidR="00642825">
        <w:t xml:space="preserve"> section.</w:t>
      </w:r>
    </w:p>
    <w:p w14:paraId="53978483" w14:textId="77777777" w:rsidR="00710AFD" w:rsidRDefault="00710AFD" w:rsidP="00D75FCC"/>
    <w:p w14:paraId="51D170E5" w14:textId="77777777" w:rsidR="00710AFD" w:rsidRDefault="00710AFD" w:rsidP="00D75FCC">
      <w:pPr>
        <w:pStyle w:val="Heading2"/>
      </w:pPr>
      <w:bookmarkStart w:id="24" w:name="_Results"/>
      <w:bookmarkEnd w:id="24"/>
      <w:r>
        <w:t>Results</w:t>
      </w:r>
    </w:p>
    <w:p w14:paraId="45CFE664" w14:textId="5A98A7CF" w:rsidR="00320921" w:rsidRDefault="00710AFD" w:rsidP="00D75FCC">
      <w:pPr>
        <w:pStyle w:val="Heading3"/>
      </w:pPr>
      <w:r>
        <w:t xml:space="preserve">Feature </w:t>
      </w:r>
      <w:r w:rsidR="00AA102F">
        <w:t>e</w:t>
      </w:r>
      <w:r>
        <w:t xml:space="preserve">xtraction </w:t>
      </w:r>
      <w:r w:rsidR="00AA102F">
        <w:t>t</w:t>
      </w:r>
      <w:r>
        <w:t>echnique</w:t>
      </w:r>
      <w:r w:rsidR="00B1593D">
        <w:t>s</w:t>
      </w:r>
      <w:r>
        <w:t xml:space="preserve"> </w:t>
      </w:r>
      <w:r w:rsidR="00AA102F">
        <w:t>c</w:t>
      </w:r>
      <w:r>
        <w:t>omparison</w:t>
      </w:r>
    </w:p>
    <w:p w14:paraId="220DCFF0" w14:textId="39635817" w:rsidR="00EC5306" w:rsidRDefault="00710AFD" w:rsidP="00D75FCC">
      <w:r w:rsidRPr="00D75FCC">
        <w:t>We compared the performance of</w:t>
      </w:r>
      <w:r w:rsidR="00C44DA3">
        <w:t xml:space="preserve"> 47 different base models, each trained on </w:t>
      </w:r>
      <w:r w:rsidR="00996429">
        <w:t xml:space="preserve">a </w:t>
      </w:r>
      <w:r w:rsidR="00C44DA3">
        <w:t>unique</w:t>
      </w:r>
      <w:r w:rsidR="00F61F06" w:rsidRPr="00D75FCC">
        <w:t xml:space="preserve"> feature encode</w:t>
      </w:r>
      <w:r w:rsidR="00514D0B">
        <w:t>d representation</w:t>
      </w:r>
      <w:r w:rsidR="005952ED">
        <w:t xml:space="preserve"> of TE sequences</w:t>
      </w:r>
      <w:r w:rsidR="00C44DA3">
        <w:t>,</w:t>
      </w:r>
      <w:r w:rsidR="00F61F06" w:rsidRPr="00D75FCC">
        <w:t xml:space="preserve"> on validation set </w:t>
      </w:r>
      <w:r w:rsidR="00C44DA3">
        <w:t xml:space="preserve">using three popular classification performance metrics </w:t>
      </w:r>
      <w:r w:rsidR="00F61F06" w:rsidRPr="00D75FCC">
        <w:t xml:space="preserve">to detect the </w:t>
      </w:r>
      <w:r w:rsidR="00C44DA3">
        <w:t>feature extraction techniques</w:t>
      </w:r>
      <w:r w:rsidR="00D75FCC" w:rsidRPr="00D75FCC">
        <w:t xml:space="preserve"> which</w:t>
      </w:r>
      <w:r w:rsidR="00F61F06" w:rsidRPr="00D75FCC">
        <w:t xml:space="preserve"> </w:t>
      </w:r>
      <w:r w:rsidR="00D75FCC" w:rsidRPr="00D75FCC">
        <w:t xml:space="preserve">can most successfully discriminate between enzyme substrate specificity classes. </w:t>
      </w:r>
      <w:r w:rsidR="00C44DA3">
        <w:t>The three</w:t>
      </w:r>
      <w:r w:rsidR="00D75FCC" w:rsidRPr="00D75FCC">
        <w:t xml:space="preserve"> metrics</w:t>
      </w:r>
      <w:r w:rsidR="00C44DA3">
        <w:t xml:space="preserve"> were</w:t>
      </w:r>
      <w:r w:rsidR="00D75FCC" w:rsidRPr="00D75FCC">
        <w:t xml:space="preserve"> </w:t>
      </w:r>
      <w:r w:rsidR="00EC5306">
        <w:t xml:space="preserve">1) </w:t>
      </w:r>
      <w:r w:rsidR="00D75FCC" w:rsidRPr="00D75FCC">
        <w:t xml:space="preserve">accuracy score on all three categories of TE substrate specificity, </w:t>
      </w:r>
      <w:r w:rsidR="00EC5306">
        <w:t xml:space="preserve">2) </w:t>
      </w:r>
      <w:r w:rsidR="00D75FCC" w:rsidRPr="00D75FCC">
        <w:t xml:space="preserve">precision </w:t>
      </w:r>
      <w:r w:rsidR="00EC5306">
        <w:t xml:space="preserve">score </w:t>
      </w:r>
      <w:r w:rsidR="00EC5306" w:rsidRPr="00D75FCC">
        <w:t xml:space="preserve">on medium chained TEs </w:t>
      </w:r>
      <w:r w:rsidR="00D75FCC" w:rsidRPr="00D75FCC">
        <w:t xml:space="preserve">and </w:t>
      </w:r>
      <w:r w:rsidR="00EC5306">
        <w:t xml:space="preserve">3) </w:t>
      </w:r>
      <w:r w:rsidR="00D75FCC" w:rsidRPr="00D75FCC">
        <w:t>recall score on medium chained TEs</w:t>
      </w:r>
      <w:r w:rsidR="00F61F06" w:rsidRPr="00D75FCC">
        <w:t>.</w:t>
      </w:r>
      <w:r w:rsidR="00D75FCC" w:rsidRPr="00D75FCC">
        <w:t xml:space="preserve"> </w:t>
      </w:r>
      <w:r w:rsidR="00743D80">
        <w:t>Our validation scheme produced a</w:t>
      </w:r>
      <w:r w:rsidR="00D75FCC" w:rsidRPr="00D75FCC">
        <w:t xml:space="preserve"> distribution of model metrics through 10000 simulations of our model evaluation experiment by varying the training and validation dataset during each simulation as discussed in the </w:t>
      </w:r>
      <w:r w:rsidR="007D6213" w:rsidRPr="007D6213">
        <w:rPr>
          <w:rStyle w:val="SubtleReference"/>
        </w:rPr>
        <w:fldChar w:fldCharType="begin"/>
      </w:r>
      <w:r w:rsidR="007D6213" w:rsidRPr="007D6213">
        <w:rPr>
          <w:rStyle w:val="SubtleReference"/>
        </w:rPr>
        <w:instrText xml:space="preserve"> REF _Ref65356577 \h </w:instrText>
      </w:r>
      <w:r w:rsidR="007D6213">
        <w:rPr>
          <w:rStyle w:val="SubtleReference"/>
        </w:rPr>
        <w:instrText xml:space="preserve"> \* MERGEFORMAT </w:instrText>
      </w:r>
      <w:r w:rsidR="007D6213" w:rsidRPr="007D6213">
        <w:rPr>
          <w:rStyle w:val="SubtleReference"/>
        </w:rPr>
      </w:r>
      <w:r w:rsidR="007D6213" w:rsidRPr="007D6213">
        <w:rPr>
          <w:rStyle w:val="SubtleReference"/>
        </w:rPr>
        <w:fldChar w:fldCharType="separate"/>
      </w:r>
      <w:r w:rsidR="007D6213" w:rsidRPr="007D6213">
        <w:rPr>
          <w:rStyle w:val="SubtleReference"/>
        </w:rPr>
        <w:t>Model Evaluation</w:t>
      </w:r>
      <w:r w:rsidR="007D6213" w:rsidRPr="007D6213">
        <w:rPr>
          <w:rStyle w:val="SubtleReference"/>
        </w:rPr>
        <w:fldChar w:fldCharType="end"/>
      </w:r>
      <w:r w:rsidR="00D75FCC" w:rsidRPr="00D75FCC">
        <w:t xml:space="preserve"> section. </w:t>
      </w:r>
      <w:r w:rsidR="00D75FCC">
        <w:t xml:space="preserve">The top five best performing feature extraction techniques </w:t>
      </w:r>
      <w:r w:rsidR="00EC5306">
        <w:t xml:space="preserve">in terms of mean accuracy score </w:t>
      </w:r>
      <w:r w:rsidR="00D75FCC">
        <w:t xml:space="preserve">are </w:t>
      </w:r>
      <w:r w:rsidR="00EC5306">
        <w:t>DDE, CTriad, KSCTriad, TPC and Gappy Pair Kernel. The most accurate feature extraction technique DDE achieves a mean accuracy score of 0.8</w:t>
      </w:r>
      <w:r w:rsidR="00514D0B">
        <w:t>1</w:t>
      </w:r>
      <w:r w:rsidR="00EC5306">
        <w:t>, mean precision and mean recall score</w:t>
      </w:r>
      <w:r w:rsidR="007D6213">
        <w:t>s</w:t>
      </w:r>
      <w:r w:rsidR="00EC5306">
        <w:t xml:space="preserve"> of 0.89 and 0.9 respectively</w:t>
      </w:r>
      <w:r w:rsidR="006E5DF3">
        <w:t xml:space="preserve"> on medium chained TEs</w:t>
      </w:r>
      <w:r w:rsidR="00EC5306">
        <w:t xml:space="preserve">. It is interesting to note that the best pssm based feature extraction technique, </w:t>
      </w:r>
      <w:r w:rsidR="00CE7FAF">
        <w:t>S</w:t>
      </w:r>
      <w:r w:rsidR="00EC5306">
        <w:t>-</w:t>
      </w:r>
      <w:r w:rsidR="00CE7FAF">
        <w:t>FPSSM</w:t>
      </w:r>
      <w:r w:rsidR="00EC5306">
        <w:t xml:space="preserve"> is ranked 17</w:t>
      </w:r>
      <w:r w:rsidR="00EC5306" w:rsidRPr="00EC5306">
        <w:rPr>
          <w:vertAlign w:val="superscript"/>
        </w:rPr>
        <w:t>th</w:t>
      </w:r>
      <w:r w:rsidR="00EC5306">
        <w:t xml:space="preserve"> in terms of mean accuracy score among the 47 feature encoders, achieving a mean accuracy of 0.76. </w:t>
      </w:r>
      <w:r w:rsidR="00394850">
        <w:t>A list of the 47 feature encoding techniques</w:t>
      </w:r>
      <w:r w:rsidR="00EC5306">
        <w:t xml:space="preserve"> ranked by their mean accuracy scores on TE substrate specificity prediction is given in </w:t>
      </w:r>
      <w:r w:rsidR="00394850">
        <w:fldChar w:fldCharType="begin"/>
      </w:r>
      <w:r w:rsidR="00394850">
        <w:instrText xml:space="preserve"> REF _Ref65345583 \h </w:instrText>
      </w:r>
      <w:r w:rsidR="00394850">
        <w:fldChar w:fldCharType="separate"/>
      </w:r>
      <w:r w:rsidR="00394850" w:rsidRPr="00DA1F82">
        <w:rPr>
          <w:b/>
          <w:bCs/>
        </w:rPr>
        <w:t xml:space="preserve">Table </w:t>
      </w:r>
      <w:r w:rsidR="00394850">
        <w:rPr>
          <w:b/>
          <w:bCs/>
          <w:noProof/>
        </w:rPr>
        <w:t>3</w:t>
      </w:r>
      <w:r w:rsidR="00394850">
        <w:fldChar w:fldCharType="end"/>
      </w:r>
      <w:r w:rsidR="00EC5306">
        <w:t>.</w:t>
      </w:r>
    </w:p>
    <w:p w14:paraId="152D8F42" w14:textId="77777777" w:rsidR="00EC5306" w:rsidRDefault="00EC5306" w:rsidP="00D75FCC"/>
    <w:p w14:paraId="33C19047" w14:textId="68520D3C" w:rsidR="00793BE1" w:rsidRDefault="00793BE1" w:rsidP="00793BE1">
      <w:pPr>
        <w:pStyle w:val="Caption"/>
        <w:keepNext/>
      </w:pPr>
      <w:bookmarkStart w:id="25" w:name="_Ref65345583"/>
      <w:r w:rsidRPr="00DA1F82">
        <w:rPr>
          <w:b/>
          <w:bCs/>
        </w:rPr>
        <w:t xml:space="preserve">Table </w:t>
      </w:r>
      <w:r w:rsidRPr="00DA1F82">
        <w:rPr>
          <w:b/>
          <w:bCs/>
        </w:rPr>
        <w:fldChar w:fldCharType="begin"/>
      </w:r>
      <w:r w:rsidRPr="00DA1F82">
        <w:rPr>
          <w:b/>
          <w:bCs/>
        </w:rPr>
        <w:instrText xml:space="preserve"> SEQ Table \* ARABIC </w:instrText>
      </w:r>
      <w:r w:rsidRPr="00DA1F82">
        <w:rPr>
          <w:b/>
          <w:bCs/>
        </w:rPr>
        <w:fldChar w:fldCharType="separate"/>
      </w:r>
      <w:r w:rsidR="000871F8">
        <w:rPr>
          <w:b/>
          <w:bCs/>
          <w:noProof/>
        </w:rPr>
        <w:t>3</w:t>
      </w:r>
      <w:r w:rsidRPr="00DA1F82">
        <w:rPr>
          <w:b/>
          <w:bCs/>
        </w:rPr>
        <w:fldChar w:fldCharType="end"/>
      </w:r>
      <w:bookmarkEnd w:id="25"/>
      <w:r>
        <w:t xml:space="preserve">: A list of </w:t>
      </w:r>
      <w:r w:rsidR="00743EB2">
        <w:t xml:space="preserve">three performance metrics </w:t>
      </w:r>
      <w:r w:rsidR="00FE3DA2">
        <w:t>for</w:t>
      </w:r>
      <w:r w:rsidR="00743EB2">
        <w:t xml:space="preserve"> the </w:t>
      </w:r>
      <w:r>
        <w:t xml:space="preserve">47 base models </w:t>
      </w:r>
      <w:r>
        <w:rPr>
          <w:noProof/>
        </w:rPr>
        <w:t>ranked by their mean accuracy score on varying validation datasets generated through 10000 simulation</w:t>
      </w:r>
      <w:r w:rsidR="00CC1D45">
        <w:rPr>
          <w:noProof/>
        </w:rPr>
        <w:t>s</w:t>
      </w:r>
      <w:r>
        <w:rPr>
          <w:noProof/>
        </w:rPr>
        <w:t xml:space="preserve"> of model evaluation experiment</w:t>
      </w:r>
      <w:r w:rsidR="00633198">
        <w:rPr>
          <w:noProof/>
        </w:rPr>
        <w:t xml:space="preserve"> is shown</w:t>
      </w:r>
      <w:r>
        <w:rPr>
          <w:noProof/>
        </w:rPr>
        <w:t xml:space="preserve">. The table presents the mean precision and recall scores obtained on the medium chained TEs of </w:t>
      </w:r>
      <w:r w:rsidR="00376A88">
        <w:rPr>
          <w:noProof/>
        </w:rPr>
        <w:t>varying</w:t>
      </w:r>
      <w:r>
        <w:rPr>
          <w:noProof/>
        </w:rPr>
        <w:t xml:space="preserve"> validation dataset</w:t>
      </w:r>
      <w:r w:rsidR="00376A88">
        <w:rPr>
          <w:noProof/>
        </w:rPr>
        <w:t>s</w:t>
      </w:r>
      <w:r>
        <w:rPr>
          <w:noProof/>
        </w:rPr>
        <w:t xml:space="preserve"> apart from the mean accuracy score achieved on all three substrate specificity categories of TEs by the 47 base models along with their feature extraction technique. </w:t>
      </w:r>
    </w:p>
    <w:tbl>
      <w:tblPr>
        <w:tblStyle w:val="TableGrid"/>
        <w:tblW w:w="0" w:type="auto"/>
        <w:tblLook w:val="04A0" w:firstRow="1" w:lastRow="0" w:firstColumn="1" w:lastColumn="0" w:noHBand="0" w:noVBand="1"/>
      </w:tblPr>
      <w:tblGrid>
        <w:gridCol w:w="2695"/>
        <w:gridCol w:w="2160"/>
        <w:gridCol w:w="2250"/>
        <w:gridCol w:w="2245"/>
      </w:tblGrid>
      <w:tr w:rsidR="00CD49D0" w14:paraId="7DA0CCC4" w14:textId="77777777" w:rsidTr="003B1D83">
        <w:tc>
          <w:tcPr>
            <w:tcW w:w="2695" w:type="dxa"/>
          </w:tcPr>
          <w:p w14:paraId="19B2F981" w14:textId="27C48E32" w:rsidR="00CD49D0" w:rsidRDefault="005E46E7" w:rsidP="00D75FCC">
            <w:r>
              <w:t xml:space="preserve">Model </w:t>
            </w:r>
            <w:r w:rsidR="00C44DA3">
              <w:t>Feature Extraction</w:t>
            </w:r>
          </w:p>
        </w:tc>
        <w:tc>
          <w:tcPr>
            <w:tcW w:w="2160" w:type="dxa"/>
          </w:tcPr>
          <w:p w14:paraId="021A94CC" w14:textId="1A187989" w:rsidR="00CD49D0" w:rsidRDefault="00743D80" w:rsidP="00D75FCC">
            <w:r>
              <w:t xml:space="preserve">Mean Accuracy </w:t>
            </w:r>
          </w:p>
        </w:tc>
        <w:tc>
          <w:tcPr>
            <w:tcW w:w="2250" w:type="dxa"/>
          </w:tcPr>
          <w:p w14:paraId="50CAFBCC" w14:textId="41140353" w:rsidR="00CD49D0" w:rsidRDefault="00743D80" w:rsidP="00D75FCC">
            <w:r>
              <w:t>Mean Precision</w:t>
            </w:r>
          </w:p>
        </w:tc>
        <w:tc>
          <w:tcPr>
            <w:tcW w:w="2245" w:type="dxa"/>
          </w:tcPr>
          <w:p w14:paraId="162AA8F7" w14:textId="6DDD0B5D" w:rsidR="00CD49D0" w:rsidRDefault="00743D80" w:rsidP="00D75FCC">
            <w:r>
              <w:t>Mean Recall</w:t>
            </w:r>
          </w:p>
        </w:tc>
      </w:tr>
      <w:tr w:rsidR="00CD49D0" w14:paraId="56378357" w14:textId="77777777" w:rsidTr="003B1D83">
        <w:tc>
          <w:tcPr>
            <w:tcW w:w="2695" w:type="dxa"/>
          </w:tcPr>
          <w:p w14:paraId="1CDC6E85" w14:textId="5F7A8459" w:rsidR="00CD49D0" w:rsidRDefault="00743D80" w:rsidP="00D75FCC">
            <w:r>
              <w:t>DDE</w:t>
            </w:r>
          </w:p>
        </w:tc>
        <w:tc>
          <w:tcPr>
            <w:tcW w:w="2160" w:type="dxa"/>
          </w:tcPr>
          <w:p w14:paraId="4F88ACC5" w14:textId="06ACFF62" w:rsidR="00CD49D0" w:rsidRDefault="00743D80" w:rsidP="00D75FCC">
            <w:r>
              <w:t>0.81</w:t>
            </w:r>
          </w:p>
        </w:tc>
        <w:tc>
          <w:tcPr>
            <w:tcW w:w="2250" w:type="dxa"/>
          </w:tcPr>
          <w:p w14:paraId="4958F435" w14:textId="7C79823A" w:rsidR="00CD49D0" w:rsidRDefault="00024A1B" w:rsidP="00D75FCC">
            <w:r>
              <w:t>0.89</w:t>
            </w:r>
          </w:p>
        </w:tc>
        <w:tc>
          <w:tcPr>
            <w:tcW w:w="2245" w:type="dxa"/>
          </w:tcPr>
          <w:p w14:paraId="749D6BA5" w14:textId="3F1D24C0" w:rsidR="00CD49D0" w:rsidRDefault="00024A1B" w:rsidP="00D75FCC">
            <w:r>
              <w:t>0.9</w:t>
            </w:r>
          </w:p>
        </w:tc>
      </w:tr>
      <w:tr w:rsidR="00CD49D0" w14:paraId="3333DA7C" w14:textId="77777777" w:rsidTr="003B1D83">
        <w:tc>
          <w:tcPr>
            <w:tcW w:w="2695" w:type="dxa"/>
          </w:tcPr>
          <w:p w14:paraId="2AB677C0" w14:textId="3E023D44" w:rsidR="00CD49D0" w:rsidRDefault="00743D80" w:rsidP="00D75FCC">
            <w:r>
              <w:t>CTriad</w:t>
            </w:r>
          </w:p>
        </w:tc>
        <w:tc>
          <w:tcPr>
            <w:tcW w:w="2160" w:type="dxa"/>
          </w:tcPr>
          <w:p w14:paraId="351CBDBE" w14:textId="28FED8B8" w:rsidR="00CD49D0" w:rsidRDefault="00743D80" w:rsidP="00D75FCC">
            <w:r>
              <w:t>0.79</w:t>
            </w:r>
          </w:p>
        </w:tc>
        <w:tc>
          <w:tcPr>
            <w:tcW w:w="2250" w:type="dxa"/>
          </w:tcPr>
          <w:p w14:paraId="2AA7F652" w14:textId="3620B07C" w:rsidR="00CD49D0" w:rsidRDefault="00024A1B" w:rsidP="00D75FCC">
            <w:r>
              <w:t>0.89</w:t>
            </w:r>
          </w:p>
        </w:tc>
        <w:tc>
          <w:tcPr>
            <w:tcW w:w="2245" w:type="dxa"/>
          </w:tcPr>
          <w:p w14:paraId="08A16888" w14:textId="39CE1525" w:rsidR="00CD49D0" w:rsidRDefault="00024A1B" w:rsidP="00D75FCC">
            <w:r>
              <w:t>0.89</w:t>
            </w:r>
          </w:p>
        </w:tc>
      </w:tr>
      <w:tr w:rsidR="00CD49D0" w14:paraId="51690D39" w14:textId="77777777" w:rsidTr="003B1D83">
        <w:tc>
          <w:tcPr>
            <w:tcW w:w="2695" w:type="dxa"/>
          </w:tcPr>
          <w:p w14:paraId="67519FE9" w14:textId="2B9292CC" w:rsidR="00CD49D0" w:rsidRDefault="00743D80" w:rsidP="00D75FCC">
            <w:r>
              <w:t>KSCTriad</w:t>
            </w:r>
          </w:p>
        </w:tc>
        <w:tc>
          <w:tcPr>
            <w:tcW w:w="2160" w:type="dxa"/>
          </w:tcPr>
          <w:p w14:paraId="417097D1" w14:textId="59220502" w:rsidR="00CD49D0" w:rsidRDefault="00743D80" w:rsidP="00D75FCC">
            <w:r>
              <w:t>0.79</w:t>
            </w:r>
          </w:p>
        </w:tc>
        <w:tc>
          <w:tcPr>
            <w:tcW w:w="2250" w:type="dxa"/>
          </w:tcPr>
          <w:p w14:paraId="177D1587" w14:textId="4DCFDE9B" w:rsidR="00CD49D0" w:rsidRDefault="00024A1B" w:rsidP="00D75FCC">
            <w:r>
              <w:t>0.89</w:t>
            </w:r>
          </w:p>
        </w:tc>
        <w:tc>
          <w:tcPr>
            <w:tcW w:w="2245" w:type="dxa"/>
          </w:tcPr>
          <w:p w14:paraId="34AFA566" w14:textId="1CAE27F3" w:rsidR="00CD49D0" w:rsidRDefault="00024A1B" w:rsidP="00D75FCC">
            <w:r>
              <w:t>0.89</w:t>
            </w:r>
          </w:p>
        </w:tc>
      </w:tr>
      <w:tr w:rsidR="00CD49D0" w14:paraId="65584956" w14:textId="77777777" w:rsidTr="003B1D83">
        <w:tc>
          <w:tcPr>
            <w:tcW w:w="2695" w:type="dxa"/>
          </w:tcPr>
          <w:p w14:paraId="462D3560" w14:textId="41790B1F" w:rsidR="00CD49D0" w:rsidRDefault="00743D80" w:rsidP="00D75FCC">
            <w:r>
              <w:t>TPC</w:t>
            </w:r>
          </w:p>
        </w:tc>
        <w:tc>
          <w:tcPr>
            <w:tcW w:w="2160" w:type="dxa"/>
          </w:tcPr>
          <w:p w14:paraId="4F656C68" w14:textId="0D9B8471" w:rsidR="00CD49D0" w:rsidRDefault="00743D80" w:rsidP="00D75FCC">
            <w:r>
              <w:t>0.79</w:t>
            </w:r>
          </w:p>
        </w:tc>
        <w:tc>
          <w:tcPr>
            <w:tcW w:w="2250" w:type="dxa"/>
          </w:tcPr>
          <w:p w14:paraId="00FCA508" w14:textId="6FCD4FF2" w:rsidR="00CD49D0" w:rsidRDefault="00024A1B" w:rsidP="00D75FCC">
            <w:r>
              <w:t>0.89</w:t>
            </w:r>
          </w:p>
        </w:tc>
        <w:tc>
          <w:tcPr>
            <w:tcW w:w="2245" w:type="dxa"/>
          </w:tcPr>
          <w:p w14:paraId="7753CFD0" w14:textId="65456A9D" w:rsidR="00CD49D0" w:rsidRDefault="00024A1B" w:rsidP="00D75FCC">
            <w:r>
              <w:t>0.89</w:t>
            </w:r>
          </w:p>
        </w:tc>
      </w:tr>
      <w:tr w:rsidR="00CD49D0" w14:paraId="64222747" w14:textId="77777777" w:rsidTr="003B1D83">
        <w:tc>
          <w:tcPr>
            <w:tcW w:w="2695" w:type="dxa"/>
          </w:tcPr>
          <w:p w14:paraId="0702477B" w14:textId="259D94B4" w:rsidR="00CD49D0" w:rsidRDefault="00743D80" w:rsidP="00D75FCC">
            <w:r>
              <w:t xml:space="preserve">Gappy </w:t>
            </w:r>
            <w:r w:rsidR="00EB4DCC">
              <w:t xml:space="preserve">Pair </w:t>
            </w:r>
            <w:r>
              <w:t>Kernel</w:t>
            </w:r>
          </w:p>
        </w:tc>
        <w:tc>
          <w:tcPr>
            <w:tcW w:w="2160" w:type="dxa"/>
          </w:tcPr>
          <w:p w14:paraId="7D7CE7FC" w14:textId="74D9CBEC" w:rsidR="00CD49D0" w:rsidRDefault="00743D80" w:rsidP="00D75FCC">
            <w:r>
              <w:t>0.79</w:t>
            </w:r>
          </w:p>
        </w:tc>
        <w:tc>
          <w:tcPr>
            <w:tcW w:w="2250" w:type="dxa"/>
          </w:tcPr>
          <w:p w14:paraId="3BDCB87E" w14:textId="4C4B89D6" w:rsidR="00CD49D0" w:rsidRDefault="00024A1B" w:rsidP="00D75FCC">
            <w:r>
              <w:t>0.88</w:t>
            </w:r>
          </w:p>
        </w:tc>
        <w:tc>
          <w:tcPr>
            <w:tcW w:w="2245" w:type="dxa"/>
          </w:tcPr>
          <w:p w14:paraId="1D9E7CB0" w14:textId="6D1EBEFD" w:rsidR="00CD49D0" w:rsidRDefault="00024A1B" w:rsidP="00D75FCC">
            <w:r>
              <w:t>0.86</w:t>
            </w:r>
          </w:p>
        </w:tc>
      </w:tr>
      <w:tr w:rsidR="00CD49D0" w14:paraId="16025351" w14:textId="77777777" w:rsidTr="003B1D83">
        <w:tc>
          <w:tcPr>
            <w:tcW w:w="2695" w:type="dxa"/>
          </w:tcPr>
          <w:p w14:paraId="0D49C99B" w14:textId="05EA5C8B" w:rsidR="00CD49D0" w:rsidRDefault="00743D80" w:rsidP="00D75FCC">
            <w:r>
              <w:t>CKSAAP</w:t>
            </w:r>
          </w:p>
        </w:tc>
        <w:tc>
          <w:tcPr>
            <w:tcW w:w="2160" w:type="dxa"/>
          </w:tcPr>
          <w:p w14:paraId="62C7E79E" w14:textId="1C3E516B" w:rsidR="00CD49D0" w:rsidRDefault="00743D80" w:rsidP="00D75FCC">
            <w:r>
              <w:t>0.79</w:t>
            </w:r>
          </w:p>
        </w:tc>
        <w:tc>
          <w:tcPr>
            <w:tcW w:w="2250" w:type="dxa"/>
          </w:tcPr>
          <w:p w14:paraId="2A0D8DF6" w14:textId="5196E549" w:rsidR="00CD49D0" w:rsidRDefault="00024A1B" w:rsidP="00D75FCC">
            <w:r>
              <w:t>0.89</w:t>
            </w:r>
          </w:p>
        </w:tc>
        <w:tc>
          <w:tcPr>
            <w:tcW w:w="2245" w:type="dxa"/>
          </w:tcPr>
          <w:p w14:paraId="650BEFFB" w14:textId="60EA0F4D" w:rsidR="00CD49D0" w:rsidRDefault="00024A1B" w:rsidP="00D75FCC">
            <w:r>
              <w:t>0.87</w:t>
            </w:r>
          </w:p>
        </w:tc>
      </w:tr>
      <w:tr w:rsidR="00CD49D0" w14:paraId="41B9B6D9" w14:textId="77777777" w:rsidTr="003B1D83">
        <w:tc>
          <w:tcPr>
            <w:tcW w:w="2695" w:type="dxa"/>
          </w:tcPr>
          <w:p w14:paraId="724309D0" w14:textId="54EA9EF5" w:rsidR="00CD49D0" w:rsidRDefault="00743D80" w:rsidP="00D75FCC">
            <w:r>
              <w:t>Spectrum Kernel</w:t>
            </w:r>
          </w:p>
        </w:tc>
        <w:tc>
          <w:tcPr>
            <w:tcW w:w="2160" w:type="dxa"/>
          </w:tcPr>
          <w:p w14:paraId="10DC6408" w14:textId="1963642A" w:rsidR="00CD49D0" w:rsidRDefault="00743D80" w:rsidP="00D75FCC">
            <w:r>
              <w:t>0.79</w:t>
            </w:r>
          </w:p>
        </w:tc>
        <w:tc>
          <w:tcPr>
            <w:tcW w:w="2250" w:type="dxa"/>
          </w:tcPr>
          <w:p w14:paraId="71F636EF" w14:textId="5703908E" w:rsidR="00CD49D0" w:rsidRDefault="00024A1B" w:rsidP="00D75FCC">
            <w:r>
              <w:t>0.88</w:t>
            </w:r>
          </w:p>
        </w:tc>
        <w:tc>
          <w:tcPr>
            <w:tcW w:w="2245" w:type="dxa"/>
          </w:tcPr>
          <w:p w14:paraId="0DA6593A" w14:textId="10F7882C" w:rsidR="00CD49D0" w:rsidRDefault="00024A1B" w:rsidP="00D75FCC">
            <w:r>
              <w:t>0.86</w:t>
            </w:r>
          </w:p>
        </w:tc>
      </w:tr>
      <w:tr w:rsidR="00CD49D0" w14:paraId="155622FC" w14:textId="77777777" w:rsidTr="003B1D83">
        <w:tc>
          <w:tcPr>
            <w:tcW w:w="2695" w:type="dxa"/>
          </w:tcPr>
          <w:p w14:paraId="0CA88631" w14:textId="61D73318" w:rsidR="00CD49D0" w:rsidRDefault="00743D80" w:rsidP="00D75FCC">
            <w:r>
              <w:t>NMBroto</w:t>
            </w:r>
          </w:p>
        </w:tc>
        <w:tc>
          <w:tcPr>
            <w:tcW w:w="2160" w:type="dxa"/>
          </w:tcPr>
          <w:p w14:paraId="3830B3BC" w14:textId="064D6D39" w:rsidR="00CD49D0" w:rsidRDefault="00743D80" w:rsidP="00D75FCC">
            <w:r>
              <w:t>0.78</w:t>
            </w:r>
          </w:p>
        </w:tc>
        <w:tc>
          <w:tcPr>
            <w:tcW w:w="2250" w:type="dxa"/>
          </w:tcPr>
          <w:p w14:paraId="3F6BF409" w14:textId="69D8E10C" w:rsidR="00CD49D0" w:rsidRDefault="00024A1B" w:rsidP="00D75FCC">
            <w:r>
              <w:t>0.89</w:t>
            </w:r>
          </w:p>
        </w:tc>
        <w:tc>
          <w:tcPr>
            <w:tcW w:w="2245" w:type="dxa"/>
          </w:tcPr>
          <w:p w14:paraId="2B7DD4B6" w14:textId="246BC485" w:rsidR="00CD49D0" w:rsidRDefault="00024A1B" w:rsidP="00D75FCC">
            <w:r>
              <w:t>0.87</w:t>
            </w:r>
          </w:p>
        </w:tc>
      </w:tr>
      <w:tr w:rsidR="00CD49D0" w14:paraId="58D7C50A" w14:textId="77777777" w:rsidTr="003B1D83">
        <w:tc>
          <w:tcPr>
            <w:tcW w:w="2695" w:type="dxa"/>
          </w:tcPr>
          <w:p w14:paraId="2488E15C" w14:textId="385AEF02" w:rsidR="00CD49D0" w:rsidRDefault="00743D80" w:rsidP="00D75FCC">
            <w:r>
              <w:t>Moran</w:t>
            </w:r>
          </w:p>
        </w:tc>
        <w:tc>
          <w:tcPr>
            <w:tcW w:w="2160" w:type="dxa"/>
          </w:tcPr>
          <w:p w14:paraId="323A48A9" w14:textId="6456A0FE" w:rsidR="00CD49D0" w:rsidRDefault="00743D80" w:rsidP="00D75FCC">
            <w:r>
              <w:t>0.78</w:t>
            </w:r>
          </w:p>
        </w:tc>
        <w:tc>
          <w:tcPr>
            <w:tcW w:w="2250" w:type="dxa"/>
          </w:tcPr>
          <w:p w14:paraId="010244C1" w14:textId="34D41861" w:rsidR="00CD49D0" w:rsidRDefault="00024A1B" w:rsidP="00D75FCC">
            <w:r>
              <w:t>0.90</w:t>
            </w:r>
          </w:p>
        </w:tc>
        <w:tc>
          <w:tcPr>
            <w:tcW w:w="2245" w:type="dxa"/>
          </w:tcPr>
          <w:p w14:paraId="4F144CEB" w14:textId="7B8B94B0" w:rsidR="00CD49D0" w:rsidRDefault="00024A1B" w:rsidP="00D75FCC">
            <w:r>
              <w:t>0.87</w:t>
            </w:r>
          </w:p>
        </w:tc>
      </w:tr>
      <w:tr w:rsidR="00CD49D0" w14:paraId="5616CBB3" w14:textId="77777777" w:rsidTr="003B1D83">
        <w:tc>
          <w:tcPr>
            <w:tcW w:w="2695" w:type="dxa"/>
          </w:tcPr>
          <w:p w14:paraId="68AEE4A0" w14:textId="187C0A2D" w:rsidR="00CD49D0" w:rsidRDefault="00743D80" w:rsidP="00D75FCC">
            <w:r>
              <w:t>Mismatch Kernel</w:t>
            </w:r>
          </w:p>
        </w:tc>
        <w:tc>
          <w:tcPr>
            <w:tcW w:w="2160" w:type="dxa"/>
          </w:tcPr>
          <w:p w14:paraId="1885BFB8" w14:textId="79C58C4B" w:rsidR="00CD49D0" w:rsidRDefault="00743D80" w:rsidP="00D75FCC">
            <w:r>
              <w:t>0.78</w:t>
            </w:r>
          </w:p>
        </w:tc>
        <w:tc>
          <w:tcPr>
            <w:tcW w:w="2250" w:type="dxa"/>
          </w:tcPr>
          <w:p w14:paraId="5E18B768" w14:textId="0884D7A4" w:rsidR="00CD49D0" w:rsidRDefault="00024A1B" w:rsidP="00D75FCC">
            <w:r>
              <w:t>0.89</w:t>
            </w:r>
          </w:p>
        </w:tc>
        <w:tc>
          <w:tcPr>
            <w:tcW w:w="2245" w:type="dxa"/>
          </w:tcPr>
          <w:p w14:paraId="7540E825" w14:textId="418B7239" w:rsidR="00CD49D0" w:rsidRDefault="00024A1B" w:rsidP="00D75FCC">
            <w:r>
              <w:t>0.88</w:t>
            </w:r>
          </w:p>
        </w:tc>
      </w:tr>
      <w:tr w:rsidR="00CD49D0" w14:paraId="1F5A340C" w14:textId="77777777" w:rsidTr="003B1D83">
        <w:tc>
          <w:tcPr>
            <w:tcW w:w="2695" w:type="dxa"/>
          </w:tcPr>
          <w:p w14:paraId="43918066" w14:textId="264757B1" w:rsidR="00CD49D0" w:rsidRDefault="00743D80" w:rsidP="00D75FCC">
            <w:r>
              <w:t>DPC</w:t>
            </w:r>
          </w:p>
        </w:tc>
        <w:tc>
          <w:tcPr>
            <w:tcW w:w="2160" w:type="dxa"/>
          </w:tcPr>
          <w:p w14:paraId="3FF791E3" w14:textId="6D4940F1" w:rsidR="00CD49D0" w:rsidRDefault="00743D80" w:rsidP="00D75FCC">
            <w:r>
              <w:t>0.78</w:t>
            </w:r>
          </w:p>
        </w:tc>
        <w:tc>
          <w:tcPr>
            <w:tcW w:w="2250" w:type="dxa"/>
          </w:tcPr>
          <w:p w14:paraId="17A47A39" w14:textId="42C561F0" w:rsidR="00CD49D0" w:rsidRDefault="00024A1B" w:rsidP="00D75FCC">
            <w:r>
              <w:t>0.89</w:t>
            </w:r>
          </w:p>
        </w:tc>
        <w:tc>
          <w:tcPr>
            <w:tcW w:w="2245" w:type="dxa"/>
          </w:tcPr>
          <w:p w14:paraId="1BF19E7F" w14:textId="308BF1AA" w:rsidR="00CD49D0" w:rsidRDefault="00024A1B" w:rsidP="00D75FCC">
            <w:r>
              <w:t>0.88</w:t>
            </w:r>
          </w:p>
        </w:tc>
      </w:tr>
      <w:tr w:rsidR="00CD49D0" w14:paraId="5C76AA56" w14:textId="77777777" w:rsidTr="003B1D83">
        <w:tc>
          <w:tcPr>
            <w:tcW w:w="2695" w:type="dxa"/>
          </w:tcPr>
          <w:p w14:paraId="628B75E4" w14:textId="1769F784" w:rsidR="00CD49D0" w:rsidRDefault="00743D80" w:rsidP="00D75FCC">
            <w:r>
              <w:t>Geary</w:t>
            </w:r>
          </w:p>
        </w:tc>
        <w:tc>
          <w:tcPr>
            <w:tcW w:w="2160" w:type="dxa"/>
          </w:tcPr>
          <w:p w14:paraId="1B369B40" w14:textId="63DD85F9" w:rsidR="00CD49D0" w:rsidRDefault="00743D80" w:rsidP="00D75FCC">
            <w:r>
              <w:t>0.78</w:t>
            </w:r>
          </w:p>
        </w:tc>
        <w:tc>
          <w:tcPr>
            <w:tcW w:w="2250" w:type="dxa"/>
          </w:tcPr>
          <w:p w14:paraId="18EE9D8D" w14:textId="48C0A928" w:rsidR="00CD49D0" w:rsidRDefault="00024A1B" w:rsidP="00D75FCC">
            <w:r>
              <w:t>0.9</w:t>
            </w:r>
          </w:p>
        </w:tc>
        <w:tc>
          <w:tcPr>
            <w:tcW w:w="2245" w:type="dxa"/>
          </w:tcPr>
          <w:p w14:paraId="151EDFA6" w14:textId="718FB76E" w:rsidR="00CD49D0" w:rsidRDefault="00024A1B" w:rsidP="00D75FCC">
            <w:r>
              <w:t>0.86</w:t>
            </w:r>
          </w:p>
        </w:tc>
      </w:tr>
      <w:tr w:rsidR="00CD49D0" w14:paraId="2212A2BE" w14:textId="77777777" w:rsidTr="003B1D83">
        <w:tc>
          <w:tcPr>
            <w:tcW w:w="2695" w:type="dxa"/>
          </w:tcPr>
          <w:p w14:paraId="4F718693" w14:textId="14B41011" w:rsidR="00CD49D0" w:rsidRDefault="00743D80" w:rsidP="00D75FCC">
            <w:r>
              <w:t>GTPC</w:t>
            </w:r>
          </w:p>
        </w:tc>
        <w:tc>
          <w:tcPr>
            <w:tcW w:w="2160" w:type="dxa"/>
          </w:tcPr>
          <w:p w14:paraId="51448D5E" w14:textId="2C27296F" w:rsidR="00CD49D0" w:rsidRDefault="00743D80" w:rsidP="00D75FCC">
            <w:r>
              <w:t>0.78</w:t>
            </w:r>
          </w:p>
        </w:tc>
        <w:tc>
          <w:tcPr>
            <w:tcW w:w="2250" w:type="dxa"/>
          </w:tcPr>
          <w:p w14:paraId="4DF0326E" w14:textId="5AB201BE" w:rsidR="00CD49D0" w:rsidRDefault="00024A1B" w:rsidP="00D75FCC">
            <w:r>
              <w:t>0.86</w:t>
            </w:r>
          </w:p>
        </w:tc>
        <w:tc>
          <w:tcPr>
            <w:tcW w:w="2245" w:type="dxa"/>
          </w:tcPr>
          <w:p w14:paraId="12CB734A" w14:textId="5D8855CB" w:rsidR="00CD49D0" w:rsidRDefault="00024A1B" w:rsidP="00D75FCC">
            <w:r>
              <w:t>0.86</w:t>
            </w:r>
          </w:p>
        </w:tc>
      </w:tr>
      <w:tr w:rsidR="00CD49D0" w14:paraId="5080B978" w14:textId="77777777" w:rsidTr="003B1D83">
        <w:tc>
          <w:tcPr>
            <w:tcW w:w="2695" w:type="dxa"/>
          </w:tcPr>
          <w:p w14:paraId="3FFA2A17" w14:textId="66622DB5" w:rsidR="00CD49D0" w:rsidRDefault="00743D80" w:rsidP="00D75FCC">
            <w:r>
              <w:t>CKSAAGP</w:t>
            </w:r>
          </w:p>
        </w:tc>
        <w:tc>
          <w:tcPr>
            <w:tcW w:w="2160" w:type="dxa"/>
          </w:tcPr>
          <w:p w14:paraId="7B2D90BD" w14:textId="6B548458" w:rsidR="00CD49D0" w:rsidRDefault="00743D80" w:rsidP="00D75FCC">
            <w:r>
              <w:t>0.77</w:t>
            </w:r>
          </w:p>
        </w:tc>
        <w:tc>
          <w:tcPr>
            <w:tcW w:w="2250" w:type="dxa"/>
          </w:tcPr>
          <w:p w14:paraId="1E16A171" w14:textId="77432D5B" w:rsidR="00CD49D0" w:rsidRDefault="00024A1B" w:rsidP="00D75FCC">
            <w:r>
              <w:t>0.84</w:t>
            </w:r>
          </w:p>
        </w:tc>
        <w:tc>
          <w:tcPr>
            <w:tcW w:w="2245" w:type="dxa"/>
          </w:tcPr>
          <w:p w14:paraId="653C2C6A" w14:textId="5A0D861C" w:rsidR="00CD49D0" w:rsidRDefault="00024A1B" w:rsidP="00D75FCC">
            <w:r>
              <w:t>0.85</w:t>
            </w:r>
          </w:p>
        </w:tc>
      </w:tr>
      <w:tr w:rsidR="00CD49D0" w14:paraId="0F63E700" w14:textId="77777777" w:rsidTr="003B1D83">
        <w:tc>
          <w:tcPr>
            <w:tcW w:w="2695" w:type="dxa"/>
          </w:tcPr>
          <w:p w14:paraId="75581E10" w14:textId="52DF7414" w:rsidR="00CD49D0" w:rsidRDefault="00743D80" w:rsidP="00D75FCC">
            <w:r>
              <w:t>S-FPSSM</w:t>
            </w:r>
          </w:p>
        </w:tc>
        <w:tc>
          <w:tcPr>
            <w:tcW w:w="2160" w:type="dxa"/>
          </w:tcPr>
          <w:p w14:paraId="5086341D" w14:textId="1857667E" w:rsidR="00CD49D0" w:rsidRDefault="00743D80" w:rsidP="00D75FCC">
            <w:r>
              <w:t>0.76</w:t>
            </w:r>
          </w:p>
        </w:tc>
        <w:tc>
          <w:tcPr>
            <w:tcW w:w="2250" w:type="dxa"/>
          </w:tcPr>
          <w:p w14:paraId="478A1061" w14:textId="7FCFC6AB" w:rsidR="00CD49D0" w:rsidRDefault="00024A1B" w:rsidP="00D75FCC">
            <w:r>
              <w:t>0.85</w:t>
            </w:r>
          </w:p>
        </w:tc>
        <w:tc>
          <w:tcPr>
            <w:tcW w:w="2245" w:type="dxa"/>
          </w:tcPr>
          <w:p w14:paraId="16A33CE5" w14:textId="6A6ABD44" w:rsidR="00CD49D0" w:rsidRDefault="00024A1B" w:rsidP="00D75FCC">
            <w:r>
              <w:t>0.87</w:t>
            </w:r>
          </w:p>
        </w:tc>
      </w:tr>
      <w:tr w:rsidR="00CD49D0" w14:paraId="7045A50B" w14:textId="77777777" w:rsidTr="003B1D83">
        <w:tc>
          <w:tcPr>
            <w:tcW w:w="2695" w:type="dxa"/>
          </w:tcPr>
          <w:p w14:paraId="06A19B42" w14:textId="3217F9E8" w:rsidR="00CD49D0" w:rsidRDefault="00743D80" w:rsidP="00D75FCC">
            <w:r>
              <w:t>RPM-PSSM</w:t>
            </w:r>
          </w:p>
        </w:tc>
        <w:tc>
          <w:tcPr>
            <w:tcW w:w="2160" w:type="dxa"/>
          </w:tcPr>
          <w:p w14:paraId="00CDE58F" w14:textId="0B85DE66" w:rsidR="00CD49D0" w:rsidRDefault="00743D80" w:rsidP="00D75FCC">
            <w:r>
              <w:t>0.76</w:t>
            </w:r>
          </w:p>
        </w:tc>
        <w:tc>
          <w:tcPr>
            <w:tcW w:w="2250" w:type="dxa"/>
          </w:tcPr>
          <w:p w14:paraId="75EC435D" w14:textId="13439560" w:rsidR="00CD49D0" w:rsidRDefault="00024A1B" w:rsidP="00D75FCC">
            <w:r>
              <w:t>0.86</w:t>
            </w:r>
          </w:p>
        </w:tc>
        <w:tc>
          <w:tcPr>
            <w:tcW w:w="2245" w:type="dxa"/>
          </w:tcPr>
          <w:p w14:paraId="03E12B45" w14:textId="66B0E395" w:rsidR="00CD49D0" w:rsidRDefault="00024A1B" w:rsidP="00D75FCC">
            <w:r>
              <w:t>0.86</w:t>
            </w:r>
          </w:p>
        </w:tc>
      </w:tr>
      <w:tr w:rsidR="00CD49D0" w14:paraId="0C76F0C9" w14:textId="77777777" w:rsidTr="003B1D83">
        <w:tc>
          <w:tcPr>
            <w:tcW w:w="2695" w:type="dxa"/>
          </w:tcPr>
          <w:p w14:paraId="3AD992EE" w14:textId="6EC37A74" w:rsidR="00CD49D0" w:rsidRDefault="00743D80" w:rsidP="00D75FCC">
            <w:r>
              <w:t>PSSM-Composition</w:t>
            </w:r>
          </w:p>
        </w:tc>
        <w:tc>
          <w:tcPr>
            <w:tcW w:w="2160" w:type="dxa"/>
          </w:tcPr>
          <w:p w14:paraId="47E678B8" w14:textId="44E09570" w:rsidR="00CD49D0" w:rsidRDefault="00743D80" w:rsidP="00D75FCC">
            <w:r>
              <w:t>0.75</w:t>
            </w:r>
          </w:p>
        </w:tc>
        <w:tc>
          <w:tcPr>
            <w:tcW w:w="2250" w:type="dxa"/>
          </w:tcPr>
          <w:p w14:paraId="6FB216E3" w14:textId="7D6BEFA1" w:rsidR="00CD49D0" w:rsidRDefault="00024A1B" w:rsidP="00D75FCC">
            <w:r>
              <w:t>0.83</w:t>
            </w:r>
          </w:p>
        </w:tc>
        <w:tc>
          <w:tcPr>
            <w:tcW w:w="2245" w:type="dxa"/>
          </w:tcPr>
          <w:p w14:paraId="1E24FFD3" w14:textId="56D41E85" w:rsidR="00CD49D0" w:rsidRDefault="00024A1B" w:rsidP="00D75FCC">
            <w:r>
              <w:t>0.87</w:t>
            </w:r>
          </w:p>
        </w:tc>
      </w:tr>
      <w:tr w:rsidR="00CD49D0" w14:paraId="59C9B7B9" w14:textId="77777777" w:rsidTr="003B1D83">
        <w:tc>
          <w:tcPr>
            <w:tcW w:w="2695" w:type="dxa"/>
          </w:tcPr>
          <w:p w14:paraId="4A000C29" w14:textId="7768A33C" w:rsidR="00CD49D0" w:rsidRDefault="00743D80" w:rsidP="00D75FCC">
            <w:r>
              <w:t>CTDD</w:t>
            </w:r>
          </w:p>
        </w:tc>
        <w:tc>
          <w:tcPr>
            <w:tcW w:w="2160" w:type="dxa"/>
          </w:tcPr>
          <w:p w14:paraId="7EDF631F" w14:textId="53AB7967" w:rsidR="00CD49D0" w:rsidRDefault="00743D80" w:rsidP="00D75FCC">
            <w:r>
              <w:t>0.74</w:t>
            </w:r>
          </w:p>
        </w:tc>
        <w:tc>
          <w:tcPr>
            <w:tcW w:w="2250" w:type="dxa"/>
          </w:tcPr>
          <w:p w14:paraId="5AEAA17C" w14:textId="56E02A82" w:rsidR="00CD49D0" w:rsidRDefault="00024A1B" w:rsidP="00D75FCC">
            <w:r>
              <w:t>0.82</w:t>
            </w:r>
          </w:p>
        </w:tc>
        <w:tc>
          <w:tcPr>
            <w:tcW w:w="2245" w:type="dxa"/>
          </w:tcPr>
          <w:p w14:paraId="7641EA62" w14:textId="14681069" w:rsidR="00CD49D0" w:rsidRDefault="00024A1B" w:rsidP="00D75FCC">
            <w:r>
              <w:t>0.85</w:t>
            </w:r>
          </w:p>
        </w:tc>
      </w:tr>
      <w:tr w:rsidR="00CD49D0" w14:paraId="28800CEF" w14:textId="77777777" w:rsidTr="003B1D83">
        <w:tc>
          <w:tcPr>
            <w:tcW w:w="2695" w:type="dxa"/>
          </w:tcPr>
          <w:p w14:paraId="2A9A1371" w14:textId="410A8B12" w:rsidR="00CD49D0" w:rsidRDefault="00743D80" w:rsidP="00D75FCC">
            <w:r>
              <w:t>CTDC</w:t>
            </w:r>
          </w:p>
        </w:tc>
        <w:tc>
          <w:tcPr>
            <w:tcW w:w="2160" w:type="dxa"/>
          </w:tcPr>
          <w:p w14:paraId="73E8AAB8" w14:textId="7B5DCC5C" w:rsidR="00CD49D0" w:rsidRDefault="00743D80" w:rsidP="00D75FCC">
            <w:r>
              <w:t>0.74</w:t>
            </w:r>
          </w:p>
        </w:tc>
        <w:tc>
          <w:tcPr>
            <w:tcW w:w="2250" w:type="dxa"/>
          </w:tcPr>
          <w:p w14:paraId="3FEA386C" w14:textId="71A26F01" w:rsidR="00CD49D0" w:rsidRDefault="00C62A38" w:rsidP="00D75FCC">
            <w:r>
              <w:t>0.81</w:t>
            </w:r>
          </w:p>
        </w:tc>
        <w:tc>
          <w:tcPr>
            <w:tcW w:w="2245" w:type="dxa"/>
          </w:tcPr>
          <w:p w14:paraId="17837083" w14:textId="33635ACE" w:rsidR="00CD49D0" w:rsidRDefault="00C62A38" w:rsidP="00D75FCC">
            <w:r>
              <w:t>0.85</w:t>
            </w:r>
          </w:p>
        </w:tc>
      </w:tr>
      <w:tr w:rsidR="00CD49D0" w14:paraId="541B72DD" w14:textId="77777777" w:rsidTr="003B1D83">
        <w:tc>
          <w:tcPr>
            <w:tcW w:w="2695" w:type="dxa"/>
          </w:tcPr>
          <w:p w14:paraId="537D0144" w14:textId="485DB08C" w:rsidR="00CD49D0" w:rsidRDefault="00743D80" w:rsidP="00D75FCC">
            <w:r>
              <w:t>QSOrder</w:t>
            </w:r>
          </w:p>
        </w:tc>
        <w:tc>
          <w:tcPr>
            <w:tcW w:w="2160" w:type="dxa"/>
          </w:tcPr>
          <w:p w14:paraId="7DA682BD" w14:textId="2653434D" w:rsidR="00CD49D0" w:rsidRDefault="00743D80" w:rsidP="00D75FCC">
            <w:r>
              <w:t>0.73</w:t>
            </w:r>
          </w:p>
        </w:tc>
        <w:tc>
          <w:tcPr>
            <w:tcW w:w="2250" w:type="dxa"/>
          </w:tcPr>
          <w:p w14:paraId="77F28238" w14:textId="667DC6C4" w:rsidR="00CD49D0" w:rsidRDefault="00C62A38" w:rsidP="00D75FCC">
            <w:r>
              <w:t>0.84</w:t>
            </w:r>
          </w:p>
        </w:tc>
        <w:tc>
          <w:tcPr>
            <w:tcW w:w="2245" w:type="dxa"/>
          </w:tcPr>
          <w:p w14:paraId="2D7A9E66" w14:textId="7D99565E" w:rsidR="00CD49D0" w:rsidRDefault="00C62A38" w:rsidP="00D75FCC">
            <w:r>
              <w:t>0.86</w:t>
            </w:r>
          </w:p>
        </w:tc>
      </w:tr>
      <w:tr w:rsidR="00CD49D0" w14:paraId="7E970683" w14:textId="77777777" w:rsidTr="003B1D83">
        <w:tc>
          <w:tcPr>
            <w:tcW w:w="2695" w:type="dxa"/>
          </w:tcPr>
          <w:p w14:paraId="3C1270E3" w14:textId="1EFD31A9" w:rsidR="00CD49D0" w:rsidRDefault="00743D80" w:rsidP="00D75FCC">
            <w:r>
              <w:t>SOCNumber</w:t>
            </w:r>
          </w:p>
        </w:tc>
        <w:tc>
          <w:tcPr>
            <w:tcW w:w="2160" w:type="dxa"/>
          </w:tcPr>
          <w:p w14:paraId="2A817DD2" w14:textId="7DBD3850" w:rsidR="00CD49D0" w:rsidRDefault="00743D80" w:rsidP="00D75FCC">
            <w:r>
              <w:t>0.73</w:t>
            </w:r>
          </w:p>
        </w:tc>
        <w:tc>
          <w:tcPr>
            <w:tcW w:w="2250" w:type="dxa"/>
          </w:tcPr>
          <w:p w14:paraId="44C4B476" w14:textId="425BD8F0" w:rsidR="00CD49D0" w:rsidRDefault="00C62A38" w:rsidP="00D75FCC">
            <w:r>
              <w:t>0.82</w:t>
            </w:r>
          </w:p>
        </w:tc>
        <w:tc>
          <w:tcPr>
            <w:tcW w:w="2245" w:type="dxa"/>
          </w:tcPr>
          <w:p w14:paraId="494BDE2B" w14:textId="21684EEA" w:rsidR="00CD49D0" w:rsidRDefault="00C62A38" w:rsidP="00D75FCC">
            <w:r>
              <w:t>0.80</w:t>
            </w:r>
          </w:p>
        </w:tc>
      </w:tr>
      <w:tr w:rsidR="00CD49D0" w14:paraId="7B9E6074" w14:textId="77777777" w:rsidTr="003B1D83">
        <w:tc>
          <w:tcPr>
            <w:tcW w:w="2695" w:type="dxa"/>
          </w:tcPr>
          <w:p w14:paraId="02E1C934" w14:textId="11C677D6" w:rsidR="00CD49D0" w:rsidRDefault="00743D80" w:rsidP="00D75FCC">
            <w:r>
              <w:t>APAAC</w:t>
            </w:r>
          </w:p>
        </w:tc>
        <w:tc>
          <w:tcPr>
            <w:tcW w:w="2160" w:type="dxa"/>
          </w:tcPr>
          <w:p w14:paraId="2AF07BE0" w14:textId="2D8814DD" w:rsidR="00CD49D0" w:rsidRDefault="00743D80" w:rsidP="00D75FCC">
            <w:r>
              <w:t>0.72</w:t>
            </w:r>
          </w:p>
        </w:tc>
        <w:tc>
          <w:tcPr>
            <w:tcW w:w="2250" w:type="dxa"/>
          </w:tcPr>
          <w:p w14:paraId="66CD0BC1" w14:textId="76683FAB" w:rsidR="00CD49D0" w:rsidRDefault="00C62A38" w:rsidP="00D75FCC">
            <w:r>
              <w:t>0.84</w:t>
            </w:r>
          </w:p>
        </w:tc>
        <w:tc>
          <w:tcPr>
            <w:tcW w:w="2245" w:type="dxa"/>
          </w:tcPr>
          <w:p w14:paraId="6348D19D" w14:textId="52D72E4A" w:rsidR="00CD49D0" w:rsidRDefault="00C62A38" w:rsidP="00D75FCC">
            <w:r>
              <w:t>0.86</w:t>
            </w:r>
          </w:p>
        </w:tc>
      </w:tr>
      <w:tr w:rsidR="00CD49D0" w14:paraId="0803FE96" w14:textId="77777777" w:rsidTr="003B1D83">
        <w:tc>
          <w:tcPr>
            <w:tcW w:w="2695" w:type="dxa"/>
          </w:tcPr>
          <w:p w14:paraId="05E73BFA" w14:textId="2E671B7B" w:rsidR="00CD49D0" w:rsidRDefault="00743D80" w:rsidP="00D75FCC">
            <w:r>
              <w:t>PAAC</w:t>
            </w:r>
          </w:p>
        </w:tc>
        <w:tc>
          <w:tcPr>
            <w:tcW w:w="2160" w:type="dxa"/>
          </w:tcPr>
          <w:p w14:paraId="12F4A6C9" w14:textId="1C391F58" w:rsidR="00CD49D0" w:rsidRDefault="00743D80" w:rsidP="00D75FCC">
            <w:r>
              <w:t>0.72</w:t>
            </w:r>
          </w:p>
        </w:tc>
        <w:tc>
          <w:tcPr>
            <w:tcW w:w="2250" w:type="dxa"/>
          </w:tcPr>
          <w:p w14:paraId="4EAF3301" w14:textId="58285157" w:rsidR="00CD49D0" w:rsidRDefault="00C62A38" w:rsidP="00D75FCC">
            <w:r>
              <w:t>0.84</w:t>
            </w:r>
          </w:p>
        </w:tc>
        <w:tc>
          <w:tcPr>
            <w:tcW w:w="2245" w:type="dxa"/>
          </w:tcPr>
          <w:p w14:paraId="324479DE" w14:textId="646C5F85" w:rsidR="00CD49D0" w:rsidRDefault="00C62A38" w:rsidP="00D75FCC">
            <w:r>
              <w:t>0.86</w:t>
            </w:r>
          </w:p>
        </w:tc>
      </w:tr>
      <w:tr w:rsidR="00CD49D0" w14:paraId="5BF7C0B3" w14:textId="77777777" w:rsidTr="003B1D83">
        <w:tc>
          <w:tcPr>
            <w:tcW w:w="2695" w:type="dxa"/>
          </w:tcPr>
          <w:p w14:paraId="1C4A782B" w14:textId="38536C76" w:rsidR="00CD49D0" w:rsidRDefault="00743D80" w:rsidP="00D75FCC">
            <w:r>
              <w:t>CTDT</w:t>
            </w:r>
          </w:p>
        </w:tc>
        <w:tc>
          <w:tcPr>
            <w:tcW w:w="2160" w:type="dxa"/>
          </w:tcPr>
          <w:p w14:paraId="6FF0BB85" w14:textId="27FE60EF" w:rsidR="00CD49D0" w:rsidRDefault="00743D80" w:rsidP="00D75FCC">
            <w:r>
              <w:t>0.72</w:t>
            </w:r>
          </w:p>
        </w:tc>
        <w:tc>
          <w:tcPr>
            <w:tcW w:w="2250" w:type="dxa"/>
          </w:tcPr>
          <w:p w14:paraId="0156DC79" w14:textId="29C9CFD8" w:rsidR="00CD49D0" w:rsidRDefault="00C62A38" w:rsidP="00D75FCC">
            <w:r>
              <w:t>0.82</w:t>
            </w:r>
          </w:p>
        </w:tc>
        <w:tc>
          <w:tcPr>
            <w:tcW w:w="2245" w:type="dxa"/>
          </w:tcPr>
          <w:p w14:paraId="7C54CADF" w14:textId="00A0B4B4" w:rsidR="00CD49D0" w:rsidRDefault="00C62A38" w:rsidP="00D75FCC">
            <w:r>
              <w:t>0.82</w:t>
            </w:r>
          </w:p>
        </w:tc>
      </w:tr>
      <w:tr w:rsidR="00CD49D0" w14:paraId="30E73E60" w14:textId="77777777" w:rsidTr="003B1D83">
        <w:tc>
          <w:tcPr>
            <w:tcW w:w="2695" w:type="dxa"/>
          </w:tcPr>
          <w:p w14:paraId="4AA889CA" w14:textId="4E78A7E1" w:rsidR="00CD49D0" w:rsidRDefault="00743D80" w:rsidP="00D75FCC">
            <w:r>
              <w:t>G</w:t>
            </w:r>
            <w:r w:rsidR="00156EAF">
              <w:t>AA</w:t>
            </w:r>
            <w:r>
              <w:t>-kmer</w:t>
            </w:r>
          </w:p>
        </w:tc>
        <w:tc>
          <w:tcPr>
            <w:tcW w:w="2160" w:type="dxa"/>
          </w:tcPr>
          <w:p w14:paraId="3EBAE067" w14:textId="5C2DF57D" w:rsidR="00CD49D0" w:rsidRDefault="00743D80" w:rsidP="00D75FCC">
            <w:r>
              <w:t>0.71</w:t>
            </w:r>
          </w:p>
        </w:tc>
        <w:tc>
          <w:tcPr>
            <w:tcW w:w="2250" w:type="dxa"/>
          </w:tcPr>
          <w:p w14:paraId="223F96FA" w14:textId="62591449" w:rsidR="00CD49D0" w:rsidRDefault="00C62A38" w:rsidP="00D75FCC">
            <w:r>
              <w:t>0.70</w:t>
            </w:r>
          </w:p>
        </w:tc>
        <w:tc>
          <w:tcPr>
            <w:tcW w:w="2245" w:type="dxa"/>
          </w:tcPr>
          <w:p w14:paraId="7C8FBA33" w14:textId="24A50238" w:rsidR="00CD49D0" w:rsidRDefault="00C62A38" w:rsidP="00D75FCC">
            <w:r>
              <w:t>0.90</w:t>
            </w:r>
          </w:p>
        </w:tc>
      </w:tr>
      <w:tr w:rsidR="00CD49D0" w14:paraId="7D1473F3" w14:textId="77777777" w:rsidTr="003B1D83">
        <w:tc>
          <w:tcPr>
            <w:tcW w:w="2695" w:type="dxa"/>
          </w:tcPr>
          <w:p w14:paraId="3250A87E" w14:textId="22B4BCEE" w:rsidR="00CD49D0" w:rsidRDefault="00743D80" w:rsidP="00D75FCC">
            <w:r>
              <w:t>AAC</w:t>
            </w:r>
          </w:p>
        </w:tc>
        <w:tc>
          <w:tcPr>
            <w:tcW w:w="2160" w:type="dxa"/>
          </w:tcPr>
          <w:p w14:paraId="5B5CA56A" w14:textId="21AFF1DD" w:rsidR="00CD49D0" w:rsidRDefault="00743D80" w:rsidP="00D75FCC">
            <w:r>
              <w:t>0.70</w:t>
            </w:r>
          </w:p>
        </w:tc>
        <w:tc>
          <w:tcPr>
            <w:tcW w:w="2250" w:type="dxa"/>
          </w:tcPr>
          <w:p w14:paraId="0C42C3D4" w14:textId="5C8A6B43" w:rsidR="00CD49D0" w:rsidRDefault="00C62A38" w:rsidP="00D75FCC">
            <w:r>
              <w:t>0.82</w:t>
            </w:r>
          </w:p>
        </w:tc>
        <w:tc>
          <w:tcPr>
            <w:tcW w:w="2245" w:type="dxa"/>
          </w:tcPr>
          <w:p w14:paraId="785F5A34" w14:textId="20CA42E0" w:rsidR="00CD49D0" w:rsidRDefault="00C62A38" w:rsidP="00D75FCC">
            <w:r>
              <w:t>0.85</w:t>
            </w:r>
          </w:p>
        </w:tc>
      </w:tr>
      <w:tr w:rsidR="00CD49D0" w14:paraId="5CB2A935" w14:textId="77777777" w:rsidTr="003B1D83">
        <w:tc>
          <w:tcPr>
            <w:tcW w:w="2695" w:type="dxa"/>
          </w:tcPr>
          <w:p w14:paraId="14B1233F" w14:textId="5D4113D9" w:rsidR="00CD49D0" w:rsidRDefault="00743D80" w:rsidP="00D75FCC">
            <w:r>
              <w:t>GDPC</w:t>
            </w:r>
          </w:p>
        </w:tc>
        <w:tc>
          <w:tcPr>
            <w:tcW w:w="2160" w:type="dxa"/>
          </w:tcPr>
          <w:p w14:paraId="6AA1E600" w14:textId="563868A7" w:rsidR="00CD49D0" w:rsidRDefault="00743D80" w:rsidP="00D75FCC">
            <w:r>
              <w:t>0.69</w:t>
            </w:r>
          </w:p>
        </w:tc>
        <w:tc>
          <w:tcPr>
            <w:tcW w:w="2250" w:type="dxa"/>
          </w:tcPr>
          <w:p w14:paraId="60017E17" w14:textId="7E1E271C" w:rsidR="00CD49D0" w:rsidRDefault="00C62A38" w:rsidP="00D75FCC">
            <w:r>
              <w:t>0.76</w:t>
            </w:r>
          </w:p>
        </w:tc>
        <w:tc>
          <w:tcPr>
            <w:tcW w:w="2245" w:type="dxa"/>
          </w:tcPr>
          <w:p w14:paraId="344F2E5E" w14:textId="702FCC91" w:rsidR="00CD49D0" w:rsidRDefault="00C62A38" w:rsidP="00D75FCC">
            <w:r>
              <w:t>0.77</w:t>
            </w:r>
          </w:p>
        </w:tc>
      </w:tr>
      <w:tr w:rsidR="00CD49D0" w14:paraId="18C8A95B" w14:textId="77777777" w:rsidTr="003B1D83">
        <w:tc>
          <w:tcPr>
            <w:tcW w:w="2695" w:type="dxa"/>
          </w:tcPr>
          <w:p w14:paraId="4D124705" w14:textId="217E3F56" w:rsidR="00CD49D0" w:rsidRDefault="00743D80" w:rsidP="00D75FCC">
            <w:r>
              <w:t>Kmer</w:t>
            </w:r>
          </w:p>
        </w:tc>
        <w:tc>
          <w:tcPr>
            <w:tcW w:w="2160" w:type="dxa"/>
          </w:tcPr>
          <w:p w14:paraId="513B72D1" w14:textId="11C17B78" w:rsidR="00CD49D0" w:rsidRDefault="00743D80" w:rsidP="00D75FCC">
            <w:r>
              <w:t>0.69</w:t>
            </w:r>
          </w:p>
        </w:tc>
        <w:tc>
          <w:tcPr>
            <w:tcW w:w="2250" w:type="dxa"/>
          </w:tcPr>
          <w:p w14:paraId="70B09A42" w14:textId="67A12EEA" w:rsidR="00CD49D0" w:rsidRDefault="00C62A38" w:rsidP="00D75FCC">
            <w:r>
              <w:t>0.66</w:t>
            </w:r>
          </w:p>
        </w:tc>
        <w:tc>
          <w:tcPr>
            <w:tcW w:w="2245" w:type="dxa"/>
          </w:tcPr>
          <w:p w14:paraId="421ACA1E" w14:textId="65F2719B" w:rsidR="00CD49D0" w:rsidRDefault="00C62A38" w:rsidP="00D75FCC">
            <w:r>
              <w:t>0.92</w:t>
            </w:r>
          </w:p>
        </w:tc>
      </w:tr>
      <w:tr w:rsidR="00CD49D0" w14:paraId="051CFFC3" w14:textId="77777777" w:rsidTr="003B1D83">
        <w:tc>
          <w:tcPr>
            <w:tcW w:w="2695" w:type="dxa"/>
          </w:tcPr>
          <w:p w14:paraId="6515D455" w14:textId="150AB14E" w:rsidR="00CD49D0" w:rsidRDefault="00743D80" w:rsidP="00D75FCC">
            <w:r>
              <w:t>Smoothed-PSSM</w:t>
            </w:r>
          </w:p>
        </w:tc>
        <w:tc>
          <w:tcPr>
            <w:tcW w:w="2160" w:type="dxa"/>
          </w:tcPr>
          <w:p w14:paraId="117FBDA3" w14:textId="70F4150C" w:rsidR="00CD49D0" w:rsidRDefault="00743D80" w:rsidP="00D75FCC">
            <w:r>
              <w:t>0.66</w:t>
            </w:r>
          </w:p>
        </w:tc>
        <w:tc>
          <w:tcPr>
            <w:tcW w:w="2250" w:type="dxa"/>
          </w:tcPr>
          <w:p w14:paraId="6C9ADA3F" w14:textId="1BA27C5E" w:rsidR="00CD49D0" w:rsidRDefault="00C62A38" w:rsidP="00D75FCC">
            <w:r>
              <w:t>0.62</w:t>
            </w:r>
          </w:p>
        </w:tc>
        <w:tc>
          <w:tcPr>
            <w:tcW w:w="2245" w:type="dxa"/>
          </w:tcPr>
          <w:p w14:paraId="0BB3A065" w14:textId="582F2D7A" w:rsidR="00CD49D0" w:rsidRDefault="00C62A38" w:rsidP="00D75FCC">
            <w:r>
              <w:t>0.93</w:t>
            </w:r>
          </w:p>
        </w:tc>
      </w:tr>
      <w:tr w:rsidR="00CD49D0" w14:paraId="4D4EE2D6" w14:textId="77777777" w:rsidTr="003B1D83">
        <w:tc>
          <w:tcPr>
            <w:tcW w:w="2695" w:type="dxa"/>
          </w:tcPr>
          <w:p w14:paraId="448C90BD" w14:textId="36BEEF90" w:rsidR="00CD49D0" w:rsidRDefault="00743D80" w:rsidP="00D75FCC">
            <w:r>
              <w:t>RPSSM</w:t>
            </w:r>
          </w:p>
        </w:tc>
        <w:tc>
          <w:tcPr>
            <w:tcW w:w="2160" w:type="dxa"/>
          </w:tcPr>
          <w:p w14:paraId="5F9985A4" w14:textId="75A61564" w:rsidR="00CD49D0" w:rsidRDefault="00743D80" w:rsidP="00D75FCC">
            <w:r>
              <w:t>0.66</w:t>
            </w:r>
          </w:p>
        </w:tc>
        <w:tc>
          <w:tcPr>
            <w:tcW w:w="2250" w:type="dxa"/>
          </w:tcPr>
          <w:p w14:paraId="1FA8BC65" w14:textId="3A3B7114" w:rsidR="00CD49D0" w:rsidRDefault="00C62A38" w:rsidP="00D75FCC">
            <w:r>
              <w:t>0.66</w:t>
            </w:r>
          </w:p>
        </w:tc>
        <w:tc>
          <w:tcPr>
            <w:tcW w:w="2245" w:type="dxa"/>
          </w:tcPr>
          <w:p w14:paraId="27504409" w14:textId="72E2D89D" w:rsidR="00CD49D0" w:rsidRDefault="00C62A38" w:rsidP="00D75FCC">
            <w:r>
              <w:t>0.85</w:t>
            </w:r>
          </w:p>
        </w:tc>
      </w:tr>
      <w:tr w:rsidR="00CD49D0" w14:paraId="73639442" w14:textId="77777777" w:rsidTr="003B1D83">
        <w:tc>
          <w:tcPr>
            <w:tcW w:w="2695" w:type="dxa"/>
          </w:tcPr>
          <w:p w14:paraId="66611637" w14:textId="1FA3D268" w:rsidR="00CD49D0" w:rsidRDefault="00743D80" w:rsidP="00D75FCC">
            <w:r>
              <w:t>PSSM-CC</w:t>
            </w:r>
          </w:p>
        </w:tc>
        <w:tc>
          <w:tcPr>
            <w:tcW w:w="2160" w:type="dxa"/>
          </w:tcPr>
          <w:p w14:paraId="359E1A17" w14:textId="2EEB4DEE" w:rsidR="00CD49D0" w:rsidRDefault="00743D80" w:rsidP="00D75FCC">
            <w:r>
              <w:t>0.66</w:t>
            </w:r>
          </w:p>
        </w:tc>
        <w:tc>
          <w:tcPr>
            <w:tcW w:w="2250" w:type="dxa"/>
          </w:tcPr>
          <w:p w14:paraId="0D5BC398" w14:textId="36B26A0D" w:rsidR="00CD49D0" w:rsidRDefault="00C62A38" w:rsidP="00D75FCC">
            <w:r>
              <w:t>0.72</w:t>
            </w:r>
          </w:p>
        </w:tc>
        <w:tc>
          <w:tcPr>
            <w:tcW w:w="2245" w:type="dxa"/>
          </w:tcPr>
          <w:p w14:paraId="146B4C87" w14:textId="21B199D5" w:rsidR="00CD49D0" w:rsidRDefault="00C62A38" w:rsidP="00D75FCC">
            <w:r>
              <w:t>0.85</w:t>
            </w:r>
          </w:p>
        </w:tc>
      </w:tr>
      <w:tr w:rsidR="00CD49D0" w14:paraId="7990D80B" w14:textId="77777777" w:rsidTr="003B1D83">
        <w:tc>
          <w:tcPr>
            <w:tcW w:w="2695" w:type="dxa"/>
          </w:tcPr>
          <w:p w14:paraId="4E3B912D" w14:textId="57EF358A" w:rsidR="00CD49D0" w:rsidRDefault="00743D80" w:rsidP="00D75FCC">
            <w:r>
              <w:t>PSSM-AC</w:t>
            </w:r>
          </w:p>
        </w:tc>
        <w:tc>
          <w:tcPr>
            <w:tcW w:w="2160" w:type="dxa"/>
          </w:tcPr>
          <w:p w14:paraId="5E3D4616" w14:textId="5E33A3DB" w:rsidR="00CD49D0" w:rsidRDefault="00743D80" w:rsidP="00D75FCC">
            <w:r>
              <w:t>0.66</w:t>
            </w:r>
          </w:p>
        </w:tc>
        <w:tc>
          <w:tcPr>
            <w:tcW w:w="2250" w:type="dxa"/>
          </w:tcPr>
          <w:p w14:paraId="6FB6928E" w14:textId="42291150" w:rsidR="00CD49D0" w:rsidRDefault="00C62A38" w:rsidP="00D75FCC">
            <w:r>
              <w:t>0.75</w:t>
            </w:r>
          </w:p>
        </w:tc>
        <w:tc>
          <w:tcPr>
            <w:tcW w:w="2245" w:type="dxa"/>
          </w:tcPr>
          <w:p w14:paraId="4A214640" w14:textId="5A374713" w:rsidR="00CD49D0" w:rsidRDefault="00C62A38" w:rsidP="00D75FCC">
            <w:r>
              <w:t>0.84</w:t>
            </w:r>
          </w:p>
        </w:tc>
      </w:tr>
      <w:tr w:rsidR="00CD49D0" w14:paraId="2F64D018" w14:textId="77777777" w:rsidTr="003B1D83">
        <w:tc>
          <w:tcPr>
            <w:tcW w:w="2695" w:type="dxa"/>
          </w:tcPr>
          <w:p w14:paraId="44BD132F" w14:textId="1965E47D" w:rsidR="00CD49D0" w:rsidRDefault="00743D80" w:rsidP="00D75FCC">
            <w:r>
              <w:t>AATP</w:t>
            </w:r>
          </w:p>
        </w:tc>
        <w:tc>
          <w:tcPr>
            <w:tcW w:w="2160" w:type="dxa"/>
          </w:tcPr>
          <w:p w14:paraId="2495CF36" w14:textId="75AF6CB7" w:rsidR="00CD49D0" w:rsidRDefault="00743D80" w:rsidP="00D75FCC">
            <w:r>
              <w:t>0.66</w:t>
            </w:r>
          </w:p>
        </w:tc>
        <w:tc>
          <w:tcPr>
            <w:tcW w:w="2250" w:type="dxa"/>
          </w:tcPr>
          <w:p w14:paraId="223B1BFE" w14:textId="074A0E82" w:rsidR="00CD49D0" w:rsidRDefault="00C62A38" w:rsidP="00D75FCC">
            <w:r>
              <w:t>0.71</w:t>
            </w:r>
          </w:p>
        </w:tc>
        <w:tc>
          <w:tcPr>
            <w:tcW w:w="2245" w:type="dxa"/>
          </w:tcPr>
          <w:p w14:paraId="50AD9CCA" w14:textId="4D57689C" w:rsidR="00CD49D0" w:rsidRDefault="00C62A38" w:rsidP="00D75FCC">
            <w:r>
              <w:t>0.81</w:t>
            </w:r>
          </w:p>
        </w:tc>
      </w:tr>
      <w:tr w:rsidR="00CD49D0" w14:paraId="3E9EF1B1" w14:textId="77777777" w:rsidTr="003B1D83">
        <w:tc>
          <w:tcPr>
            <w:tcW w:w="2695" w:type="dxa"/>
          </w:tcPr>
          <w:p w14:paraId="498FF2F9" w14:textId="3FA971F0" w:rsidR="00CD49D0" w:rsidRDefault="00743D80" w:rsidP="00D75FCC">
            <w:r>
              <w:t>EEDP</w:t>
            </w:r>
          </w:p>
        </w:tc>
        <w:tc>
          <w:tcPr>
            <w:tcW w:w="2160" w:type="dxa"/>
          </w:tcPr>
          <w:p w14:paraId="32691486" w14:textId="3E746B3A" w:rsidR="00CD49D0" w:rsidRDefault="00743D80" w:rsidP="00D75FCC">
            <w:r>
              <w:t>0.65</w:t>
            </w:r>
          </w:p>
        </w:tc>
        <w:tc>
          <w:tcPr>
            <w:tcW w:w="2250" w:type="dxa"/>
          </w:tcPr>
          <w:p w14:paraId="044518E6" w14:textId="3A76966D" w:rsidR="00CD49D0" w:rsidRDefault="00C62A38" w:rsidP="00D75FCC">
            <w:r>
              <w:t>0.63</w:t>
            </w:r>
          </w:p>
        </w:tc>
        <w:tc>
          <w:tcPr>
            <w:tcW w:w="2245" w:type="dxa"/>
          </w:tcPr>
          <w:p w14:paraId="69D8D637" w14:textId="77452295" w:rsidR="00CD49D0" w:rsidRDefault="00C62A38" w:rsidP="00D75FCC">
            <w:r>
              <w:t>0.90</w:t>
            </w:r>
          </w:p>
        </w:tc>
      </w:tr>
      <w:tr w:rsidR="00CD49D0" w14:paraId="4509C381" w14:textId="77777777" w:rsidTr="003B1D83">
        <w:tc>
          <w:tcPr>
            <w:tcW w:w="2695" w:type="dxa"/>
          </w:tcPr>
          <w:p w14:paraId="72AAFAD9" w14:textId="262AF468" w:rsidR="00CD49D0" w:rsidRDefault="00743D80" w:rsidP="00D75FCC">
            <w:r>
              <w:t>MEDP</w:t>
            </w:r>
          </w:p>
        </w:tc>
        <w:tc>
          <w:tcPr>
            <w:tcW w:w="2160" w:type="dxa"/>
          </w:tcPr>
          <w:p w14:paraId="24665816" w14:textId="374B7C15" w:rsidR="00CD49D0" w:rsidRDefault="00743D80" w:rsidP="00D75FCC">
            <w:r>
              <w:t>0.65</w:t>
            </w:r>
          </w:p>
        </w:tc>
        <w:tc>
          <w:tcPr>
            <w:tcW w:w="2250" w:type="dxa"/>
          </w:tcPr>
          <w:p w14:paraId="054E0436" w14:textId="2AD2F7EF" w:rsidR="00CD49D0" w:rsidRDefault="00C62A38" w:rsidP="00D75FCC">
            <w:r>
              <w:t>0.63</w:t>
            </w:r>
          </w:p>
        </w:tc>
        <w:tc>
          <w:tcPr>
            <w:tcW w:w="2245" w:type="dxa"/>
          </w:tcPr>
          <w:p w14:paraId="1D043248" w14:textId="5D17C78D" w:rsidR="00CD49D0" w:rsidRDefault="00C62A38" w:rsidP="00D75FCC">
            <w:r>
              <w:t>0.91</w:t>
            </w:r>
          </w:p>
        </w:tc>
      </w:tr>
      <w:tr w:rsidR="00CD49D0" w14:paraId="251C572E" w14:textId="77777777" w:rsidTr="003B1D83">
        <w:tc>
          <w:tcPr>
            <w:tcW w:w="2695" w:type="dxa"/>
          </w:tcPr>
          <w:p w14:paraId="229E136B" w14:textId="52BAA3E8" w:rsidR="00CD49D0" w:rsidRDefault="00743D80" w:rsidP="00D75FCC">
            <w:r>
              <w:t>DP-PSSM</w:t>
            </w:r>
          </w:p>
        </w:tc>
        <w:tc>
          <w:tcPr>
            <w:tcW w:w="2160" w:type="dxa"/>
          </w:tcPr>
          <w:p w14:paraId="255BA466" w14:textId="5D9AD992" w:rsidR="00CD49D0" w:rsidRDefault="00743D80" w:rsidP="00D75FCC">
            <w:r>
              <w:t>0.64</w:t>
            </w:r>
          </w:p>
        </w:tc>
        <w:tc>
          <w:tcPr>
            <w:tcW w:w="2250" w:type="dxa"/>
          </w:tcPr>
          <w:p w14:paraId="47BE9D31" w14:textId="0840312E" w:rsidR="00CD49D0" w:rsidRDefault="00C62A38" w:rsidP="00D75FCC">
            <w:r>
              <w:t>0.60</w:t>
            </w:r>
          </w:p>
        </w:tc>
        <w:tc>
          <w:tcPr>
            <w:tcW w:w="2245" w:type="dxa"/>
          </w:tcPr>
          <w:p w14:paraId="76A14D38" w14:textId="06F6BD9D" w:rsidR="00CD49D0" w:rsidRDefault="00C62A38" w:rsidP="00D75FCC">
            <w:r>
              <w:t>0.93</w:t>
            </w:r>
          </w:p>
        </w:tc>
      </w:tr>
      <w:tr w:rsidR="00CD49D0" w14:paraId="31C6D74E" w14:textId="77777777" w:rsidTr="003B1D83">
        <w:tc>
          <w:tcPr>
            <w:tcW w:w="2695" w:type="dxa"/>
          </w:tcPr>
          <w:p w14:paraId="4B4940AC" w14:textId="34218599" w:rsidR="00CD49D0" w:rsidRDefault="00743D80" w:rsidP="00D75FCC">
            <w:r>
              <w:t>AB-PSSM</w:t>
            </w:r>
          </w:p>
        </w:tc>
        <w:tc>
          <w:tcPr>
            <w:tcW w:w="2160" w:type="dxa"/>
          </w:tcPr>
          <w:p w14:paraId="5442F2D4" w14:textId="33A00E39" w:rsidR="00CD49D0" w:rsidRDefault="00743D80" w:rsidP="00D75FCC">
            <w:r>
              <w:t>0.64</w:t>
            </w:r>
          </w:p>
        </w:tc>
        <w:tc>
          <w:tcPr>
            <w:tcW w:w="2250" w:type="dxa"/>
          </w:tcPr>
          <w:p w14:paraId="276AA1E2" w14:textId="2FFF957E" w:rsidR="00CD49D0" w:rsidRDefault="00C62A38" w:rsidP="00D75FCC">
            <w:r>
              <w:t>0.63</w:t>
            </w:r>
          </w:p>
        </w:tc>
        <w:tc>
          <w:tcPr>
            <w:tcW w:w="2245" w:type="dxa"/>
          </w:tcPr>
          <w:p w14:paraId="40D12009" w14:textId="1352BF18" w:rsidR="00CD49D0" w:rsidRDefault="00C62A38" w:rsidP="00D75FCC">
            <w:r>
              <w:t>0.85</w:t>
            </w:r>
          </w:p>
        </w:tc>
      </w:tr>
      <w:tr w:rsidR="00CD49D0" w14:paraId="64DC98AF" w14:textId="77777777" w:rsidTr="003B1D83">
        <w:tc>
          <w:tcPr>
            <w:tcW w:w="2695" w:type="dxa"/>
          </w:tcPr>
          <w:p w14:paraId="343EA39A" w14:textId="071D3410" w:rsidR="00CD49D0" w:rsidRDefault="00743D80" w:rsidP="00D75FCC">
            <w:r>
              <w:t>D-FPSSM</w:t>
            </w:r>
          </w:p>
        </w:tc>
        <w:tc>
          <w:tcPr>
            <w:tcW w:w="2160" w:type="dxa"/>
          </w:tcPr>
          <w:p w14:paraId="621723BC" w14:textId="03270457" w:rsidR="00CD49D0" w:rsidRDefault="00743D80" w:rsidP="00D75FCC">
            <w:r>
              <w:t>0.64</w:t>
            </w:r>
          </w:p>
        </w:tc>
        <w:tc>
          <w:tcPr>
            <w:tcW w:w="2250" w:type="dxa"/>
          </w:tcPr>
          <w:p w14:paraId="2CC2C681" w14:textId="40C08080" w:rsidR="00CD49D0" w:rsidRDefault="00C62A38" w:rsidP="00D75FCC">
            <w:r>
              <w:t>0.70</w:t>
            </w:r>
          </w:p>
        </w:tc>
        <w:tc>
          <w:tcPr>
            <w:tcW w:w="2245" w:type="dxa"/>
          </w:tcPr>
          <w:p w14:paraId="47460939" w14:textId="7AADB31F" w:rsidR="00CD49D0" w:rsidRDefault="00C62A38" w:rsidP="00D75FCC">
            <w:r>
              <w:t>0.75</w:t>
            </w:r>
          </w:p>
        </w:tc>
      </w:tr>
      <w:tr w:rsidR="00CD49D0" w14:paraId="716EEDAA" w14:textId="77777777" w:rsidTr="003B1D83">
        <w:tc>
          <w:tcPr>
            <w:tcW w:w="2695" w:type="dxa"/>
          </w:tcPr>
          <w:p w14:paraId="7DDA6EA0" w14:textId="595B8B0B" w:rsidR="00CD49D0" w:rsidRDefault="00743D80" w:rsidP="00D75FCC">
            <w:r>
              <w:t>k-separated-bigrams</w:t>
            </w:r>
          </w:p>
        </w:tc>
        <w:tc>
          <w:tcPr>
            <w:tcW w:w="2160" w:type="dxa"/>
          </w:tcPr>
          <w:p w14:paraId="3FD2F666" w14:textId="2359F6E4" w:rsidR="00CD49D0" w:rsidRDefault="00743D80" w:rsidP="00D75FCC">
            <w:r>
              <w:t>0.63</w:t>
            </w:r>
          </w:p>
        </w:tc>
        <w:tc>
          <w:tcPr>
            <w:tcW w:w="2250" w:type="dxa"/>
          </w:tcPr>
          <w:p w14:paraId="1B436DB7" w14:textId="2740FF4D" w:rsidR="00CD49D0" w:rsidRDefault="00C62A38" w:rsidP="00D75FCC">
            <w:r>
              <w:t>0.67</w:t>
            </w:r>
          </w:p>
        </w:tc>
        <w:tc>
          <w:tcPr>
            <w:tcW w:w="2245" w:type="dxa"/>
          </w:tcPr>
          <w:p w14:paraId="04D4C3F9" w14:textId="77207DFE" w:rsidR="00CD49D0" w:rsidRDefault="00C62A38" w:rsidP="00D75FCC">
            <w:r>
              <w:t>0.76</w:t>
            </w:r>
          </w:p>
        </w:tc>
      </w:tr>
      <w:tr w:rsidR="00CD49D0" w14:paraId="7B193E9D" w14:textId="77777777" w:rsidTr="003B1D83">
        <w:tc>
          <w:tcPr>
            <w:tcW w:w="2695" w:type="dxa"/>
          </w:tcPr>
          <w:p w14:paraId="47A0742A" w14:textId="737EB4B1" w:rsidR="00CD49D0" w:rsidRDefault="00743D80" w:rsidP="00D75FCC">
            <w:r>
              <w:lastRenderedPageBreak/>
              <w:t>EDP</w:t>
            </w:r>
          </w:p>
        </w:tc>
        <w:tc>
          <w:tcPr>
            <w:tcW w:w="2160" w:type="dxa"/>
          </w:tcPr>
          <w:p w14:paraId="71954E30" w14:textId="0BC8FDAE" w:rsidR="00CD49D0" w:rsidRDefault="00743D80" w:rsidP="00D75FCC">
            <w:r>
              <w:t>0.62</w:t>
            </w:r>
          </w:p>
        </w:tc>
        <w:tc>
          <w:tcPr>
            <w:tcW w:w="2250" w:type="dxa"/>
          </w:tcPr>
          <w:p w14:paraId="07E58CF7" w14:textId="5CD23C81" w:rsidR="00CD49D0" w:rsidRDefault="00C62A38" w:rsidP="00D75FCC">
            <w:r>
              <w:t>0.68</w:t>
            </w:r>
          </w:p>
        </w:tc>
        <w:tc>
          <w:tcPr>
            <w:tcW w:w="2245" w:type="dxa"/>
          </w:tcPr>
          <w:p w14:paraId="0C5D8739" w14:textId="602BC1F2" w:rsidR="00CD49D0" w:rsidRDefault="00C62A38" w:rsidP="00D75FCC">
            <w:r>
              <w:t>0.77</w:t>
            </w:r>
          </w:p>
        </w:tc>
      </w:tr>
      <w:tr w:rsidR="00CD49D0" w14:paraId="356EAFE9" w14:textId="77777777" w:rsidTr="003B1D83">
        <w:tc>
          <w:tcPr>
            <w:tcW w:w="2695" w:type="dxa"/>
          </w:tcPr>
          <w:p w14:paraId="128413FC" w14:textId="64D892FA" w:rsidR="00CD49D0" w:rsidRDefault="00743D80" w:rsidP="00D75FCC">
            <w:r>
              <w:t>AAC-PSSM</w:t>
            </w:r>
          </w:p>
        </w:tc>
        <w:tc>
          <w:tcPr>
            <w:tcW w:w="2160" w:type="dxa"/>
          </w:tcPr>
          <w:p w14:paraId="6FFF6344" w14:textId="1E0EDEBE" w:rsidR="00CD49D0" w:rsidRDefault="00743D80" w:rsidP="00D75FCC">
            <w:r>
              <w:t>0.62</w:t>
            </w:r>
          </w:p>
        </w:tc>
        <w:tc>
          <w:tcPr>
            <w:tcW w:w="2250" w:type="dxa"/>
          </w:tcPr>
          <w:p w14:paraId="339014CD" w14:textId="24EA5ACA" w:rsidR="00CD49D0" w:rsidRDefault="00C62A38" w:rsidP="00D75FCC">
            <w:r>
              <w:t>0.69</w:t>
            </w:r>
          </w:p>
        </w:tc>
        <w:tc>
          <w:tcPr>
            <w:tcW w:w="2245" w:type="dxa"/>
          </w:tcPr>
          <w:p w14:paraId="397AC1EF" w14:textId="137048B4" w:rsidR="00CD49D0" w:rsidRDefault="00C62A38" w:rsidP="00D75FCC">
            <w:r>
              <w:t>0.75</w:t>
            </w:r>
          </w:p>
        </w:tc>
      </w:tr>
      <w:tr w:rsidR="00CD49D0" w14:paraId="6876CC0B" w14:textId="77777777" w:rsidTr="003B1D83">
        <w:tc>
          <w:tcPr>
            <w:tcW w:w="2695" w:type="dxa"/>
          </w:tcPr>
          <w:p w14:paraId="725F5F6C" w14:textId="075B3E1E" w:rsidR="00CD49D0" w:rsidRDefault="00743D80" w:rsidP="00D75FCC">
            <w:r>
              <w:t>TPC-PSSM</w:t>
            </w:r>
          </w:p>
        </w:tc>
        <w:tc>
          <w:tcPr>
            <w:tcW w:w="2160" w:type="dxa"/>
          </w:tcPr>
          <w:p w14:paraId="4FDCB402" w14:textId="63942FA9" w:rsidR="00CD49D0" w:rsidRDefault="00743D80" w:rsidP="00D75FCC">
            <w:r>
              <w:t>0.62</w:t>
            </w:r>
          </w:p>
        </w:tc>
        <w:tc>
          <w:tcPr>
            <w:tcW w:w="2250" w:type="dxa"/>
          </w:tcPr>
          <w:p w14:paraId="60F2A1A4" w14:textId="66A08D77" w:rsidR="00CD49D0" w:rsidRDefault="00C62A38" w:rsidP="00D75FCC">
            <w:r>
              <w:t>0.66</w:t>
            </w:r>
          </w:p>
        </w:tc>
        <w:tc>
          <w:tcPr>
            <w:tcW w:w="2245" w:type="dxa"/>
          </w:tcPr>
          <w:p w14:paraId="57300684" w14:textId="19143535" w:rsidR="00CD49D0" w:rsidRDefault="00C62A38" w:rsidP="00D75FCC">
            <w:r>
              <w:t>0.80</w:t>
            </w:r>
          </w:p>
        </w:tc>
      </w:tr>
      <w:tr w:rsidR="00CD49D0" w14:paraId="76F4569D" w14:textId="77777777" w:rsidTr="003B1D83">
        <w:tc>
          <w:tcPr>
            <w:tcW w:w="2695" w:type="dxa"/>
          </w:tcPr>
          <w:p w14:paraId="307EB6E3" w14:textId="17F92A2E" w:rsidR="00CD49D0" w:rsidRDefault="00743D80" w:rsidP="00D75FCC">
            <w:r>
              <w:t>PSE-PSSM</w:t>
            </w:r>
          </w:p>
        </w:tc>
        <w:tc>
          <w:tcPr>
            <w:tcW w:w="2160" w:type="dxa"/>
          </w:tcPr>
          <w:p w14:paraId="083AE3BB" w14:textId="30B24D75" w:rsidR="00CD49D0" w:rsidRDefault="00743D80" w:rsidP="00D75FCC">
            <w:r>
              <w:t>0.62</w:t>
            </w:r>
          </w:p>
        </w:tc>
        <w:tc>
          <w:tcPr>
            <w:tcW w:w="2250" w:type="dxa"/>
          </w:tcPr>
          <w:p w14:paraId="563F386D" w14:textId="13768C46" w:rsidR="00CD49D0" w:rsidRDefault="00C62A38" w:rsidP="00D75FCC">
            <w:r>
              <w:t>0.68</w:t>
            </w:r>
          </w:p>
        </w:tc>
        <w:tc>
          <w:tcPr>
            <w:tcW w:w="2245" w:type="dxa"/>
          </w:tcPr>
          <w:p w14:paraId="52648FFA" w14:textId="4B84ABFC" w:rsidR="00CD49D0" w:rsidRDefault="00C62A38" w:rsidP="00D75FCC">
            <w:r>
              <w:t>0.73</w:t>
            </w:r>
          </w:p>
        </w:tc>
      </w:tr>
      <w:tr w:rsidR="00CD49D0" w14:paraId="55692411" w14:textId="77777777" w:rsidTr="003B1D83">
        <w:tc>
          <w:tcPr>
            <w:tcW w:w="2695" w:type="dxa"/>
          </w:tcPr>
          <w:p w14:paraId="16ABBB5A" w14:textId="393A8A0B" w:rsidR="00CD49D0" w:rsidRDefault="00743D80" w:rsidP="00D75FCC">
            <w:r>
              <w:t>GAAC</w:t>
            </w:r>
          </w:p>
        </w:tc>
        <w:tc>
          <w:tcPr>
            <w:tcW w:w="2160" w:type="dxa"/>
          </w:tcPr>
          <w:p w14:paraId="553F17FA" w14:textId="1D6970CD" w:rsidR="00CD49D0" w:rsidRDefault="00743D80" w:rsidP="00D75FCC">
            <w:r>
              <w:t>0.61</w:t>
            </w:r>
          </w:p>
        </w:tc>
        <w:tc>
          <w:tcPr>
            <w:tcW w:w="2250" w:type="dxa"/>
          </w:tcPr>
          <w:p w14:paraId="7087B912" w14:textId="79103E49" w:rsidR="00CD49D0" w:rsidRDefault="00C62A38" w:rsidP="00D75FCC">
            <w:r>
              <w:t>0.58</w:t>
            </w:r>
          </w:p>
        </w:tc>
        <w:tc>
          <w:tcPr>
            <w:tcW w:w="2245" w:type="dxa"/>
          </w:tcPr>
          <w:p w14:paraId="21D3CCEB" w14:textId="5F2EA984" w:rsidR="00CD49D0" w:rsidRDefault="00C62A38" w:rsidP="00D75FCC">
            <w:r>
              <w:t>0.92</w:t>
            </w:r>
          </w:p>
        </w:tc>
      </w:tr>
      <w:tr w:rsidR="00CD49D0" w14:paraId="1CE6956A" w14:textId="77777777" w:rsidTr="003B1D83">
        <w:tc>
          <w:tcPr>
            <w:tcW w:w="2695" w:type="dxa"/>
          </w:tcPr>
          <w:p w14:paraId="3D999211" w14:textId="11727855" w:rsidR="00CD49D0" w:rsidRDefault="00743D80" w:rsidP="00D75FCC">
            <w:r>
              <w:t>Tri-gram</w:t>
            </w:r>
          </w:p>
        </w:tc>
        <w:tc>
          <w:tcPr>
            <w:tcW w:w="2160" w:type="dxa"/>
          </w:tcPr>
          <w:p w14:paraId="4785739C" w14:textId="6DCFF43F" w:rsidR="00CD49D0" w:rsidRDefault="00743D80" w:rsidP="00D75FCC">
            <w:r>
              <w:t>0.61</w:t>
            </w:r>
          </w:p>
        </w:tc>
        <w:tc>
          <w:tcPr>
            <w:tcW w:w="2250" w:type="dxa"/>
          </w:tcPr>
          <w:p w14:paraId="65B114EA" w14:textId="5BE124A4" w:rsidR="00CD49D0" w:rsidRDefault="00C62A38" w:rsidP="00D75FCC">
            <w:r>
              <w:t>0.58</w:t>
            </w:r>
          </w:p>
        </w:tc>
        <w:tc>
          <w:tcPr>
            <w:tcW w:w="2245" w:type="dxa"/>
          </w:tcPr>
          <w:p w14:paraId="557C4EC4" w14:textId="4BF21A57" w:rsidR="00CD49D0" w:rsidRDefault="00C62A38" w:rsidP="00D75FCC">
            <w:r>
              <w:t>0.90</w:t>
            </w:r>
          </w:p>
        </w:tc>
      </w:tr>
      <w:tr w:rsidR="00CD49D0" w14:paraId="7E48AD3B" w14:textId="77777777" w:rsidTr="003B1D83">
        <w:tc>
          <w:tcPr>
            <w:tcW w:w="2695" w:type="dxa"/>
          </w:tcPr>
          <w:p w14:paraId="54FEBFAD" w14:textId="5DA0E594" w:rsidR="00CD49D0" w:rsidRDefault="00743D80" w:rsidP="00D75FCC">
            <w:r>
              <w:t>AADP-PSSM</w:t>
            </w:r>
          </w:p>
        </w:tc>
        <w:tc>
          <w:tcPr>
            <w:tcW w:w="2160" w:type="dxa"/>
          </w:tcPr>
          <w:p w14:paraId="4C0C2437" w14:textId="3777E64E" w:rsidR="00CD49D0" w:rsidRDefault="00743D80" w:rsidP="00D75FCC">
            <w:r>
              <w:t>0.60</w:t>
            </w:r>
          </w:p>
        </w:tc>
        <w:tc>
          <w:tcPr>
            <w:tcW w:w="2250" w:type="dxa"/>
          </w:tcPr>
          <w:p w14:paraId="08D6400E" w14:textId="33BA690F" w:rsidR="00CD49D0" w:rsidRDefault="00C62A38" w:rsidP="00D75FCC">
            <w:r>
              <w:t>0.66</w:t>
            </w:r>
          </w:p>
        </w:tc>
        <w:tc>
          <w:tcPr>
            <w:tcW w:w="2245" w:type="dxa"/>
          </w:tcPr>
          <w:p w14:paraId="1E64060C" w14:textId="5B6B1C1D" w:rsidR="00CD49D0" w:rsidRDefault="00C62A38" w:rsidP="00D75FCC">
            <w:r>
              <w:t>0.75</w:t>
            </w:r>
          </w:p>
        </w:tc>
      </w:tr>
      <w:tr w:rsidR="00CD49D0" w14:paraId="67289546" w14:textId="77777777" w:rsidTr="003B1D83">
        <w:tc>
          <w:tcPr>
            <w:tcW w:w="2695" w:type="dxa"/>
          </w:tcPr>
          <w:p w14:paraId="452ABD73" w14:textId="07C6C4F0" w:rsidR="00CD49D0" w:rsidRDefault="00743D80" w:rsidP="00D75FCC">
            <w:r>
              <w:t>DPC-PSSM</w:t>
            </w:r>
          </w:p>
        </w:tc>
        <w:tc>
          <w:tcPr>
            <w:tcW w:w="2160" w:type="dxa"/>
          </w:tcPr>
          <w:p w14:paraId="13B2B8ED" w14:textId="74A6BE86" w:rsidR="00CD49D0" w:rsidRDefault="00743D80" w:rsidP="00D75FCC">
            <w:r>
              <w:t>0.60</w:t>
            </w:r>
          </w:p>
        </w:tc>
        <w:tc>
          <w:tcPr>
            <w:tcW w:w="2250" w:type="dxa"/>
          </w:tcPr>
          <w:p w14:paraId="4A6D0EE6" w14:textId="400D6E3E" w:rsidR="00CD49D0" w:rsidRDefault="00C62A38" w:rsidP="00D75FCC">
            <w:r>
              <w:t>0.66</w:t>
            </w:r>
          </w:p>
        </w:tc>
        <w:tc>
          <w:tcPr>
            <w:tcW w:w="2245" w:type="dxa"/>
          </w:tcPr>
          <w:p w14:paraId="54E16D3D" w14:textId="3EF6B535" w:rsidR="00CD49D0" w:rsidRDefault="00C62A38" w:rsidP="00D75FCC">
            <w:r>
              <w:t>0.75</w:t>
            </w:r>
          </w:p>
        </w:tc>
      </w:tr>
    </w:tbl>
    <w:p w14:paraId="71736E3E" w14:textId="77777777" w:rsidR="00F47D14" w:rsidRDefault="00F47D14" w:rsidP="00D75FCC"/>
    <w:p w14:paraId="714ACB5E" w14:textId="6FAD62DE" w:rsidR="00F47D14" w:rsidRDefault="00F47D14" w:rsidP="00F47D14">
      <w:pPr>
        <w:pStyle w:val="Heading3"/>
      </w:pPr>
      <w:r>
        <w:t xml:space="preserve">Base </w:t>
      </w:r>
      <w:r w:rsidR="00EA257F">
        <w:t>L</w:t>
      </w:r>
      <w:r>
        <w:t xml:space="preserve">earner </w:t>
      </w:r>
      <w:r w:rsidR="00EA257F">
        <w:t>a</w:t>
      </w:r>
      <w:r w:rsidR="00EA6582">
        <w:t>ssessment</w:t>
      </w:r>
    </w:p>
    <w:p w14:paraId="69E30B04" w14:textId="667B451A" w:rsidR="002A22A2" w:rsidRDefault="00EA6582" w:rsidP="008510CD">
      <w:r>
        <w:t xml:space="preserve">The </w:t>
      </w:r>
      <w:r w:rsidR="005E7E98">
        <w:t xml:space="preserve">designed </w:t>
      </w:r>
      <w:r>
        <w:t xml:space="preserve">ensemble </w:t>
      </w:r>
      <w:r w:rsidR="005E7E98">
        <w:t>framework</w:t>
      </w:r>
      <w:r>
        <w:t xml:space="preserve"> allows the base learners to be trained o</w:t>
      </w:r>
      <w:r w:rsidR="005E7E98">
        <w:t>n</w:t>
      </w:r>
      <w:r>
        <w:t xml:space="preserve"> any one of the three learning algo</w:t>
      </w:r>
      <w:r w:rsidR="005E7E98">
        <w:t xml:space="preserve">rithms, SVM, NN and GBC. We assessed the effect of training all base models </w:t>
      </w:r>
      <w:r w:rsidR="002218F9">
        <w:t>in</w:t>
      </w:r>
      <w:r w:rsidR="005E7E98">
        <w:t xml:space="preserve"> the ensemble using each of the three learning algorithms on the ensemble model’s performance. Our base learner assessment strategy followed the same evaluation technique as discussed in </w:t>
      </w:r>
      <w:r w:rsidR="00F35DD3" w:rsidRPr="00F35DD3">
        <w:rPr>
          <w:rStyle w:val="SubtleReference"/>
        </w:rPr>
        <w:fldChar w:fldCharType="begin"/>
      </w:r>
      <w:r w:rsidR="00F35DD3" w:rsidRPr="00F35DD3">
        <w:rPr>
          <w:rStyle w:val="SubtleReference"/>
        </w:rPr>
        <w:instrText xml:space="preserve"> REF _Ref65356577 \h </w:instrText>
      </w:r>
      <w:r w:rsidR="00F35DD3">
        <w:rPr>
          <w:rStyle w:val="SubtleReference"/>
        </w:rPr>
        <w:instrText xml:space="preserve"> \* MERGEFORMAT </w:instrText>
      </w:r>
      <w:r w:rsidR="00F35DD3" w:rsidRPr="00F35DD3">
        <w:rPr>
          <w:rStyle w:val="SubtleReference"/>
        </w:rPr>
      </w:r>
      <w:r w:rsidR="00F35DD3" w:rsidRPr="00F35DD3">
        <w:rPr>
          <w:rStyle w:val="SubtleReference"/>
        </w:rPr>
        <w:fldChar w:fldCharType="separate"/>
      </w:r>
      <w:r w:rsidR="00F35DD3" w:rsidRPr="00F35DD3">
        <w:rPr>
          <w:rStyle w:val="SubtleReference"/>
        </w:rPr>
        <w:t>Model Evaluation</w:t>
      </w:r>
      <w:r w:rsidR="00F35DD3" w:rsidRPr="00F35DD3">
        <w:rPr>
          <w:rStyle w:val="SubtleReference"/>
        </w:rPr>
        <w:fldChar w:fldCharType="end"/>
      </w:r>
      <w:r w:rsidR="005E7E98">
        <w:t xml:space="preserve">, which created a distribution of 10,000 model performance metrics for every base learning algorithm. </w:t>
      </w:r>
      <w:r w:rsidR="002A22A2">
        <w:t xml:space="preserve">The three metrics used to judge the ensemble model performance were mean accuracy score, mean precision score on the medium chained TEs and mean recall scores on the medium chained TEs. </w:t>
      </w:r>
      <w:r w:rsidR="005E7E98">
        <w:t xml:space="preserve">The ensemble model with SVM as the base learner training algorithm outperformed both NN and GBC on </w:t>
      </w:r>
      <w:r w:rsidR="002A22A2">
        <w:t xml:space="preserve">mean accuracy and mean precision </w:t>
      </w:r>
      <w:r w:rsidR="000B76BD">
        <w:t>(</w:t>
      </w:r>
      <w:r w:rsidR="00974BBA">
        <w:t>on medium chain TEs</w:t>
      </w:r>
      <w:r w:rsidR="000B76BD">
        <w:t>)</w:t>
      </w:r>
      <w:r w:rsidR="00974BBA">
        <w:t xml:space="preserve"> </w:t>
      </w:r>
      <w:r w:rsidR="002A22A2">
        <w:t xml:space="preserve">but came second among the learning algorithms in terms of mean recall score </w:t>
      </w:r>
      <w:r w:rsidR="000B76BD">
        <w:t>(</w:t>
      </w:r>
      <w:r w:rsidR="002A22A2">
        <w:t>on medium chain TEs</w:t>
      </w:r>
      <w:r w:rsidR="000B76BD">
        <w:t>)</w:t>
      </w:r>
      <w:r w:rsidR="002A22A2">
        <w:t xml:space="preserve">. The performance scores of the ensemble model trained </w:t>
      </w:r>
      <w:r w:rsidR="00F35DD3">
        <w:t xml:space="preserve">separately </w:t>
      </w:r>
      <w:r w:rsidR="002A22A2">
        <w:t xml:space="preserve">on </w:t>
      </w:r>
      <w:r w:rsidR="00F35DD3">
        <w:t>each of the</w:t>
      </w:r>
      <w:r w:rsidR="00361DBF">
        <w:t xml:space="preserve"> </w:t>
      </w:r>
      <w:r w:rsidR="002A22A2">
        <w:t xml:space="preserve">three learning algorithms is given in </w:t>
      </w:r>
      <w:r w:rsidR="00C52468">
        <w:fldChar w:fldCharType="begin"/>
      </w:r>
      <w:r w:rsidR="00C52468">
        <w:instrText xml:space="preserve"> REF _Ref65346161 \h </w:instrText>
      </w:r>
      <w:r w:rsidR="00C52468">
        <w:fldChar w:fldCharType="separate"/>
      </w:r>
      <w:r w:rsidR="00C52468" w:rsidRPr="00C52468">
        <w:rPr>
          <w:b/>
          <w:bCs/>
        </w:rPr>
        <w:t xml:space="preserve">Table </w:t>
      </w:r>
      <w:r w:rsidR="00C52468" w:rsidRPr="00C52468">
        <w:rPr>
          <w:b/>
          <w:bCs/>
          <w:noProof/>
        </w:rPr>
        <w:t>4</w:t>
      </w:r>
      <w:r w:rsidR="00C52468">
        <w:fldChar w:fldCharType="end"/>
      </w:r>
      <w:r w:rsidR="002A22A2">
        <w:t xml:space="preserve">. </w:t>
      </w:r>
    </w:p>
    <w:p w14:paraId="669A6B77" w14:textId="77777777" w:rsidR="002A22A2" w:rsidRDefault="002A22A2" w:rsidP="008510CD"/>
    <w:p w14:paraId="14A02B84" w14:textId="0D1A5BCD" w:rsidR="00C52468" w:rsidRDefault="00C52468" w:rsidP="00C52468">
      <w:pPr>
        <w:pStyle w:val="Caption"/>
        <w:keepNext/>
      </w:pPr>
      <w:bookmarkStart w:id="26" w:name="_Ref65346161"/>
      <w:r w:rsidRPr="00C52468">
        <w:rPr>
          <w:b/>
          <w:bCs/>
        </w:rPr>
        <w:t xml:space="preserve">Table </w:t>
      </w:r>
      <w:r w:rsidRPr="00C52468">
        <w:rPr>
          <w:b/>
          <w:bCs/>
        </w:rPr>
        <w:fldChar w:fldCharType="begin"/>
      </w:r>
      <w:r w:rsidRPr="00C52468">
        <w:rPr>
          <w:b/>
          <w:bCs/>
        </w:rPr>
        <w:instrText xml:space="preserve"> SEQ Table \* ARABIC </w:instrText>
      </w:r>
      <w:r w:rsidRPr="00C52468">
        <w:rPr>
          <w:b/>
          <w:bCs/>
        </w:rPr>
        <w:fldChar w:fldCharType="separate"/>
      </w:r>
      <w:r w:rsidR="000871F8">
        <w:rPr>
          <w:b/>
          <w:bCs/>
          <w:noProof/>
        </w:rPr>
        <w:t>4</w:t>
      </w:r>
      <w:r w:rsidRPr="00C52468">
        <w:rPr>
          <w:b/>
          <w:bCs/>
        </w:rPr>
        <w:fldChar w:fldCharType="end"/>
      </w:r>
      <w:bookmarkEnd w:id="26"/>
      <w:r>
        <w:t>: The ensemble framework is capable of using three different learning algorithms to train its base models. The performance of the ensemble depends on the learning algorithm</w:t>
      </w:r>
      <w:r w:rsidR="00D379B6">
        <w:t xml:space="preserve"> used</w:t>
      </w:r>
      <w:r>
        <w:t xml:space="preserve">. The mean accuracy, mean precision score (on medium chained TEs) and mean recall score (on medium chained TEs) achieved by the ensemble when it was trained using each of the three learning algorithms, SVM, NN and GBC is listed here. </w:t>
      </w:r>
    </w:p>
    <w:tbl>
      <w:tblPr>
        <w:tblStyle w:val="TableGrid"/>
        <w:tblW w:w="0" w:type="auto"/>
        <w:tblLook w:val="04A0" w:firstRow="1" w:lastRow="0" w:firstColumn="1" w:lastColumn="0" w:noHBand="0" w:noVBand="1"/>
      </w:tblPr>
      <w:tblGrid>
        <w:gridCol w:w="2875"/>
        <w:gridCol w:w="2160"/>
        <w:gridCol w:w="2160"/>
        <w:gridCol w:w="2155"/>
      </w:tblGrid>
      <w:tr w:rsidR="002A22A2" w14:paraId="1D53C825" w14:textId="77777777" w:rsidTr="002A22A2">
        <w:tc>
          <w:tcPr>
            <w:tcW w:w="2875" w:type="dxa"/>
          </w:tcPr>
          <w:p w14:paraId="283D1181" w14:textId="2196F19E" w:rsidR="002A22A2" w:rsidRDefault="002A22A2" w:rsidP="008510CD">
            <w:r>
              <w:t>Model Learning Algorithm</w:t>
            </w:r>
          </w:p>
        </w:tc>
        <w:tc>
          <w:tcPr>
            <w:tcW w:w="2160" w:type="dxa"/>
          </w:tcPr>
          <w:p w14:paraId="49D55C74" w14:textId="1DF674AE" w:rsidR="002A22A2" w:rsidRDefault="002A22A2" w:rsidP="008510CD">
            <w:r>
              <w:t>Mean Accuracy</w:t>
            </w:r>
          </w:p>
        </w:tc>
        <w:tc>
          <w:tcPr>
            <w:tcW w:w="2160" w:type="dxa"/>
          </w:tcPr>
          <w:p w14:paraId="194898C6" w14:textId="5E3D6C15" w:rsidR="002A22A2" w:rsidRDefault="002A22A2" w:rsidP="008510CD">
            <w:r>
              <w:t>Mean Precision</w:t>
            </w:r>
          </w:p>
        </w:tc>
        <w:tc>
          <w:tcPr>
            <w:tcW w:w="2155" w:type="dxa"/>
          </w:tcPr>
          <w:p w14:paraId="1119941D" w14:textId="7398901F" w:rsidR="002A22A2" w:rsidRDefault="002A22A2" w:rsidP="008510CD">
            <w:r>
              <w:t>Mean Recall</w:t>
            </w:r>
          </w:p>
        </w:tc>
      </w:tr>
      <w:tr w:rsidR="002A22A2" w14:paraId="03CE4A9C" w14:textId="77777777" w:rsidTr="002A22A2">
        <w:tc>
          <w:tcPr>
            <w:tcW w:w="2875" w:type="dxa"/>
          </w:tcPr>
          <w:p w14:paraId="32320258" w14:textId="6A827E72" w:rsidR="002A22A2" w:rsidRDefault="002A22A2" w:rsidP="008510CD">
            <w:r>
              <w:t>SVM</w:t>
            </w:r>
          </w:p>
        </w:tc>
        <w:tc>
          <w:tcPr>
            <w:tcW w:w="2160" w:type="dxa"/>
          </w:tcPr>
          <w:p w14:paraId="4390A7B6" w14:textId="3A75A654" w:rsidR="002A22A2" w:rsidRDefault="002A22A2" w:rsidP="008510CD">
            <w:r>
              <w:t>0.83</w:t>
            </w:r>
          </w:p>
        </w:tc>
        <w:tc>
          <w:tcPr>
            <w:tcW w:w="2160" w:type="dxa"/>
          </w:tcPr>
          <w:p w14:paraId="1F7EBE5F" w14:textId="2BBFAF4A" w:rsidR="002A22A2" w:rsidRDefault="002A22A2" w:rsidP="008510CD">
            <w:r>
              <w:t>0.9</w:t>
            </w:r>
          </w:p>
        </w:tc>
        <w:tc>
          <w:tcPr>
            <w:tcW w:w="2155" w:type="dxa"/>
          </w:tcPr>
          <w:p w14:paraId="5C5A0067" w14:textId="2FE48432" w:rsidR="002A22A2" w:rsidRDefault="002A22A2" w:rsidP="008510CD">
            <w:r>
              <w:t>0.92</w:t>
            </w:r>
          </w:p>
        </w:tc>
      </w:tr>
      <w:tr w:rsidR="002A22A2" w14:paraId="052EF36D" w14:textId="77777777" w:rsidTr="002A22A2">
        <w:tc>
          <w:tcPr>
            <w:tcW w:w="2875" w:type="dxa"/>
          </w:tcPr>
          <w:p w14:paraId="1C10F853" w14:textId="6DED7C78" w:rsidR="002A22A2" w:rsidRDefault="002A22A2" w:rsidP="008510CD">
            <w:r>
              <w:t>GBC</w:t>
            </w:r>
          </w:p>
        </w:tc>
        <w:tc>
          <w:tcPr>
            <w:tcW w:w="2160" w:type="dxa"/>
          </w:tcPr>
          <w:p w14:paraId="52133DBA" w14:textId="113EE697" w:rsidR="002A22A2" w:rsidRDefault="002A22A2" w:rsidP="008510CD">
            <w:r>
              <w:t>0.82</w:t>
            </w:r>
          </w:p>
        </w:tc>
        <w:tc>
          <w:tcPr>
            <w:tcW w:w="2160" w:type="dxa"/>
          </w:tcPr>
          <w:p w14:paraId="4733DD8A" w14:textId="517CF69E" w:rsidR="002A22A2" w:rsidRDefault="002A22A2" w:rsidP="008510CD">
            <w:r>
              <w:t>0.85</w:t>
            </w:r>
          </w:p>
        </w:tc>
        <w:tc>
          <w:tcPr>
            <w:tcW w:w="2155" w:type="dxa"/>
          </w:tcPr>
          <w:p w14:paraId="2BC6D039" w14:textId="0A0959D6" w:rsidR="002A22A2" w:rsidRDefault="002A22A2" w:rsidP="008510CD">
            <w:r>
              <w:t>0.93</w:t>
            </w:r>
          </w:p>
        </w:tc>
      </w:tr>
      <w:tr w:rsidR="002A22A2" w14:paraId="072212CD" w14:textId="77777777" w:rsidTr="002A22A2">
        <w:tc>
          <w:tcPr>
            <w:tcW w:w="2875" w:type="dxa"/>
          </w:tcPr>
          <w:p w14:paraId="753D5278" w14:textId="72360453" w:rsidR="002A22A2" w:rsidRDefault="002A22A2" w:rsidP="008510CD">
            <w:r>
              <w:t>NN</w:t>
            </w:r>
          </w:p>
        </w:tc>
        <w:tc>
          <w:tcPr>
            <w:tcW w:w="2160" w:type="dxa"/>
          </w:tcPr>
          <w:p w14:paraId="4C91B66F" w14:textId="4B553481" w:rsidR="002A22A2" w:rsidRDefault="002A22A2" w:rsidP="008510CD">
            <w:r>
              <w:t>0.82</w:t>
            </w:r>
          </w:p>
        </w:tc>
        <w:tc>
          <w:tcPr>
            <w:tcW w:w="2160" w:type="dxa"/>
          </w:tcPr>
          <w:p w14:paraId="0D10AF72" w14:textId="7F4BD018" w:rsidR="002A22A2" w:rsidRDefault="002A22A2" w:rsidP="008510CD">
            <w:r>
              <w:t>0.89</w:t>
            </w:r>
          </w:p>
        </w:tc>
        <w:tc>
          <w:tcPr>
            <w:tcW w:w="2155" w:type="dxa"/>
          </w:tcPr>
          <w:p w14:paraId="54276A33" w14:textId="11E06E7A" w:rsidR="002A22A2" w:rsidRDefault="002A22A2" w:rsidP="008510CD">
            <w:r>
              <w:t>0.91</w:t>
            </w:r>
          </w:p>
        </w:tc>
      </w:tr>
    </w:tbl>
    <w:p w14:paraId="23665FA4" w14:textId="77777777" w:rsidR="003E0F2B" w:rsidRDefault="003E0F2B" w:rsidP="008510CD"/>
    <w:p w14:paraId="127B1826" w14:textId="5D152695" w:rsidR="003E0F2B" w:rsidRDefault="003E0F2B" w:rsidP="003E0F2B">
      <w:pPr>
        <w:pStyle w:val="Heading3"/>
      </w:pPr>
      <w:r>
        <w:t xml:space="preserve">Ensemble </w:t>
      </w:r>
      <w:r w:rsidR="00A066FE">
        <w:t>m</w:t>
      </w:r>
      <w:r>
        <w:t>odel performs better than any individual base model</w:t>
      </w:r>
    </w:p>
    <w:p w14:paraId="019ADB74" w14:textId="3262F9FC" w:rsidR="00F60FA7" w:rsidRDefault="004E7DB4" w:rsidP="003E0F2B">
      <w:r w:rsidRPr="004E7DB4">
        <w:t xml:space="preserve">The primary purpose of using an ensemble framework was to decrease the amount of variance in </w:t>
      </w:r>
      <w:r>
        <w:t xml:space="preserve">model </w:t>
      </w:r>
      <w:r w:rsidRPr="004E7DB4">
        <w:t xml:space="preserve">prediction which was expected in </w:t>
      </w:r>
      <w:r>
        <w:t>our problem</w:t>
      </w:r>
      <w:r w:rsidRPr="004E7DB4">
        <w:t xml:space="preserve"> given </w:t>
      </w:r>
      <w:r>
        <w:t>the</w:t>
      </w:r>
      <w:r w:rsidRPr="004E7DB4">
        <w:t xml:space="preserve"> small </w:t>
      </w:r>
      <w:r>
        <w:t>training set. Additionally</w:t>
      </w:r>
      <w:r w:rsidR="007130AB">
        <w:t xml:space="preserve">, </w:t>
      </w:r>
      <w:r>
        <w:t xml:space="preserve">ensemble methods can improve model performance and increase robustness to training set </w:t>
      </w:r>
      <w:r w:rsidR="00566D0D">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id":"ITEM-3","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3","issued":{"date-parts":[["2005"]]},"title":"Decision tree based information integration for automated protein classification","type":"article-journal"},"uris":["http://www.mendeley.com/documents/?uuid=2ef62078-9c78-4fbe-8089-7c611bfb8131"]}],"mendeley":{"formattedCitation":"[31], [33], [34]","plainTextFormattedCitation":"[31], [33], [34]","previouslyFormattedCitation":"[31], [33], [34]"},"properties":{"noteIndex":0},"schema":"https://github.com/citation-style-language/schema/raw/master/csl-citation.json"}</w:instrText>
      </w:r>
      <w:r w:rsidR="00566D0D">
        <w:fldChar w:fldCharType="separate"/>
      </w:r>
      <w:r w:rsidR="00B5516B" w:rsidRPr="00B5516B">
        <w:rPr>
          <w:noProof/>
        </w:rPr>
        <w:t>[31], [33], [34]</w:t>
      </w:r>
      <w:r w:rsidR="00566D0D">
        <w:fldChar w:fldCharType="end"/>
      </w:r>
      <w:r>
        <w:t>. Our results indicate that the ensemble model delivered on all three fronts, performing better than any individual base model trained on a specific feature extraction technique</w:t>
      </w:r>
      <w:r w:rsidRPr="004E7DB4">
        <w:t>.</w:t>
      </w:r>
      <w:r>
        <w:t xml:space="preserve"> It achieved a mean accuracy of 0.83, mean precision (on medium chain TEs) of 0.90 and mean recall score (on medium chained TEs) of 0.92 on varying validation datasets across 10,000 simulations of our study. </w:t>
      </w:r>
      <w:r w:rsidR="002E4FC9">
        <w:t xml:space="preserve">The accuracy and precision score distribution of the ensemble model is demonstrated in </w:t>
      </w:r>
      <w:r w:rsidR="0068626C">
        <w:fldChar w:fldCharType="begin"/>
      </w:r>
      <w:r w:rsidR="0068626C">
        <w:instrText xml:space="preserve"> REF _Ref65344993 \h </w:instrText>
      </w:r>
      <w:r w:rsidR="0068626C">
        <w:fldChar w:fldCharType="separate"/>
      </w:r>
      <w:r w:rsidR="0068626C" w:rsidRPr="006179F6">
        <w:rPr>
          <w:b/>
          <w:bCs/>
        </w:rPr>
        <w:t xml:space="preserve">Figure </w:t>
      </w:r>
      <w:r w:rsidR="0068626C">
        <w:rPr>
          <w:b/>
          <w:bCs/>
          <w:noProof/>
        </w:rPr>
        <w:t>3</w:t>
      </w:r>
      <w:r w:rsidR="0068626C">
        <w:fldChar w:fldCharType="end"/>
      </w:r>
      <w:r w:rsidR="002E4FC9">
        <w:t xml:space="preserve">. </w:t>
      </w:r>
      <w:r>
        <w:t xml:space="preserve">In comparison, the best performing individual base model trained on DDE feature extraction technique using the SVM learning algorithm achieved a mean accuracy of 0.81, mean precision </w:t>
      </w:r>
      <w:r w:rsidR="00105045">
        <w:t xml:space="preserve">(on medium chained TEs) </w:t>
      </w:r>
      <w:r>
        <w:t xml:space="preserve">of 0.89 and mean recall </w:t>
      </w:r>
      <w:r w:rsidR="00105045">
        <w:t xml:space="preserve">(on medium chained TEs) </w:t>
      </w:r>
      <w:r>
        <w:t>of 0.</w:t>
      </w:r>
      <w:r w:rsidR="00105045">
        <w:t xml:space="preserve">91 on the same validation datasets. </w:t>
      </w:r>
      <w:r w:rsidR="00770C03">
        <w:t xml:space="preserve">The ensemble model also showed an increased robustness to training </w:t>
      </w:r>
      <w:r w:rsidR="00770C03">
        <w:lastRenderedPageBreak/>
        <w:t xml:space="preserve">set significantly improving the worst case accuracy score achieved over </w:t>
      </w:r>
      <w:r w:rsidR="00DD3FAE">
        <w:t xml:space="preserve">the </w:t>
      </w:r>
      <w:r w:rsidR="00770C03">
        <w:t xml:space="preserve">10,000 varying validation datasets from 0.48 (highest worst case accuracy obtained by any base model) to 0.55. Moreover, the standard deviation of the distribution of mean prediction accuracy also decreased from 0.069 (least mean accuracy score variance achieved by any base model) to 0.062. Similar improvements were noticed for the two other metrics, precision and recall score on medium chain TEs as well. </w:t>
      </w:r>
      <w:r w:rsidR="00666117">
        <w:t>The mean precision score</w:t>
      </w:r>
      <w:r w:rsidR="006D4711">
        <w:t>s</w:t>
      </w:r>
      <w:r w:rsidR="00666117">
        <w:t xml:space="preserve"> of the ensemble for the long chain TEs and TEs of mixed specificity w</w:t>
      </w:r>
      <w:r w:rsidR="006D4711">
        <w:t>ere</w:t>
      </w:r>
      <w:r w:rsidR="00666117">
        <w:t xml:space="preserve"> 0.79 and 0.69 respectively. The mean recall score</w:t>
      </w:r>
      <w:r w:rsidR="006D4711">
        <w:t>s</w:t>
      </w:r>
      <w:r w:rsidR="00666117">
        <w:t xml:space="preserve"> of the ensemble for the long chain and mixed specificity TE w</w:t>
      </w:r>
      <w:r w:rsidR="006D4711">
        <w:t>ere</w:t>
      </w:r>
      <w:r w:rsidR="00666117">
        <w:t xml:space="preserve"> 0.93 and 0.38 respectively. Among the three categories of TEs, the mixed specificity class is the worst predicted with much lower precision and recall scores compared to the medium chain and long chain categories, which can be attributed to the fact that the mixed specificity category of TEs represent only 17% of all the characterized TEs</w:t>
      </w:r>
      <w:r w:rsidR="00120ED9">
        <w:t xml:space="preserve"> in our dataset</w:t>
      </w:r>
      <w:r w:rsidR="00666117">
        <w:t xml:space="preserve">. </w:t>
      </w:r>
      <w:r w:rsidR="00B0548F">
        <w:t>A comparison of the mean</w:t>
      </w:r>
      <w:r w:rsidR="00040D4B">
        <w:t>, minimum</w:t>
      </w:r>
      <w:r w:rsidR="00B0548F">
        <w:t xml:space="preserve"> and standard deviation scores </w:t>
      </w:r>
      <w:r w:rsidR="00310AFE">
        <w:t>of</w:t>
      </w:r>
      <w:r w:rsidR="00B0548F">
        <w:t xml:space="preserve"> the</w:t>
      </w:r>
      <w:r w:rsidR="00DA663E">
        <w:t xml:space="preserve"> </w:t>
      </w:r>
      <w:proofErr w:type="gramStart"/>
      <w:r w:rsidR="00B0548F">
        <w:t>three classification</w:t>
      </w:r>
      <w:proofErr w:type="gramEnd"/>
      <w:r w:rsidR="00B0548F">
        <w:t xml:space="preserve"> metrics under consideration</w:t>
      </w:r>
      <w:r w:rsidR="00666117">
        <w:t xml:space="preserve"> (mean accuracy, precision and recall score on medium chain TEs)</w:t>
      </w:r>
      <w:r w:rsidR="00B0548F">
        <w:t xml:space="preserve"> between </w:t>
      </w:r>
      <w:r w:rsidR="007130AB">
        <w:t xml:space="preserve">the ensemble model </w:t>
      </w:r>
      <w:r w:rsidR="00B0548F">
        <w:t>and</w:t>
      </w:r>
      <w:r w:rsidR="007130AB">
        <w:t xml:space="preserve"> the five top performing base models (based on validation data scores) </w:t>
      </w:r>
      <w:r w:rsidR="00770C03">
        <w:t xml:space="preserve">is shown in </w:t>
      </w:r>
      <w:r w:rsidR="00B502A0">
        <w:fldChar w:fldCharType="begin"/>
      </w:r>
      <w:r w:rsidR="00B502A0">
        <w:instrText xml:space="preserve"> REF _Ref65347160 \h </w:instrText>
      </w:r>
      <w:r w:rsidR="00B502A0">
        <w:fldChar w:fldCharType="separate"/>
      </w:r>
      <w:r w:rsidR="00B502A0" w:rsidRPr="00B502A0">
        <w:rPr>
          <w:b/>
          <w:bCs/>
        </w:rPr>
        <w:t xml:space="preserve">Table </w:t>
      </w:r>
      <w:r w:rsidR="00B502A0" w:rsidRPr="00B502A0">
        <w:rPr>
          <w:b/>
          <w:bCs/>
          <w:noProof/>
        </w:rPr>
        <w:t>5</w:t>
      </w:r>
      <w:r w:rsidR="00B502A0">
        <w:fldChar w:fldCharType="end"/>
      </w:r>
      <w:r w:rsidR="00770C03">
        <w:t>.</w:t>
      </w:r>
    </w:p>
    <w:p w14:paraId="64C0523D" w14:textId="77777777" w:rsidR="00F60FA7" w:rsidRDefault="00F60FA7" w:rsidP="003E0F2B"/>
    <w:p w14:paraId="21EFDEED" w14:textId="77777777" w:rsidR="006179F6" w:rsidRDefault="00F771C3" w:rsidP="006179F6">
      <w:pPr>
        <w:keepNext/>
        <w:jc w:val="center"/>
      </w:pPr>
      <w:r>
        <w:rPr>
          <w:noProof/>
        </w:rPr>
        <w:drawing>
          <wp:inline distT="0" distB="0" distL="0" distR="0" wp14:anchorId="1264AE64" wp14:editId="6825F913">
            <wp:extent cx="5952744" cy="1984248"/>
            <wp:effectExtent l="0" t="0" r="381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52744" cy="1984248"/>
                    </a:xfrm>
                    <a:prstGeom prst="rect">
                      <a:avLst/>
                    </a:prstGeom>
                  </pic:spPr>
                </pic:pic>
              </a:graphicData>
            </a:graphic>
          </wp:inline>
        </w:drawing>
      </w:r>
    </w:p>
    <w:p w14:paraId="668928C3" w14:textId="46E94BE6" w:rsidR="002E4FC9" w:rsidRDefault="006179F6" w:rsidP="00F4715D">
      <w:pPr>
        <w:pStyle w:val="Caption"/>
      </w:pPr>
      <w:bookmarkStart w:id="27" w:name="_Ref65344993"/>
      <w:r w:rsidRPr="006179F6">
        <w:rPr>
          <w:b/>
          <w:bCs/>
        </w:rPr>
        <w:t xml:space="preserve">Figure </w:t>
      </w:r>
      <w:r w:rsidRPr="006179F6">
        <w:rPr>
          <w:b/>
          <w:bCs/>
        </w:rPr>
        <w:fldChar w:fldCharType="begin"/>
      </w:r>
      <w:r w:rsidRPr="006179F6">
        <w:rPr>
          <w:b/>
          <w:bCs/>
        </w:rPr>
        <w:instrText xml:space="preserve"> SEQ Figure \* ARABIC </w:instrText>
      </w:r>
      <w:r w:rsidRPr="006179F6">
        <w:rPr>
          <w:b/>
          <w:bCs/>
        </w:rPr>
        <w:fldChar w:fldCharType="separate"/>
      </w:r>
      <w:r w:rsidR="00D57D1C">
        <w:rPr>
          <w:b/>
          <w:bCs/>
          <w:noProof/>
        </w:rPr>
        <w:t>3</w:t>
      </w:r>
      <w:r w:rsidRPr="006179F6">
        <w:rPr>
          <w:b/>
          <w:bCs/>
        </w:rPr>
        <w:fldChar w:fldCharType="end"/>
      </w:r>
      <w:bookmarkEnd w:id="27"/>
      <w:r>
        <w:t xml:space="preserve">: Precision (on medium chained TEs) and accuracy score distribution of the ensemble model. The mean, median and worst precision score </w:t>
      </w:r>
      <w:r w:rsidR="00CC5B1F">
        <w:t>is</w:t>
      </w:r>
      <w:r>
        <w:t xml:space="preserve"> 0.9, 0.92 and 0.50 respectively. The mean, median and worst accuracy score is 0.83, 0.83 and 0.55 respectively.</w:t>
      </w:r>
    </w:p>
    <w:p w14:paraId="5D978B89" w14:textId="77777777" w:rsidR="00F771C3" w:rsidRDefault="00F771C3" w:rsidP="00F771C3">
      <w:pPr>
        <w:jc w:val="center"/>
      </w:pPr>
    </w:p>
    <w:p w14:paraId="4B405A32" w14:textId="77777777" w:rsidR="00C34947" w:rsidRDefault="00C34947" w:rsidP="003E0F2B"/>
    <w:p w14:paraId="2F2E1BEF" w14:textId="7206A63D" w:rsidR="000871F8" w:rsidRDefault="000871F8" w:rsidP="000871F8">
      <w:pPr>
        <w:pStyle w:val="Caption"/>
        <w:keepNext/>
      </w:pPr>
      <w:bookmarkStart w:id="28" w:name="_Ref65347160"/>
      <w:r w:rsidRPr="00B502A0">
        <w:rPr>
          <w:b/>
          <w:bCs/>
        </w:rPr>
        <w:t xml:space="preserve">Table </w:t>
      </w:r>
      <w:r w:rsidRPr="00B502A0">
        <w:rPr>
          <w:b/>
          <w:bCs/>
        </w:rPr>
        <w:fldChar w:fldCharType="begin"/>
      </w:r>
      <w:r w:rsidRPr="00B502A0">
        <w:rPr>
          <w:b/>
          <w:bCs/>
        </w:rPr>
        <w:instrText xml:space="preserve"> SEQ Table \* ARABIC </w:instrText>
      </w:r>
      <w:r w:rsidRPr="00B502A0">
        <w:rPr>
          <w:b/>
          <w:bCs/>
        </w:rPr>
        <w:fldChar w:fldCharType="separate"/>
      </w:r>
      <w:r w:rsidRPr="00B502A0">
        <w:rPr>
          <w:b/>
          <w:bCs/>
          <w:noProof/>
        </w:rPr>
        <w:t>5</w:t>
      </w:r>
      <w:r w:rsidRPr="00B502A0">
        <w:rPr>
          <w:b/>
          <w:bCs/>
        </w:rPr>
        <w:fldChar w:fldCharType="end"/>
      </w:r>
      <w:bookmarkEnd w:id="28"/>
      <w:r>
        <w:t>: Ensemble model performs better than any individual base model on varying validation datasets in terms of prediction accuracy and robustness to training set.</w:t>
      </w:r>
      <w:r>
        <w:rPr>
          <w:noProof/>
        </w:rPr>
        <w:t xml:space="preserve"> We illustrate that phenomenon by comparing ensemble model results with the results of five best performing base models </w:t>
      </w:r>
      <w:r w:rsidR="0025135D">
        <w:rPr>
          <w:noProof/>
        </w:rPr>
        <w:t>(</w:t>
      </w:r>
      <w:r>
        <w:rPr>
          <w:noProof/>
        </w:rPr>
        <w:t>judg</w:t>
      </w:r>
      <w:r w:rsidR="0025135D">
        <w:rPr>
          <w:noProof/>
        </w:rPr>
        <w:t>ing by</w:t>
      </w:r>
      <w:r>
        <w:rPr>
          <w:noProof/>
        </w:rPr>
        <w:t xml:space="preserve"> their performance on validation datasets</w:t>
      </w:r>
      <w:r w:rsidR="0025135D">
        <w:rPr>
          <w:noProof/>
        </w:rPr>
        <w:t>)</w:t>
      </w:r>
      <w:r>
        <w:rPr>
          <w:noProof/>
        </w:rPr>
        <w:t xml:space="preserve">. Three popular classification metrics, accuracy, precision and recall were used to compare the models. The mean, minimum and standard deviation of the three metrics achieved by the ensemble model and the five best performing base learners on varying validation datasets is displayed here. </w:t>
      </w:r>
    </w:p>
    <w:tbl>
      <w:tblPr>
        <w:tblStyle w:val="TableGrid"/>
        <w:tblW w:w="10616" w:type="dxa"/>
        <w:tblInd w:w="-185" w:type="dxa"/>
        <w:tblLayout w:type="fixed"/>
        <w:tblLook w:val="04A0" w:firstRow="1" w:lastRow="0" w:firstColumn="1" w:lastColumn="0" w:noHBand="0" w:noVBand="1"/>
      </w:tblPr>
      <w:tblGrid>
        <w:gridCol w:w="1260"/>
        <w:gridCol w:w="1170"/>
        <w:gridCol w:w="1178"/>
        <w:gridCol w:w="1110"/>
        <w:gridCol w:w="830"/>
        <w:gridCol w:w="830"/>
        <w:gridCol w:w="830"/>
        <w:gridCol w:w="1136"/>
        <w:gridCol w:w="1136"/>
        <w:gridCol w:w="1136"/>
      </w:tblGrid>
      <w:tr w:rsidR="00E138BD" w14:paraId="7D814244" w14:textId="7DD4D1D9" w:rsidTr="00E138BD">
        <w:tc>
          <w:tcPr>
            <w:tcW w:w="1260" w:type="dxa"/>
          </w:tcPr>
          <w:p w14:paraId="3C812DDF" w14:textId="69AC211C" w:rsidR="00E138BD" w:rsidRDefault="00E138BD" w:rsidP="003E0F2B">
            <w:r>
              <w:t>Model Name</w:t>
            </w:r>
          </w:p>
        </w:tc>
        <w:tc>
          <w:tcPr>
            <w:tcW w:w="1170" w:type="dxa"/>
          </w:tcPr>
          <w:p w14:paraId="42C99229" w14:textId="11088ED3" w:rsidR="00E138BD" w:rsidRDefault="00E138BD" w:rsidP="003E0F2B">
            <w:r>
              <w:t>Mean Precision</w:t>
            </w:r>
          </w:p>
        </w:tc>
        <w:tc>
          <w:tcPr>
            <w:tcW w:w="1178" w:type="dxa"/>
          </w:tcPr>
          <w:p w14:paraId="49F91A0B" w14:textId="29CD0A67" w:rsidR="00E138BD" w:rsidRDefault="00E138BD" w:rsidP="003E0F2B">
            <w:r>
              <w:t>Min Precision</w:t>
            </w:r>
          </w:p>
        </w:tc>
        <w:tc>
          <w:tcPr>
            <w:tcW w:w="1110" w:type="dxa"/>
          </w:tcPr>
          <w:p w14:paraId="7468E817" w14:textId="15E7FADF" w:rsidR="00E138BD" w:rsidRDefault="00E138BD" w:rsidP="003E0F2B">
            <w:r>
              <w:t>Std Precision</w:t>
            </w:r>
          </w:p>
        </w:tc>
        <w:tc>
          <w:tcPr>
            <w:tcW w:w="830" w:type="dxa"/>
          </w:tcPr>
          <w:p w14:paraId="779CC139" w14:textId="316DFDA5" w:rsidR="00E138BD" w:rsidRDefault="00E138BD" w:rsidP="003E0F2B">
            <w:r>
              <w:t>Mean Recall</w:t>
            </w:r>
          </w:p>
        </w:tc>
        <w:tc>
          <w:tcPr>
            <w:tcW w:w="830" w:type="dxa"/>
          </w:tcPr>
          <w:p w14:paraId="53ADA61C" w14:textId="48CA4AD3" w:rsidR="00E138BD" w:rsidRDefault="00E138BD" w:rsidP="003E0F2B">
            <w:r>
              <w:t>Min Recall</w:t>
            </w:r>
          </w:p>
        </w:tc>
        <w:tc>
          <w:tcPr>
            <w:tcW w:w="830" w:type="dxa"/>
          </w:tcPr>
          <w:p w14:paraId="47CA6A7F" w14:textId="7E928A8E" w:rsidR="00E138BD" w:rsidRDefault="00E138BD" w:rsidP="003E0F2B">
            <w:r>
              <w:t>Std Recall</w:t>
            </w:r>
          </w:p>
        </w:tc>
        <w:tc>
          <w:tcPr>
            <w:tcW w:w="1136" w:type="dxa"/>
          </w:tcPr>
          <w:p w14:paraId="3B645A50" w14:textId="7CF3DF32" w:rsidR="00E138BD" w:rsidRDefault="00E138BD" w:rsidP="003E0F2B">
            <w:r>
              <w:t>Mean Accuracy</w:t>
            </w:r>
          </w:p>
        </w:tc>
        <w:tc>
          <w:tcPr>
            <w:tcW w:w="1136" w:type="dxa"/>
          </w:tcPr>
          <w:p w14:paraId="13E9702E" w14:textId="06489B07" w:rsidR="00E138BD" w:rsidRDefault="00E138BD" w:rsidP="003E0F2B">
            <w:r>
              <w:t>Min Accuracy</w:t>
            </w:r>
          </w:p>
        </w:tc>
        <w:tc>
          <w:tcPr>
            <w:tcW w:w="1136" w:type="dxa"/>
          </w:tcPr>
          <w:p w14:paraId="68835FD3" w14:textId="66F0EB46" w:rsidR="00E138BD" w:rsidRDefault="00E138BD" w:rsidP="003E0F2B">
            <w:r>
              <w:t>Std Accuracy</w:t>
            </w:r>
          </w:p>
        </w:tc>
      </w:tr>
      <w:tr w:rsidR="00E138BD" w14:paraId="3D85F4C8" w14:textId="1300145F" w:rsidTr="00E138BD">
        <w:tc>
          <w:tcPr>
            <w:tcW w:w="1260" w:type="dxa"/>
          </w:tcPr>
          <w:p w14:paraId="62D81553" w14:textId="6383503E" w:rsidR="00E138BD" w:rsidRDefault="00E138BD" w:rsidP="003E0F2B">
            <w:r>
              <w:t>Ensemble</w:t>
            </w:r>
          </w:p>
        </w:tc>
        <w:tc>
          <w:tcPr>
            <w:tcW w:w="1170" w:type="dxa"/>
          </w:tcPr>
          <w:p w14:paraId="16B6FD47" w14:textId="11AD54C8" w:rsidR="00E138BD" w:rsidRDefault="00B32948" w:rsidP="003E0F2B">
            <w:r>
              <w:t>0.90</w:t>
            </w:r>
          </w:p>
        </w:tc>
        <w:tc>
          <w:tcPr>
            <w:tcW w:w="1178" w:type="dxa"/>
          </w:tcPr>
          <w:p w14:paraId="051F4465" w14:textId="408B1EF2" w:rsidR="00E138BD" w:rsidRDefault="00B32948" w:rsidP="003E0F2B">
            <w:r>
              <w:t>0.5</w:t>
            </w:r>
            <w:r w:rsidR="0028247A">
              <w:t>0</w:t>
            </w:r>
          </w:p>
        </w:tc>
        <w:tc>
          <w:tcPr>
            <w:tcW w:w="1110" w:type="dxa"/>
          </w:tcPr>
          <w:p w14:paraId="1B8F81A1" w14:textId="0F60FF17" w:rsidR="00E138BD" w:rsidRDefault="00B32948" w:rsidP="003E0F2B">
            <w:r>
              <w:t>0.08</w:t>
            </w:r>
          </w:p>
        </w:tc>
        <w:tc>
          <w:tcPr>
            <w:tcW w:w="830" w:type="dxa"/>
          </w:tcPr>
          <w:p w14:paraId="6B6CB409" w14:textId="6C34A40C" w:rsidR="00E138BD" w:rsidRDefault="008A575C" w:rsidP="003E0F2B">
            <w:r>
              <w:t>0.92</w:t>
            </w:r>
          </w:p>
        </w:tc>
        <w:tc>
          <w:tcPr>
            <w:tcW w:w="830" w:type="dxa"/>
          </w:tcPr>
          <w:p w14:paraId="4443A01A" w14:textId="1682FC69" w:rsidR="00E138BD" w:rsidRDefault="0028247A" w:rsidP="003E0F2B">
            <w:r>
              <w:t>0.50</w:t>
            </w:r>
          </w:p>
        </w:tc>
        <w:tc>
          <w:tcPr>
            <w:tcW w:w="830" w:type="dxa"/>
          </w:tcPr>
          <w:p w14:paraId="7161CF66" w14:textId="1143B77A" w:rsidR="00E138BD" w:rsidRDefault="0028247A" w:rsidP="003E0F2B">
            <w:r>
              <w:t>0.08</w:t>
            </w:r>
          </w:p>
        </w:tc>
        <w:tc>
          <w:tcPr>
            <w:tcW w:w="1136" w:type="dxa"/>
          </w:tcPr>
          <w:p w14:paraId="505E609C" w14:textId="0FC5B80E" w:rsidR="00E138BD" w:rsidRDefault="007947D7" w:rsidP="003E0F2B">
            <w:r>
              <w:t>0.83</w:t>
            </w:r>
          </w:p>
        </w:tc>
        <w:tc>
          <w:tcPr>
            <w:tcW w:w="1136" w:type="dxa"/>
          </w:tcPr>
          <w:p w14:paraId="4FAD1185" w14:textId="243595BF" w:rsidR="00E138BD" w:rsidRDefault="007947D7" w:rsidP="003E0F2B">
            <w:r>
              <w:t>0.55</w:t>
            </w:r>
          </w:p>
        </w:tc>
        <w:tc>
          <w:tcPr>
            <w:tcW w:w="1136" w:type="dxa"/>
          </w:tcPr>
          <w:p w14:paraId="051A3783" w14:textId="62F48604" w:rsidR="00E138BD" w:rsidRDefault="007947D7" w:rsidP="003E0F2B">
            <w:r>
              <w:t>0.06</w:t>
            </w:r>
          </w:p>
        </w:tc>
      </w:tr>
      <w:tr w:rsidR="00E138BD" w14:paraId="24091337" w14:textId="59D05C81" w:rsidTr="00E138BD">
        <w:tc>
          <w:tcPr>
            <w:tcW w:w="1260" w:type="dxa"/>
          </w:tcPr>
          <w:p w14:paraId="570C71D9" w14:textId="38F5ED05" w:rsidR="00E138BD" w:rsidRDefault="00E138BD" w:rsidP="003E0F2B">
            <w:r>
              <w:t>DDE</w:t>
            </w:r>
          </w:p>
        </w:tc>
        <w:tc>
          <w:tcPr>
            <w:tcW w:w="1170" w:type="dxa"/>
          </w:tcPr>
          <w:p w14:paraId="13787FD4" w14:textId="06C88FAE" w:rsidR="00E138BD" w:rsidRDefault="00B32948" w:rsidP="003E0F2B">
            <w:r>
              <w:t>0.89</w:t>
            </w:r>
          </w:p>
        </w:tc>
        <w:tc>
          <w:tcPr>
            <w:tcW w:w="1178" w:type="dxa"/>
          </w:tcPr>
          <w:p w14:paraId="10CCB45F" w14:textId="342F03C1" w:rsidR="00E138BD" w:rsidRDefault="00B32948" w:rsidP="003E0F2B">
            <w:r>
              <w:t>0.5</w:t>
            </w:r>
            <w:r w:rsidR="0028247A">
              <w:t>0</w:t>
            </w:r>
          </w:p>
        </w:tc>
        <w:tc>
          <w:tcPr>
            <w:tcW w:w="1110" w:type="dxa"/>
          </w:tcPr>
          <w:p w14:paraId="18305783" w14:textId="048ECE29" w:rsidR="00E138BD" w:rsidRDefault="00B32948" w:rsidP="003E0F2B">
            <w:r>
              <w:t>0.08</w:t>
            </w:r>
          </w:p>
        </w:tc>
        <w:tc>
          <w:tcPr>
            <w:tcW w:w="830" w:type="dxa"/>
          </w:tcPr>
          <w:p w14:paraId="1199FC82" w14:textId="262E21FE" w:rsidR="00E138BD" w:rsidRDefault="008A575C" w:rsidP="003E0F2B">
            <w:r>
              <w:t>0.91</w:t>
            </w:r>
          </w:p>
        </w:tc>
        <w:tc>
          <w:tcPr>
            <w:tcW w:w="830" w:type="dxa"/>
          </w:tcPr>
          <w:p w14:paraId="5B78B861" w14:textId="3A1A165F" w:rsidR="00E138BD" w:rsidRDefault="0028247A" w:rsidP="003E0F2B">
            <w:r>
              <w:t>0.50</w:t>
            </w:r>
          </w:p>
        </w:tc>
        <w:tc>
          <w:tcPr>
            <w:tcW w:w="830" w:type="dxa"/>
          </w:tcPr>
          <w:p w14:paraId="41464112" w14:textId="46C48339" w:rsidR="00E138BD" w:rsidRDefault="0028247A" w:rsidP="003E0F2B">
            <w:r>
              <w:t>0.08</w:t>
            </w:r>
          </w:p>
        </w:tc>
        <w:tc>
          <w:tcPr>
            <w:tcW w:w="1136" w:type="dxa"/>
          </w:tcPr>
          <w:p w14:paraId="3F3B3597" w14:textId="6F88263E" w:rsidR="00E138BD" w:rsidRDefault="007947D7" w:rsidP="003E0F2B">
            <w:r>
              <w:t>0.81</w:t>
            </w:r>
          </w:p>
        </w:tc>
        <w:tc>
          <w:tcPr>
            <w:tcW w:w="1136" w:type="dxa"/>
          </w:tcPr>
          <w:p w14:paraId="5D83CAD4" w14:textId="746F151B" w:rsidR="00E138BD" w:rsidRDefault="007947D7" w:rsidP="003E0F2B">
            <w:r>
              <w:t>0.48</w:t>
            </w:r>
          </w:p>
        </w:tc>
        <w:tc>
          <w:tcPr>
            <w:tcW w:w="1136" w:type="dxa"/>
          </w:tcPr>
          <w:p w14:paraId="29799862" w14:textId="5FC46AAC" w:rsidR="00E138BD" w:rsidRDefault="007947D7" w:rsidP="003E0F2B">
            <w:r>
              <w:t>0.07</w:t>
            </w:r>
          </w:p>
        </w:tc>
      </w:tr>
      <w:tr w:rsidR="00E138BD" w14:paraId="4350B42A" w14:textId="38D7A113" w:rsidTr="00E138BD">
        <w:tc>
          <w:tcPr>
            <w:tcW w:w="1260" w:type="dxa"/>
          </w:tcPr>
          <w:p w14:paraId="0B32E38D" w14:textId="5935A384" w:rsidR="00E138BD" w:rsidRDefault="00E138BD" w:rsidP="003E0F2B">
            <w:r>
              <w:t>CTriad</w:t>
            </w:r>
          </w:p>
        </w:tc>
        <w:tc>
          <w:tcPr>
            <w:tcW w:w="1170" w:type="dxa"/>
          </w:tcPr>
          <w:p w14:paraId="3A503F09" w14:textId="7BCE6009" w:rsidR="00E138BD" w:rsidRDefault="00B32948" w:rsidP="003E0F2B">
            <w:r>
              <w:t>0.89</w:t>
            </w:r>
          </w:p>
        </w:tc>
        <w:tc>
          <w:tcPr>
            <w:tcW w:w="1178" w:type="dxa"/>
          </w:tcPr>
          <w:p w14:paraId="338F198E" w14:textId="5E73ADB2" w:rsidR="00E138BD" w:rsidRDefault="00B32948" w:rsidP="003E0F2B">
            <w:r>
              <w:t>0.42</w:t>
            </w:r>
          </w:p>
        </w:tc>
        <w:tc>
          <w:tcPr>
            <w:tcW w:w="1110" w:type="dxa"/>
          </w:tcPr>
          <w:p w14:paraId="13D43BE6" w14:textId="10F4375E" w:rsidR="00E138BD" w:rsidRDefault="00B32948" w:rsidP="003E0F2B">
            <w:r>
              <w:t>0.09</w:t>
            </w:r>
          </w:p>
        </w:tc>
        <w:tc>
          <w:tcPr>
            <w:tcW w:w="830" w:type="dxa"/>
          </w:tcPr>
          <w:p w14:paraId="500A9BD4" w14:textId="32DB21E1" w:rsidR="00E138BD" w:rsidRDefault="0028247A" w:rsidP="003E0F2B">
            <w:r>
              <w:t>0.89</w:t>
            </w:r>
          </w:p>
        </w:tc>
        <w:tc>
          <w:tcPr>
            <w:tcW w:w="830" w:type="dxa"/>
          </w:tcPr>
          <w:p w14:paraId="4208F379" w14:textId="6D740B3C" w:rsidR="00E138BD" w:rsidRDefault="0028247A" w:rsidP="003E0F2B">
            <w:r>
              <w:t>0.47</w:t>
            </w:r>
          </w:p>
        </w:tc>
        <w:tc>
          <w:tcPr>
            <w:tcW w:w="830" w:type="dxa"/>
          </w:tcPr>
          <w:p w14:paraId="6C715287" w14:textId="1434B9CC" w:rsidR="00E138BD" w:rsidRDefault="0028247A" w:rsidP="003E0F2B">
            <w:r>
              <w:t>0.09</w:t>
            </w:r>
          </w:p>
        </w:tc>
        <w:tc>
          <w:tcPr>
            <w:tcW w:w="1136" w:type="dxa"/>
          </w:tcPr>
          <w:p w14:paraId="5278029F" w14:textId="0879FFBA" w:rsidR="00E138BD" w:rsidRDefault="007947D7" w:rsidP="003E0F2B">
            <w:r>
              <w:t>0.79</w:t>
            </w:r>
          </w:p>
        </w:tc>
        <w:tc>
          <w:tcPr>
            <w:tcW w:w="1136" w:type="dxa"/>
          </w:tcPr>
          <w:p w14:paraId="61097815" w14:textId="6560940A" w:rsidR="00E138BD" w:rsidRDefault="007947D7" w:rsidP="003E0F2B">
            <w:r>
              <w:t>0.48</w:t>
            </w:r>
          </w:p>
        </w:tc>
        <w:tc>
          <w:tcPr>
            <w:tcW w:w="1136" w:type="dxa"/>
          </w:tcPr>
          <w:p w14:paraId="434B1597" w14:textId="65261453" w:rsidR="00E138BD" w:rsidRDefault="007947D7" w:rsidP="003E0F2B">
            <w:r>
              <w:t>0.07</w:t>
            </w:r>
          </w:p>
        </w:tc>
      </w:tr>
      <w:tr w:rsidR="00E138BD" w14:paraId="55903C26" w14:textId="32882AD5" w:rsidTr="00E138BD">
        <w:tc>
          <w:tcPr>
            <w:tcW w:w="1260" w:type="dxa"/>
          </w:tcPr>
          <w:p w14:paraId="0A1C96BD" w14:textId="0EDC2D88" w:rsidR="00E138BD" w:rsidRDefault="00E138BD" w:rsidP="003E0F2B">
            <w:r>
              <w:t>KSCTriad</w:t>
            </w:r>
          </w:p>
        </w:tc>
        <w:tc>
          <w:tcPr>
            <w:tcW w:w="1170" w:type="dxa"/>
          </w:tcPr>
          <w:p w14:paraId="05CF7E38" w14:textId="4F745C87" w:rsidR="00E138BD" w:rsidRDefault="00B32948" w:rsidP="003E0F2B">
            <w:r>
              <w:t>0.89</w:t>
            </w:r>
          </w:p>
        </w:tc>
        <w:tc>
          <w:tcPr>
            <w:tcW w:w="1178" w:type="dxa"/>
          </w:tcPr>
          <w:p w14:paraId="0429EE9B" w14:textId="35FE1C59" w:rsidR="00E138BD" w:rsidRDefault="00B32948" w:rsidP="003E0F2B">
            <w:r>
              <w:t>0.42</w:t>
            </w:r>
          </w:p>
        </w:tc>
        <w:tc>
          <w:tcPr>
            <w:tcW w:w="1110" w:type="dxa"/>
          </w:tcPr>
          <w:p w14:paraId="57B375FE" w14:textId="5F04C0F0" w:rsidR="00E138BD" w:rsidRDefault="00B32948" w:rsidP="003E0F2B">
            <w:r>
              <w:t>0.09</w:t>
            </w:r>
          </w:p>
        </w:tc>
        <w:tc>
          <w:tcPr>
            <w:tcW w:w="830" w:type="dxa"/>
          </w:tcPr>
          <w:p w14:paraId="1AC26845" w14:textId="165D261E" w:rsidR="00E138BD" w:rsidRDefault="0028247A" w:rsidP="003E0F2B">
            <w:r>
              <w:t>0.89</w:t>
            </w:r>
          </w:p>
        </w:tc>
        <w:tc>
          <w:tcPr>
            <w:tcW w:w="830" w:type="dxa"/>
          </w:tcPr>
          <w:p w14:paraId="2F26CE1F" w14:textId="07CA0B24" w:rsidR="00E138BD" w:rsidRDefault="0028247A" w:rsidP="003E0F2B">
            <w:r>
              <w:t>0.47</w:t>
            </w:r>
          </w:p>
        </w:tc>
        <w:tc>
          <w:tcPr>
            <w:tcW w:w="830" w:type="dxa"/>
          </w:tcPr>
          <w:p w14:paraId="7EBE57CB" w14:textId="068F29B7" w:rsidR="00E138BD" w:rsidRDefault="0028247A" w:rsidP="003E0F2B">
            <w:r>
              <w:t>0.09</w:t>
            </w:r>
          </w:p>
        </w:tc>
        <w:tc>
          <w:tcPr>
            <w:tcW w:w="1136" w:type="dxa"/>
          </w:tcPr>
          <w:p w14:paraId="673B1376" w14:textId="6D00FD6E" w:rsidR="00E138BD" w:rsidRDefault="007947D7" w:rsidP="003E0F2B">
            <w:r>
              <w:t>0.79</w:t>
            </w:r>
          </w:p>
        </w:tc>
        <w:tc>
          <w:tcPr>
            <w:tcW w:w="1136" w:type="dxa"/>
          </w:tcPr>
          <w:p w14:paraId="60667480" w14:textId="21B1A5A8" w:rsidR="00E138BD" w:rsidRDefault="007947D7" w:rsidP="003E0F2B">
            <w:r>
              <w:t>0.48</w:t>
            </w:r>
          </w:p>
        </w:tc>
        <w:tc>
          <w:tcPr>
            <w:tcW w:w="1136" w:type="dxa"/>
          </w:tcPr>
          <w:p w14:paraId="2CDFF337" w14:textId="6D8C93D8" w:rsidR="00E138BD" w:rsidRDefault="007947D7" w:rsidP="003E0F2B">
            <w:r>
              <w:t>0.07</w:t>
            </w:r>
          </w:p>
        </w:tc>
      </w:tr>
      <w:tr w:rsidR="00E138BD" w14:paraId="21E95B86" w14:textId="2682438C" w:rsidTr="00E138BD">
        <w:tc>
          <w:tcPr>
            <w:tcW w:w="1260" w:type="dxa"/>
          </w:tcPr>
          <w:p w14:paraId="19605BFE" w14:textId="64BD36A8" w:rsidR="00E138BD" w:rsidRDefault="00E138BD" w:rsidP="003E0F2B">
            <w:r>
              <w:t>TPC</w:t>
            </w:r>
          </w:p>
        </w:tc>
        <w:tc>
          <w:tcPr>
            <w:tcW w:w="1170" w:type="dxa"/>
          </w:tcPr>
          <w:p w14:paraId="20B5DF1D" w14:textId="0C78C57E" w:rsidR="00E138BD" w:rsidRDefault="00B32948" w:rsidP="003E0F2B">
            <w:r>
              <w:t>0.89</w:t>
            </w:r>
          </w:p>
        </w:tc>
        <w:tc>
          <w:tcPr>
            <w:tcW w:w="1178" w:type="dxa"/>
          </w:tcPr>
          <w:p w14:paraId="7C3D2C14" w14:textId="0AAFD4CA" w:rsidR="00E138BD" w:rsidRDefault="00B32948" w:rsidP="003E0F2B">
            <w:r>
              <w:t>0.5</w:t>
            </w:r>
            <w:r w:rsidR="0028247A">
              <w:t>0</w:t>
            </w:r>
          </w:p>
        </w:tc>
        <w:tc>
          <w:tcPr>
            <w:tcW w:w="1110" w:type="dxa"/>
          </w:tcPr>
          <w:p w14:paraId="51D10595" w14:textId="4E795413" w:rsidR="00E138BD" w:rsidRDefault="00B32948" w:rsidP="003E0F2B">
            <w:r>
              <w:t>0.08</w:t>
            </w:r>
          </w:p>
        </w:tc>
        <w:tc>
          <w:tcPr>
            <w:tcW w:w="830" w:type="dxa"/>
          </w:tcPr>
          <w:p w14:paraId="5AD00AF5" w14:textId="22D3F2EF" w:rsidR="00E138BD" w:rsidRDefault="0028247A" w:rsidP="003E0F2B">
            <w:r>
              <w:t>0.89</w:t>
            </w:r>
          </w:p>
        </w:tc>
        <w:tc>
          <w:tcPr>
            <w:tcW w:w="830" w:type="dxa"/>
          </w:tcPr>
          <w:p w14:paraId="7A412D12" w14:textId="7E0CBABC" w:rsidR="00E138BD" w:rsidRDefault="0028247A" w:rsidP="003E0F2B">
            <w:r>
              <w:t>0.45</w:t>
            </w:r>
          </w:p>
        </w:tc>
        <w:tc>
          <w:tcPr>
            <w:tcW w:w="830" w:type="dxa"/>
          </w:tcPr>
          <w:p w14:paraId="316B041A" w14:textId="119E7B20" w:rsidR="00E138BD" w:rsidRDefault="0028247A" w:rsidP="003E0F2B">
            <w:r>
              <w:t>0.09</w:t>
            </w:r>
          </w:p>
        </w:tc>
        <w:tc>
          <w:tcPr>
            <w:tcW w:w="1136" w:type="dxa"/>
          </w:tcPr>
          <w:p w14:paraId="718916F5" w14:textId="5C5F4E9A" w:rsidR="00E138BD" w:rsidRDefault="007947D7" w:rsidP="003E0F2B">
            <w:r>
              <w:t>0.79</w:t>
            </w:r>
          </w:p>
        </w:tc>
        <w:tc>
          <w:tcPr>
            <w:tcW w:w="1136" w:type="dxa"/>
          </w:tcPr>
          <w:p w14:paraId="3342BA14" w14:textId="3D6F626C" w:rsidR="00E138BD" w:rsidRDefault="007947D7" w:rsidP="003E0F2B">
            <w:r>
              <w:t>0.48</w:t>
            </w:r>
          </w:p>
        </w:tc>
        <w:tc>
          <w:tcPr>
            <w:tcW w:w="1136" w:type="dxa"/>
          </w:tcPr>
          <w:p w14:paraId="6E661F08" w14:textId="5CBB124E" w:rsidR="00E138BD" w:rsidRDefault="007947D7" w:rsidP="003E0F2B">
            <w:r>
              <w:t>0.07</w:t>
            </w:r>
          </w:p>
        </w:tc>
      </w:tr>
      <w:tr w:rsidR="00E138BD" w14:paraId="5C7A818E" w14:textId="77777777" w:rsidTr="00E138BD">
        <w:tc>
          <w:tcPr>
            <w:tcW w:w="1260" w:type="dxa"/>
          </w:tcPr>
          <w:p w14:paraId="1117A3F8" w14:textId="6B4FE9D5" w:rsidR="00E138BD" w:rsidRDefault="00E138BD" w:rsidP="003E0F2B">
            <w:r>
              <w:t>Gappy Kernel</w:t>
            </w:r>
          </w:p>
        </w:tc>
        <w:tc>
          <w:tcPr>
            <w:tcW w:w="1170" w:type="dxa"/>
          </w:tcPr>
          <w:p w14:paraId="52FA29A0" w14:textId="2D8446D9" w:rsidR="00E138BD" w:rsidRDefault="00B32948" w:rsidP="003E0F2B">
            <w:r>
              <w:t>0.88</w:t>
            </w:r>
          </w:p>
        </w:tc>
        <w:tc>
          <w:tcPr>
            <w:tcW w:w="1178" w:type="dxa"/>
          </w:tcPr>
          <w:p w14:paraId="621BB25E" w14:textId="39E7BE8B" w:rsidR="00E138BD" w:rsidRDefault="00B32948" w:rsidP="003E0F2B">
            <w:r>
              <w:t>0.42</w:t>
            </w:r>
          </w:p>
        </w:tc>
        <w:tc>
          <w:tcPr>
            <w:tcW w:w="1110" w:type="dxa"/>
          </w:tcPr>
          <w:p w14:paraId="5B96B8C8" w14:textId="0D86B2C1" w:rsidR="00E138BD" w:rsidRDefault="00B32948" w:rsidP="003E0F2B">
            <w:r>
              <w:t>0.09</w:t>
            </w:r>
          </w:p>
        </w:tc>
        <w:tc>
          <w:tcPr>
            <w:tcW w:w="830" w:type="dxa"/>
          </w:tcPr>
          <w:p w14:paraId="403BBB6E" w14:textId="105AB548" w:rsidR="00E138BD" w:rsidRDefault="0028247A" w:rsidP="003E0F2B">
            <w:r>
              <w:t>0.86</w:t>
            </w:r>
          </w:p>
        </w:tc>
        <w:tc>
          <w:tcPr>
            <w:tcW w:w="830" w:type="dxa"/>
          </w:tcPr>
          <w:p w14:paraId="4E923E95" w14:textId="0A39A064" w:rsidR="00E138BD" w:rsidRDefault="0028247A" w:rsidP="003E0F2B">
            <w:r>
              <w:t>0.38</w:t>
            </w:r>
          </w:p>
        </w:tc>
        <w:tc>
          <w:tcPr>
            <w:tcW w:w="830" w:type="dxa"/>
          </w:tcPr>
          <w:p w14:paraId="5B77A8E1" w14:textId="636B5766" w:rsidR="00E138BD" w:rsidRDefault="0028247A" w:rsidP="003E0F2B">
            <w:r>
              <w:t>0.10</w:t>
            </w:r>
          </w:p>
        </w:tc>
        <w:tc>
          <w:tcPr>
            <w:tcW w:w="1136" w:type="dxa"/>
          </w:tcPr>
          <w:p w14:paraId="189695E9" w14:textId="0D3AB963" w:rsidR="00E138BD" w:rsidRDefault="007947D7" w:rsidP="003E0F2B">
            <w:r>
              <w:t>0.79</w:t>
            </w:r>
          </w:p>
        </w:tc>
        <w:tc>
          <w:tcPr>
            <w:tcW w:w="1136" w:type="dxa"/>
          </w:tcPr>
          <w:p w14:paraId="6401BAC6" w14:textId="6D3877DF" w:rsidR="00E138BD" w:rsidRDefault="007947D7" w:rsidP="003E0F2B">
            <w:r>
              <w:t>0.48</w:t>
            </w:r>
          </w:p>
        </w:tc>
        <w:tc>
          <w:tcPr>
            <w:tcW w:w="1136" w:type="dxa"/>
          </w:tcPr>
          <w:p w14:paraId="31672170" w14:textId="59D5310D" w:rsidR="00E138BD" w:rsidRDefault="007947D7" w:rsidP="003E0F2B">
            <w:r>
              <w:t>0.07</w:t>
            </w:r>
          </w:p>
        </w:tc>
      </w:tr>
    </w:tbl>
    <w:p w14:paraId="09D70566" w14:textId="77777777" w:rsidR="007E1763" w:rsidRDefault="007E1763" w:rsidP="003E0F2B"/>
    <w:p w14:paraId="5299F3F8" w14:textId="352E6047" w:rsidR="003E0F2B" w:rsidRDefault="007E1763" w:rsidP="00E514DB">
      <w:pPr>
        <w:pStyle w:val="Heading3"/>
      </w:pPr>
      <w:r>
        <w:t xml:space="preserve">Ensemble </w:t>
      </w:r>
      <w:r w:rsidR="00CD325A">
        <w:t>m</w:t>
      </w:r>
      <w:r>
        <w:t xml:space="preserve">odel </w:t>
      </w:r>
      <w:r w:rsidR="00E514DB">
        <w:t>outperforms similarity based classification method</w:t>
      </w:r>
      <w:r w:rsidR="00CD325A">
        <w:t xml:space="preserve"> </w:t>
      </w:r>
    </w:p>
    <w:p w14:paraId="4C48EE9E" w14:textId="68B8ED3D" w:rsidR="00BF6383" w:rsidRDefault="00D9510F" w:rsidP="003653CC">
      <w:r>
        <w:t xml:space="preserve">We evaluated the effectiveness of our approach by comparing it to an existing sequence similarity based classification method. Sequence similarity based methods define a distance function to measure the similarity between a pair of sequences </w:t>
      </w:r>
      <w:r w:rsidR="007923C7">
        <w:fldChar w:fldCharType="begin" w:fldLock="1"/>
      </w:r>
      <w:r w:rsidR="009E320C">
        <w:instrText>ADDIN CSL_CITATION {"citationItems":[{"id":"ITEM-1","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1","issued":{"date-parts":[["2010"]]},"title":"A brief survey on sequence classification","type":"article-journal"},"uris":["http://www.mendeley.com/documents/?uuid=afbcf30d-4a2f-4986-abaf-d49488b55170"]}],"mendeley":{"formattedCitation":"[35]","plainTextFormattedCitation":"[35]","previouslyFormattedCitation":"[35]"},"properties":{"noteIndex":0},"schema":"https://github.com/citation-style-language/schema/raw/master/csl-citation.json"}</w:instrText>
      </w:r>
      <w:r w:rsidR="007923C7">
        <w:fldChar w:fldCharType="separate"/>
      </w:r>
      <w:r w:rsidR="00B5516B" w:rsidRPr="00B5516B">
        <w:rPr>
          <w:noProof/>
        </w:rPr>
        <w:t>[35]</w:t>
      </w:r>
      <w:r w:rsidR="007923C7">
        <w:fldChar w:fldCharType="end"/>
      </w:r>
      <w:r>
        <w:t xml:space="preserve">. Here, we </w:t>
      </w:r>
      <w:r w:rsidR="00F2612C">
        <w:t>calculated</w:t>
      </w:r>
      <w:r>
        <w:t xml:space="preserve"> the blastp</w:t>
      </w:r>
      <w:r w:rsidR="00F35C4B">
        <w:t xml:space="preserve"> </w:t>
      </w:r>
      <w:r w:rsidR="008F38B1">
        <w:fldChar w:fldCharType="begin" w:fldLock="1"/>
      </w:r>
      <w:r w:rsidR="00163A6C">
        <w:instrText>ADDIN CSL_CITATION {"citationItems":[{"id":"ITEM-1","itemData":{"DOI":"10.1007/978-1-4020-6754-9_1881","author":[{"dropping-particle":"","family":"Rédei","given":"George P.","non-dropping-particle":"","parse-names":false,"suffix":""}],"container-title":"Encyclopedia of Genetics, Genomics, Proteomics and Informatics","id":"ITEM-1","issued":{"date-parts":[["2008"]]},"title":"BLASTP","type":"chapter"},"uris":["http://www.mendeley.com/documents/?uuid=3f0032ec-a552-42d9-8e95-f1a72ee9d89d"]}],"mendeley":{"formattedCitation":"[94]","plainTextFormattedCitation":"[94]","previouslyFormattedCitation":"[93]"},"properties":{"noteIndex":0},"schema":"https://github.com/citation-style-language/schema/raw/master/csl-citation.json"}</w:instrText>
      </w:r>
      <w:r w:rsidR="008F38B1">
        <w:fldChar w:fldCharType="separate"/>
      </w:r>
      <w:r w:rsidR="00163A6C" w:rsidRPr="00163A6C">
        <w:rPr>
          <w:noProof/>
        </w:rPr>
        <w:t>[94]</w:t>
      </w:r>
      <w:r w:rsidR="008F38B1">
        <w:fldChar w:fldCharType="end"/>
      </w:r>
      <w:r>
        <w:t xml:space="preserve"> identity scores between a pair of subject and query sequence </w:t>
      </w:r>
      <w:r w:rsidR="006B455C">
        <w:t>to</w:t>
      </w:r>
      <w:r w:rsidR="00F2612C">
        <w:t xml:space="preserve"> us</w:t>
      </w:r>
      <w:r w:rsidR="006B455C">
        <w:t>e</w:t>
      </w:r>
      <w:r w:rsidR="00F2612C">
        <w:t xml:space="preserve"> </w:t>
      </w:r>
      <w:r>
        <w:t>as the distance function. Henceforth, we trained a k-Nearest Neighbors classifier with k set as</w:t>
      </w:r>
      <w:r w:rsidR="002C3D84">
        <w:t xml:space="preserve"> three</w:t>
      </w:r>
      <w:r>
        <w:t xml:space="preserve"> on a subset of </w:t>
      </w:r>
      <w:r w:rsidR="003C30BD">
        <w:t xml:space="preserve">TE sequences and predicted the substrate specificity on the remaining validation set. This process was repeated 10,000 times by varying the training and validation sets using different random seeds similar to the ensemble model evaluation scheme (as discussed in the </w:t>
      </w:r>
      <w:r w:rsidR="006E3302" w:rsidRPr="006E3302">
        <w:rPr>
          <w:rStyle w:val="SubtleReference"/>
        </w:rPr>
        <w:fldChar w:fldCharType="begin"/>
      </w:r>
      <w:r w:rsidR="006E3302" w:rsidRPr="006E3302">
        <w:rPr>
          <w:rStyle w:val="SubtleReference"/>
        </w:rPr>
        <w:instrText xml:space="preserve"> REF _Ref65356577 \h </w:instrText>
      </w:r>
      <w:r w:rsidR="006E3302">
        <w:rPr>
          <w:rStyle w:val="SubtleReference"/>
        </w:rPr>
        <w:instrText xml:space="preserve"> \* MERGEFORMAT </w:instrText>
      </w:r>
      <w:r w:rsidR="006E3302" w:rsidRPr="006E3302">
        <w:rPr>
          <w:rStyle w:val="SubtleReference"/>
        </w:rPr>
      </w:r>
      <w:r w:rsidR="006E3302" w:rsidRPr="006E3302">
        <w:rPr>
          <w:rStyle w:val="SubtleReference"/>
        </w:rPr>
        <w:fldChar w:fldCharType="separate"/>
      </w:r>
      <w:r w:rsidR="006E3302" w:rsidRPr="006E3302">
        <w:rPr>
          <w:rStyle w:val="SubtleReference"/>
        </w:rPr>
        <w:t>Model Evaluation</w:t>
      </w:r>
      <w:r w:rsidR="006E3302" w:rsidRPr="006E3302">
        <w:rPr>
          <w:rStyle w:val="SubtleReference"/>
        </w:rPr>
        <w:fldChar w:fldCharType="end"/>
      </w:r>
      <w:r w:rsidR="003C30BD">
        <w:t xml:space="preserve"> section). </w:t>
      </w:r>
      <w:r w:rsidR="0058206B">
        <w:t>The sequence similarity based model achieved a mean accuracy score of 0.37, mean precision score (on the medium chain TEs) of 0.005 and mean recall score (on the medium chain TEs) of 0.002. The accuracy and precision score distribution of the similarity</w:t>
      </w:r>
      <w:r w:rsidR="00DA663E">
        <w:t>-</w:t>
      </w:r>
      <w:r w:rsidR="0058206B">
        <w:t xml:space="preserve">based classification model is demonstrated in </w:t>
      </w:r>
      <w:r w:rsidR="0068626C">
        <w:fldChar w:fldCharType="begin"/>
      </w:r>
      <w:r w:rsidR="0068626C">
        <w:instrText xml:space="preserve"> REF _Ref65344971 \h </w:instrText>
      </w:r>
      <w:r w:rsidR="0068626C">
        <w:fldChar w:fldCharType="separate"/>
      </w:r>
      <w:r w:rsidR="0068626C" w:rsidRPr="00D57D1C">
        <w:rPr>
          <w:b/>
          <w:bCs/>
        </w:rPr>
        <w:t xml:space="preserve">Figure </w:t>
      </w:r>
      <w:r w:rsidR="0068626C" w:rsidRPr="00D57D1C">
        <w:rPr>
          <w:b/>
          <w:bCs/>
          <w:noProof/>
        </w:rPr>
        <w:t>4</w:t>
      </w:r>
      <w:r w:rsidR="0068626C">
        <w:fldChar w:fldCharType="end"/>
      </w:r>
      <w:r w:rsidR="0058206B">
        <w:t xml:space="preserve">. In comparison, our ensemble method attained a mean accuracy score of 0.83, mean precision score (on the medium chained TEs) of 0.90 and mean recall score (on the medium chained TEs) of 0.92, producing </w:t>
      </w:r>
      <w:r w:rsidR="008E4D9E">
        <w:t>significantly better results.</w:t>
      </w:r>
    </w:p>
    <w:p w14:paraId="352C7E80" w14:textId="77777777" w:rsidR="00BF6383" w:rsidRDefault="00BF6383" w:rsidP="003653CC"/>
    <w:p w14:paraId="07CF3BE9" w14:textId="77777777" w:rsidR="00D57D1C" w:rsidRDefault="00BF6383" w:rsidP="00D57D1C">
      <w:pPr>
        <w:keepNext/>
        <w:jc w:val="center"/>
      </w:pPr>
      <w:r>
        <w:rPr>
          <w:noProof/>
        </w:rPr>
        <w:drawing>
          <wp:inline distT="0" distB="0" distL="0" distR="0" wp14:anchorId="250EEAC0" wp14:editId="4A18E250">
            <wp:extent cx="5943600" cy="19812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6A1DFB8" w14:textId="78F31A76" w:rsidR="003653CC" w:rsidRPr="003653CC" w:rsidRDefault="00D57D1C" w:rsidP="009C56FB">
      <w:pPr>
        <w:pStyle w:val="Caption"/>
      </w:pPr>
      <w:bookmarkStart w:id="29" w:name="_Ref65344971"/>
      <w:r w:rsidRPr="00D57D1C">
        <w:rPr>
          <w:b/>
          <w:bCs/>
        </w:rPr>
        <w:t xml:space="preserve">Figure </w:t>
      </w:r>
      <w:r w:rsidRPr="00D57D1C">
        <w:rPr>
          <w:b/>
          <w:bCs/>
        </w:rPr>
        <w:fldChar w:fldCharType="begin"/>
      </w:r>
      <w:r w:rsidRPr="00D57D1C">
        <w:rPr>
          <w:b/>
          <w:bCs/>
        </w:rPr>
        <w:instrText xml:space="preserve"> SEQ Figure \* ARABIC </w:instrText>
      </w:r>
      <w:r w:rsidRPr="00D57D1C">
        <w:rPr>
          <w:b/>
          <w:bCs/>
        </w:rPr>
        <w:fldChar w:fldCharType="separate"/>
      </w:r>
      <w:r w:rsidRPr="00D57D1C">
        <w:rPr>
          <w:b/>
          <w:bCs/>
          <w:noProof/>
        </w:rPr>
        <w:t>4</w:t>
      </w:r>
      <w:r w:rsidRPr="00D57D1C">
        <w:rPr>
          <w:b/>
          <w:bCs/>
        </w:rPr>
        <w:fldChar w:fldCharType="end"/>
      </w:r>
      <w:bookmarkEnd w:id="29"/>
      <w:r>
        <w:t xml:space="preserve">: </w:t>
      </w:r>
      <w:r w:rsidRPr="009C202A">
        <w:t xml:space="preserve">Precision (on medium chained TEs) and accuracy score distribution of the </w:t>
      </w:r>
      <w:r>
        <w:t>similarity</w:t>
      </w:r>
      <w:r w:rsidRPr="009C202A">
        <w:t xml:space="preserve"> model. The mean precision </w:t>
      </w:r>
      <w:r>
        <w:t xml:space="preserve">and accuracy </w:t>
      </w:r>
      <w:r w:rsidRPr="009C202A">
        <w:t>scores are 0.</w:t>
      </w:r>
      <w:r>
        <w:t xml:space="preserve">005 </w:t>
      </w:r>
      <w:r w:rsidRPr="009C202A">
        <w:t xml:space="preserve">and </w:t>
      </w:r>
      <w:r>
        <w:t>0.37</w:t>
      </w:r>
      <w:r w:rsidRPr="009C202A">
        <w:t xml:space="preserve"> respectively. </w:t>
      </w:r>
    </w:p>
    <w:p w14:paraId="4AD7966D" w14:textId="77777777" w:rsidR="00DA663E" w:rsidRDefault="00DA663E" w:rsidP="003E0F2B">
      <w:pPr>
        <w:pStyle w:val="Heading3"/>
      </w:pPr>
    </w:p>
    <w:p w14:paraId="3BF56656" w14:textId="77777777" w:rsidR="00FC2E5E" w:rsidRDefault="00DA663E" w:rsidP="003E0F2B">
      <w:pPr>
        <w:pStyle w:val="Heading3"/>
      </w:pPr>
      <w:r>
        <w:t>Discussion</w:t>
      </w:r>
      <w:proofErr w:type="gramStart"/>
      <w:r>
        <w:t>…..</w:t>
      </w:r>
      <w:proofErr w:type="gramEnd"/>
    </w:p>
    <w:p w14:paraId="29916968" w14:textId="189C53F0" w:rsidR="00FC2E5E" w:rsidRPr="00FC2E5E" w:rsidRDefault="00FC2E5E" w:rsidP="003E0F2B">
      <w:pPr>
        <w:pStyle w:val="Heading3"/>
        <w:rPr>
          <w:b w:val="0"/>
        </w:rPr>
      </w:pPr>
      <w:r w:rsidRPr="00FC2E5E">
        <w:rPr>
          <w:b w:val="0"/>
        </w:rPr>
        <w:t>-How can someone use your tool?</w:t>
      </w:r>
      <w:r>
        <w:rPr>
          <w:b w:val="0"/>
        </w:rPr>
        <w:t xml:space="preserve"> Where is it available?</w:t>
      </w:r>
    </w:p>
    <w:p w14:paraId="59B2D00C" w14:textId="368EDBC1" w:rsidR="00FC2E5E" w:rsidRPr="00FC2E5E" w:rsidRDefault="00FC2E5E" w:rsidP="003E0F2B">
      <w:pPr>
        <w:pStyle w:val="Heading3"/>
        <w:rPr>
          <w:b w:val="0"/>
        </w:rPr>
      </w:pPr>
      <w:r w:rsidRPr="00FC2E5E">
        <w:rPr>
          <w:b w:val="0"/>
        </w:rPr>
        <w:t xml:space="preserve">-How can </w:t>
      </w:r>
      <w:r>
        <w:rPr>
          <w:b w:val="0"/>
        </w:rPr>
        <w:t xml:space="preserve">it </w:t>
      </w:r>
      <w:r w:rsidRPr="00FC2E5E">
        <w:rPr>
          <w:b w:val="0"/>
        </w:rPr>
        <w:t xml:space="preserve">be applied to other </w:t>
      </w:r>
      <w:r>
        <w:rPr>
          <w:b w:val="0"/>
        </w:rPr>
        <w:t>enzyme systems</w:t>
      </w:r>
      <w:r w:rsidRPr="00FC2E5E">
        <w:rPr>
          <w:b w:val="0"/>
        </w:rPr>
        <w:t>?</w:t>
      </w:r>
    </w:p>
    <w:p w14:paraId="36C623E4" w14:textId="77777777" w:rsidR="00FC2E5E" w:rsidRPr="00FC2E5E" w:rsidRDefault="00FC2E5E" w:rsidP="003E0F2B">
      <w:pPr>
        <w:pStyle w:val="Heading3"/>
        <w:rPr>
          <w:b w:val="0"/>
        </w:rPr>
      </w:pPr>
      <w:r w:rsidRPr="00FC2E5E">
        <w:rPr>
          <w:b w:val="0"/>
        </w:rPr>
        <w:t>-Thoughts on quantitative prediction of specificity? What is needed.</w:t>
      </w:r>
    </w:p>
    <w:p w14:paraId="6EEF332C" w14:textId="4B3E766B" w:rsidR="00F71C4F" w:rsidRPr="00D75FCC" w:rsidRDefault="00FC2E5E" w:rsidP="003E0F2B">
      <w:pPr>
        <w:pStyle w:val="Heading3"/>
      </w:pPr>
      <w:r w:rsidRPr="00FC2E5E">
        <w:rPr>
          <w:b w:val="0"/>
        </w:rPr>
        <w:t>-Incorporation of structural features whenever available.</w:t>
      </w:r>
      <w:r>
        <w:rPr>
          <w:b w:val="0"/>
        </w:rPr>
        <w:t xml:space="preserve"> How?</w:t>
      </w:r>
      <w:r w:rsidR="00F71C4F" w:rsidRPr="00D75FCC">
        <w:br w:type="page"/>
      </w:r>
    </w:p>
    <w:p w14:paraId="740A65BD" w14:textId="169D12A1" w:rsidR="007422C7" w:rsidRDefault="00F71C4F" w:rsidP="00D75FCC">
      <w:pPr>
        <w:pStyle w:val="Heading2"/>
      </w:pPr>
      <w:r>
        <w:lastRenderedPageBreak/>
        <w:t>References</w:t>
      </w:r>
    </w:p>
    <w:p w14:paraId="27A91751" w14:textId="5D319C63" w:rsidR="00163A6C" w:rsidRPr="00163A6C" w:rsidRDefault="00F71C4F" w:rsidP="00163A6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63A6C" w:rsidRPr="00163A6C">
        <w:rPr>
          <w:noProof/>
        </w:rPr>
        <w:t>[1]</w:t>
      </w:r>
      <w:r w:rsidR="00163A6C" w:rsidRPr="00163A6C">
        <w:rPr>
          <w:noProof/>
        </w:rPr>
        <w:tab/>
        <w:t xml:space="preserve">W. Rupilius and S. Ahmad, “Palm oil and palm kernel oil as raw materials for basic oleochemicals and biodiesel,” </w:t>
      </w:r>
      <w:r w:rsidR="00163A6C" w:rsidRPr="00163A6C">
        <w:rPr>
          <w:i/>
          <w:iCs/>
          <w:noProof/>
        </w:rPr>
        <w:t>Eur. J. Lipid Sci. Technol.</w:t>
      </w:r>
      <w:r w:rsidR="00163A6C" w:rsidRPr="00163A6C">
        <w:rPr>
          <w:noProof/>
        </w:rPr>
        <w:t>, vol. 109, no. 4, pp. 433–439, 2007, doi: 10.1002/ejlt.200600291.</w:t>
      </w:r>
    </w:p>
    <w:p w14:paraId="1CF046CF" w14:textId="77777777" w:rsidR="00163A6C" w:rsidRPr="00163A6C" w:rsidRDefault="00163A6C" w:rsidP="00163A6C">
      <w:pPr>
        <w:widowControl w:val="0"/>
        <w:autoSpaceDE w:val="0"/>
        <w:autoSpaceDN w:val="0"/>
        <w:adjustRightInd w:val="0"/>
        <w:ind w:left="640" w:hanging="640"/>
        <w:rPr>
          <w:noProof/>
        </w:rPr>
      </w:pPr>
      <w:r w:rsidRPr="00163A6C">
        <w:rPr>
          <w:noProof/>
        </w:rPr>
        <w:t>[2]</w:t>
      </w:r>
      <w:r w:rsidRPr="00163A6C">
        <w:rPr>
          <w:noProof/>
        </w:rPr>
        <w:tab/>
        <w:t xml:space="preserve">D. S. Wilcove and L. Pin, “Addressing the threats to biodiversity from oil-palm agriculture,” </w:t>
      </w:r>
      <w:r w:rsidRPr="00163A6C">
        <w:rPr>
          <w:i/>
          <w:iCs/>
          <w:noProof/>
        </w:rPr>
        <w:t>Biodivers. Conserv.</w:t>
      </w:r>
      <w:r w:rsidRPr="00163A6C">
        <w:rPr>
          <w:noProof/>
        </w:rPr>
        <w:t>, vol. 19, no. 4, pp. 999–1007, 2010, doi: 10.1007/s10531-009-9760-x.</w:t>
      </w:r>
    </w:p>
    <w:p w14:paraId="48D94402" w14:textId="77777777" w:rsidR="00163A6C" w:rsidRPr="00163A6C" w:rsidRDefault="00163A6C" w:rsidP="00163A6C">
      <w:pPr>
        <w:widowControl w:val="0"/>
        <w:autoSpaceDE w:val="0"/>
        <w:autoSpaceDN w:val="0"/>
        <w:adjustRightInd w:val="0"/>
        <w:ind w:left="640" w:hanging="640"/>
        <w:rPr>
          <w:noProof/>
        </w:rPr>
      </w:pPr>
      <w:r w:rsidRPr="00163A6C">
        <w:rPr>
          <w:noProof/>
        </w:rPr>
        <w:t>[3]</w:t>
      </w:r>
      <w:r w:rsidRPr="00163A6C">
        <w:rPr>
          <w:noProof/>
        </w:rPr>
        <w:tab/>
        <w:t xml:space="preserve">K. Noweck and H. Ridder, “Fatty Alcohols - Industrial Production,” in </w:t>
      </w:r>
      <w:r w:rsidRPr="00163A6C">
        <w:rPr>
          <w:i/>
          <w:iCs/>
          <w:noProof/>
        </w:rPr>
        <w:t>Ullmann’s encyclopedia of industrial chemistry</w:t>
      </w:r>
      <w:r w:rsidRPr="00163A6C">
        <w:rPr>
          <w:noProof/>
        </w:rPr>
        <w:t>, 5th ed., Wiley-VCH, 1988, pp. 277–295.</w:t>
      </w:r>
    </w:p>
    <w:p w14:paraId="5212E9E3" w14:textId="77777777" w:rsidR="00163A6C" w:rsidRPr="00163A6C" w:rsidRDefault="00163A6C" w:rsidP="00163A6C">
      <w:pPr>
        <w:widowControl w:val="0"/>
        <w:autoSpaceDE w:val="0"/>
        <w:autoSpaceDN w:val="0"/>
        <w:adjustRightInd w:val="0"/>
        <w:ind w:left="640" w:hanging="640"/>
        <w:rPr>
          <w:noProof/>
        </w:rPr>
      </w:pPr>
      <w:r w:rsidRPr="00163A6C">
        <w:rPr>
          <w:noProof/>
        </w:rPr>
        <w:t>[4]</w:t>
      </w:r>
      <w:r w:rsidRPr="00163A6C">
        <w:rPr>
          <w:noProof/>
        </w:rPr>
        <w:tab/>
        <w:t xml:space="preserve">N. J. Hernández Lozada </w:t>
      </w:r>
      <w:r w:rsidRPr="00163A6C">
        <w:rPr>
          <w:i/>
          <w:iCs/>
          <w:noProof/>
        </w:rPr>
        <w:t>et al.</w:t>
      </w:r>
      <w:r w:rsidRPr="00163A6C">
        <w:rPr>
          <w:noProof/>
        </w:rPr>
        <w:t xml:space="preserve">, “Highly Active C 8 -Acyl-ACP Thioesterase Variant Isolated by a Synthetic Selection Strategy,” </w:t>
      </w:r>
      <w:r w:rsidRPr="00163A6C">
        <w:rPr>
          <w:i/>
          <w:iCs/>
          <w:noProof/>
        </w:rPr>
        <w:t>ACS Synth. Biol.</w:t>
      </w:r>
      <w:r w:rsidRPr="00163A6C">
        <w:rPr>
          <w:noProof/>
        </w:rPr>
        <w:t>, vol. 7, no. 9, pp. 2205–2215, 2018, doi: 10.1021/acssynbio.8b00215.</w:t>
      </w:r>
    </w:p>
    <w:p w14:paraId="3AA393DD" w14:textId="77777777" w:rsidR="00163A6C" w:rsidRPr="00163A6C" w:rsidRDefault="00163A6C" w:rsidP="00163A6C">
      <w:pPr>
        <w:widowControl w:val="0"/>
        <w:autoSpaceDE w:val="0"/>
        <w:autoSpaceDN w:val="0"/>
        <w:adjustRightInd w:val="0"/>
        <w:ind w:left="640" w:hanging="640"/>
        <w:rPr>
          <w:noProof/>
        </w:rPr>
      </w:pPr>
      <w:r w:rsidRPr="00163A6C">
        <w:rPr>
          <w:noProof/>
        </w:rPr>
        <w:t>[5]</w:t>
      </w:r>
      <w:r w:rsidRPr="00163A6C">
        <w:rPr>
          <w:noProof/>
        </w:rPr>
        <w:tab/>
        <w:t xml:space="preserve">N. J. Hernández Lozada, T. R. Simmons, K. Xu, M. A. Jindra, and B. F. Pfleger, “Production of 1-octanol in Escherichia coli by a high flux thioesterase route,” </w:t>
      </w:r>
      <w:r w:rsidRPr="00163A6C">
        <w:rPr>
          <w:i/>
          <w:iCs/>
          <w:noProof/>
        </w:rPr>
        <w:t>Metab. Eng.</w:t>
      </w:r>
      <w:r w:rsidRPr="00163A6C">
        <w:rPr>
          <w:noProof/>
        </w:rPr>
        <w:t>, vol. 61, no. April, pp. 352–359, 2020, doi: 10.1016/j.ymben.2020.07.004.</w:t>
      </w:r>
    </w:p>
    <w:p w14:paraId="306C5C6E" w14:textId="77777777" w:rsidR="00163A6C" w:rsidRPr="00163A6C" w:rsidRDefault="00163A6C" w:rsidP="00163A6C">
      <w:pPr>
        <w:widowControl w:val="0"/>
        <w:autoSpaceDE w:val="0"/>
        <w:autoSpaceDN w:val="0"/>
        <w:adjustRightInd w:val="0"/>
        <w:ind w:left="640" w:hanging="640"/>
        <w:rPr>
          <w:noProof/>
        </w:rPr>
      </w:pPr>
      <w:r w:rsidRPr="00163A6C">
        <w:rPr>
          <w:noProof/>
        </w:rPr>
        <w:t>[6]</w:t>
      </w:r>
      <w:r w:rsidRPr="00163A6C">
        <w:rPr>
          <w:noProof/>
        </w:rPr>
        <w:tab/>
        <w:t xml:space="preserve">M. J. Grisewood </w:t>
      </w:r>
      <w:r w:rsidRPr="00163A6C">
        <w:rPr>
          <w:i/>
          <w:iCs/>
          <w:noProof/>
        </w:rPr>
        <w:t>et al.</w:t>
      </w:r>
      <w:r w:rsidRPr="00163A6C">
        <w:rPr>
          <w:noProof/>
        </w:rPr>
        <w:t>, “Computational Redesign of Acyl-ACP Thioesterase with Improved Selectivity toward Medium-Chain-Length Fatty Acids,” doi: 10.1021/acscatal.7b00408.</w:t>
      </w:r>
    </w:p>
    <w:p w14:paraId="4822A4F4" w14:textId="77777777" w:rsidR="00163A6C" w:rsidRPr="00163A6C" w:rsidRDefault="00163A6C" w:rsidP="00163A6C">
      <w:pPr>
        <w:widowControl w:val="0"/>
        <w:autoSpaceDE w:val="0"/>
        <w:autoSpaceDN w:val="0"/>
        <w:adjustRightInd w:val="0"/>
        <w:ind w:left="640" w:hanging="640"/>
        <w:rPr>
          <w:noProof/>
        </w:rPr>
      </w:pPr>
      <w:r w:rsidRPr="00163A6C">
        <w:rPr>
          <w:noProof/>
        </w:rPr>
        <w:t>[7]</w:t>
      </w:r>
      <w:r w:rsidRPr="00163A6C">
        <w:rPr>
          <w:noProof/>
        </w:rPr>
        <w:tab/>
        <w:t xml:space="preserve">L. Yuan, T. A. Voelker, and D. J. Hawkins, “Modification of the substrate specificity of an acyl-acyl carrier protein thioesterase by protein engineering,” </w:t>
      </w:r>
      <w:r w:rsidRPr="00163A6C">
        <w:rPr>
          <w:i/>
          <w:iCs/>
          <w:noProof/>
        </w:rPr>
        <w:t>Proc. Natl. Acad. Sci. U. S. A.</w:t>
      </w:r>
      <w:r w:rsidRPr="00163A6C">
        <w:rPr>
          <w:noProof/>
        </w:rPr>
        <w:t>, 1995, doi: 10.1073/pnas.92.23.10639.</w:t>
      </w:r>
    </w:p>
    <w:p w14:paraId="741EF8EF" w14:textId="77777777" w:rsidR="00163A6C" w:rsidRPr="00163A6C" w:rsidRDefault="00163A6C" w:rsidP="00163A6C">
      <w:pPr>
        <w:widowControl w:val="0"/>
        <w:autoSpaceDE w:val="0"/>
        <w:autoSpaceDN w:val="0"/>
        <w:adjustRightInd w:val="0"/>
        <w:ind w:left="640" w:hanging="640"/>
        <w:rPr>
          <w:noProof/>
        </w:rPr>
      </w:pPr>
      <w:r w:rsidRPr="00163A6C">
        <w:rPr>
          <w:noProof/>
        </w:rPr>
        <w:t>[8]</w:t>
      </w:r>
      <w:r w:rsidRPr="00163A6C">
        <w:rPr>
          <w:noProof/>
        </w:rPr>
        <w:tab/>
        <w:t xml:space="preserve">F. Jing </w:t>
      </w:r>
      <w:r w:rsidRPr="00163A6C">
        <w:rPr>
          <w:i/>
          <w:iCs/>
          <w:noProof/>
        </w:rPr>
        <w:t>et al.</w:t>
      </w:r>
      <w:r w:rsidRPr="00163A6C">
        <w:rPr>
          <w:noProof/>
        </w:rPr>
        <w:t>, “Phylogenetic and experimental characterization of an acyl-ACP thioesterase family reveals significant diversity in enzymatic specificity and activity,” pp. 1–16, 2011.</w:t>
      </w:r>
    </w:p>
    <w:p w14:paraId="6340CFEC" w14:textId="77777777" w:rsidR="00163A6C" w:rsidRPr="00163A6C" w:rsidRDefault="00163A6C" w:rsidP="00163A6C">
      <w:pPr>
        <w:widowControl w:val="0"/>
        <w:autoSpaceDE w:val="0"/>
        <w:autoSpaceDN w:val="0"/>
        <w:adjustRightInd w:val="0"/>
        <w:ind w:left="640" w:hanging="640"/>
        <w:rPr>
          <w:noProof/>
        </w:rPr>
      </w:pPr>
      <w:r w:rsidRPr="00163A6C">
        <w:rPr>
          <w:noProof/>
        </w:rPr>
        <w:t>[9]</w:t>
      </w:r>
      <w:r w:rsidRPr="00163A6C">
        <w:rPr>
          <w:noProof/>
        </w:rPr>
        <w:tab/>
        <w:t xml:space="preserve">X. Deng, L. Chen, M. Hei, T. Liu, Y. Feng, and G. Y. Yang, “Structure-guided reshaping of the acyl binding pocket of ‘TesA thioesterase enhances octanoic acid production in E. coli,” </w:t>
      </w:r>
      <w:r w:rsidRPr="00163A6C">
        <w:rPr>
          <w:i/>
          <w:iCs/>
          <w:noProof/>
        </w:rPr>
        <w:t>Metab. Eng.</w:t>
      </w:r>
      <w:r w:rsidRPr="00163A6C">
        <w:rPr>
          <w:noProof/>
        </w:rPr>
        <w:t>, vol. 61, no. January, pp. 24–32, 2020, doi: 10.1016/j.ymben.2020.04.010.</w:t>
      </w:r>
    </w:p>
    <w:p w14:paraId="48758E8A" w14:textId="77777777" w:rsidR="00163A6C" w:rsidRPr="00163A6C" w:rsidRDefault="00163A6C" w:rsidP="00163A6C">
      <w:pPr>
        <w:widowControl w:val="0"/>
        <w:autoSpaceDE w:val="0"/>
        <w:autoSpaceDN w:val="0"/>
        <w:adjustRightInd w:val="0"/>
        <w:ind w:left="640" w:hanging="640"/>
        <w:rPr>
          <w:noProof/>
        </w:rPr>
      </w:pPr>
      <w:r w:rsidRPr="00163A6C">
        <w:rPr>
          <w:noProof/>
        </w:rPr>
        <w:t>[10]</w:t>
      </w:r>
      <w:r w:rsidRPr="00163A6C">
        <w:rPr>
          <w:noProof/>
        </w:rPr>
        <w:tab/>
        <w:t xml:space="preserve">T. A. Voelker and H. M. Davies, “Alteration of the Specificity and Regulation of Fatty Acid Synthesis of Escherichia coli by Expression of a Plant Medium- Chain Acyl-Acyl Carrier Protein Thioesterase,” </w:t>
      </w:r>
      <w:r w:rsidRPr="00163A6C">
        <w:rPr>
          <w:i/>
          <w:iCs/>
          <w:noProof/>
        </w:rPr>
        <w:t>J. Bacteriol.</w:t>
      </w:r>
      <w:r w:rsidRPr="00163A6C">
        <w:rPr>
          <w:noProof/>
        </w:rPr>
        <w:t>, vol. 176, no. 23, pp. 7320–7327, 1994.</w:t>
      </w:r>
    </w:p>
    <w:p w14:paraId="60EA1CFF" w14:textId="77777777" w:rsidR="00163A6C" w:rsidRPr="00163A6C" w:rsidRDefault="00163A6C" w:rsidP="00163A6C">
      <w:pPr>
        <w:widowControl w:val="0"/>
        <w:autoSpaceDE w:val="0"/>
        <w:autoSpaceDN w:val="0"/>
        <w:adjustRightInd w:val="0"/>
        <w:ind w:left="640" w:hanging="640"/>
        <w:rPr>
          <w:noProof/>
        </w:rPr>
      </w:pPr>
      <w:r w:rsidRPr="00163A6C">
        <w:rPr>
          <w:noProof/>
        </w:rPr>
        <w:t>[11]</w:t>
      </w:r>
      <w:r w:rsidRPr="00163A6C">
        <w:rPr>
          <w:noProof/>
        </w:rPr>
        <w:tab/>
        <w:t xml:space="preserve">Y. J. Choi and S. Y. Lee, “Microbial production of short-chain alkanes,” </w:t>
      </w:r>
      <w:r w:rsidRPr="00163A6C">
        <w:rPr>
          <w:i/>
          <w:iCs/>
          <w:noProof/>
        </w:rPr>
        <w:t>Nature</w:t>
      </w:r>
      <w:r w:rsidRPr="00163A6C">
        <w:rPr>
          <w:noProof/>
        </w:rPr>
        <w:t>, vol. 502, no. 7472, pp. 571–574, 2013, doi: 10.1038/nature12536.</w:t>
      </w:r>
    </w:p>
    <w:p w14:paraId="10674CD0" w14:textId="77777777" w:rsidR="00163A6C" w:rsidRPr="00163A6C" w:rsidRDefault="00163A6C" w:rsidP="00163A6C">
      <w:pPr>
        <w:widowControl w:val="0"/>
        <w:autoSpaceDE w:val="0"/>
        <w:autoSpaceDN w:val="0"/>
        <w:adjustRightInd w:val="0"/>
        <w:ind w:left="640" w:hanging="640"/>
        <w:rPr>
          <w:noProof/>
        </w:rPr>
      </w:pPr>
      <w:r w:rsidRPr="00163A6C">
        <w:rPr>
          <w:noProof/>
        </w:rPr>
        <w:t>[12]</w:t>
      </w:r>
      <w:r w:rsidRPr="00163A6C">
        <w:rPr>
          <w:noProof/>
        </w:rPr>
        <w:tab/>
        <w:t xml:space="preserve">S. Sarria, T. G. Bartholow, A. Verga, M. D. Burkart, and P. Peralta-Yahya, “Matching Protein Interfaces for Improved Medium-Chain Fatty Acid Production,” </w:t>
      </w:r>
      <w:r w:rsidRPr="00163A6C">
        <w:rPr>
          <w:i/>
          <w:iCs/>
          <w:noProof/>
        </w:rPr>
        <w:t>ACS Synth. Biol.</w:t>
      </w:r>
      <w:r w:rsidRPr="00163A6C">
        <w:rPr>
          <w:noProof/>
        </w:rPr>
        <w:t>, vol. 7, no. 5, pp. 1179–1187, 2018, doi: 10.1021/acssynbio.7b00334.</w:t>
      </w:r>
    </w:p>
    <w:p w14:paraId="65FA89CC" w14:textId="77777777" w:rsidR="00163A6C" w:rsidRPr="00163A6C" w:rsidRDefault="00163A6C" w:rsidP="00163A6C">
      <w:pPr>
        <w:widowControl w:val="0"/>
        <w:autoSpaceDE w:val="0"/>
        <w:autoSpaceDN w:val="0"/>
        <w:adjustRightInd w:val="0"/>
        <w:ind w:left="640" w:hanging="640"/>
        <w:rPr>
          <w:noProof/>
        </w:rPr>
      </w:pPr>
      <w:r w:rsidRPr="00163A6C">
        <w:rPr>
          <w:noProof/>
        </w:rPr>
        <w:t>[13]</w:t>
      </w:r>
      <w:r w:rsidRPr="00163A6C">
        <w:rPr>
          <w:noProof/>
        </w:rPr>
        <w:tab/>
        <w:t>P. Gordon Roessler and G. Roy, “ACYL-ACP THOESTERASE GENES AND USES THEREFOR,” 8956834 B2, 2015.</w:t>
      </w:r>
    </w:p>
    <w:p w14:paraId="578546D4" w14:textId="77777777" w:rsidR="00163A6C" w:rsidRPr="00163A6C" w:rsidRDefault="00163A6C" w:rsidP="00163A6C">
      <w:pPr>
        <w:widowControl w:val="0"/>
        <w:autoSpaceDE w:val="0"/>
        <w:autoSpaceDN w:val="0"/>
        <w:adjustRightInd w:val="0"/>
        <w:ind w:left="640" w:hanging="640"/>
        <w:rPr>
          <w:noProof/>
        </w:rPr>
      </w:pPr>
      <w:r w:rsidRPr="00163A6C">
        <w:rPr>
          <w:noProof/>
        </w:rPr>
        <w:t>[14]</w:t>
      </w:r>
      <w:r w:rsidRPr="00163A6C">
        <w:rPr>
          <w:noProof/>
        </w:rPr>
        <w:tab/>
        <w:t xml:space="preserve">F. Jing, L. Zhao, M. D. Yandeau-Nelson, and B. J. Nikolau, “Two distinct domains contribute to the substrate acyl chain length selectivity of plant acyl-ACP thioesterase,” </w:t>
      </w:r>
      <w:r w:rsidRPr="00163A6C">
        <w:rPr>
          <w:i/>
          <w:iCs/>
          <w:noProof/>
        </w:rPr>
        <w:t>Nat. Commun.</w:t>
      </w:r>
      <w:r w:rsidRPr="00163A6C">
        <w:rPr>
          <w:noProof/>
        </w:rPr>
        <w:t>, vol. 9, no. 1, p. 860, 2018, doi: 10.1038/s41467-018-03310-z.</w:t>
      </w:r>
    </w:p>
    <w:p w14:paraId="2EFB0630" w14:textId="77777777" w:rsidR="00163A6C" w:rsidRPr="00163A6C" w:rsidRDefault="00163A6C" w:rsidP="00163A6C">
      <w:pPr>
        <w:widowControl w:val="0"/>
        <w:autoSpaceDE w:val="0"/>
        <w:autoSpaceDN w:val="0"/>
        <w:adjustRightInd w:val="0"/>
        <w:ind w:left="640" w:hanging="640"/>
        <w:rPr>
          <w:noProof/>
        </w:rPr>
      </w:pPr>
      <w:r w:rsidRPr="00163A6C">
        <w:rPr>
          <w:noProof/>
        </w:rPr>
        <w:t>[15]</w:t>
      </w:r>
      <w:r w:rsidRPr="00163A6C">
        <w:rPr>
          <w:noProof/>
        </w:rPr>
        <w:tab/>
        <w:t xml:space="preserve">M. Politz, R. Lennen, B. Pfleger, and B. Engineering, “Quantification of Bacterial Fatty Acids by Extraction and Methylation,” </w:t>
      </w:r>
      <w:r w:rsidRPr="00163A6C">
        <w:rPr>
          <w:i/>
          <w:iCs/>
          <w:noProof/>
        </w:rPr>
        <w:t>Bio Protoc.</w:t>
      </w:r>
      <w:r w:rsidRPr="00163A6C">
        <w:rPr>
          <w:noProof/>
        </w:rPr>
        <w:t>, vol. 3, no. 21, 2016.</w:t>
      </w:r>
    </w:p>
    <w:p w14:paraId="6F292ABD" w14:textId="77777777" w:rsidR="00163A6C" w:rsidRPr="00163A6C" w:rsidRDefault="00163A6C" w:rsidP="00163A6C">
      <w:pPr>
        <w:widowControl w:val="0"/>
        <w:autoSpaceDE w:val="0"/>
        <w:autoSpaceDN w:val="0"/>
        <w:adjustRightInd w:val="0"/>
        <w:ind w:left="640" w:hanging="640"/>
        <w:rPr>
          <w:noProof/>
        </w:rPr>
      </w:pPr>
      <w:r w:rsidRPr="00163A6C">
        <w:rPr>
          <w:noProof/>
        </w:rPr>
        <w:t>[16]</w:t>
      </w:r>
      <w:r w:rsidRPr="00163A6C">
        <w:rPr>
          <w:noProof/>
        </w:rPr>
        <w:tab/>
        <w:t xml:space="preserve">S. R. Amin, S. Erdin, R. M. Ward, R. C. Lua, and O. Lichtarge, “Prediction and experimental validation of enzyme substrate specificity in protein structures,” </w:t>
      </w:r>
      <w:r w:rsidRPr="00163A6C">
        <w:rPr>
          <w:i/>
          <w:iCs/>
          <w:noProof/>
        </w:rPr>
        <w:t>Proc. Natl. Acad. Sci. U. S. A.</w:t>
      </w:r>
      <w:r w:rsidRPr="00163A6C">
        <w:rPr>
          <w:noProof/>
        </w:rPr>
        <w:t>, 2013, doi: 10.1073/pnas.1305162110.</w:t>
      </w:r>
    </w:p>
    <w:p w14:paraId="1959838F" w14:textId="77777777" w:rsidR="00163A6C" w:rsidRPr="00163A6C" w:rsidRDefault="00163A6C" w:rsidP="00163A6C">
      <w:pPr>
        <w:widowControl w:val="0"/>
        <w:autoSpaceDE w:val="0"/>
        <w:autoSpaceDN w:val="0"/>
        <w:adjustRightInd w:val="0"/>
        <w:ind w:left="640" w:hanging="640"/>
        <w:rPr>
          <w:noProof/>
        </w:rPr>
      </w:pPr>
      <w:r w:rsidRPr="00163A6C">
        <w:rPr>
          <w:noProof/>
        </w:rPr>
        <w:t>[17]</w:t>
      </w:r>
      <w:r w:rsidRPr="00163A6C">
        <w:rPr>
          <w:noProof/>
        </w:rPr>
        <w:tab/>
        <w:t xml:space="preserve">P. Khurana, R. S. Gokhale, and D. Mohanty, “Genome scale prediction of substrate specificity for acyl adenylate superfamily of enzymes based on active site residue profiles,” </w:t>
      </w:r>
      <w:r w:rsidRPr="00163A6C">
        <w:rPr>
          <w:i/>
          <w:iCs/>
          <w:noProof/>
        </w:rPr>
        <w:t>BMC Bioinformatics</w:t>
      </w:r>
      <w:r w:rsidRPr="00163A6C">
        <w:rPr>
          <w:noProof/>
        </w:rPr>
        <w:t>, 2010, doi: 10.1186/1471-2105-11-57.</w:t>
      </w:r>
    </w:p>
    <w:p w14:paraId="1A18B1D5" w14:textId="77777777" w:rsidR="00163A6C" w:rsidRPr="00163A6C" w:rsidRDefault="00163A6C" w:rsidP="00163A6C">
      <w:pPr>
        <w:widowControl w:val="0"/>
        <w:autoSpaceDE w:val="0"/>
        <w:autoSpaceDN w:val="0"/>
        <w:adjustRightInd w:val="0"/>
        <w:ind w:left="640" w:hanging="640"/>
        <w:rPr>
          <w:noProof/>
        </w:rPr>
      </w:pPr>
      <w:r w:rsidRPr="00163A6C">
        <w:rPr>
          <w:noProof/>
        </w:rPr>
        <w:lastRenderedPageBreak/>
        <w:t>[18]</w:t>
      </w:r>
      <w:r w:rsidRPr="00163A6C">
        <w:rPr>
          <w:noProof/>
        </w:rPr>
        <w:tab/>
        <w:t xml:space="preserve">S. F. Altschul, W. Gish, W. Miller, E. W. Myers, and D. J. Lipman, “Basic local alignment search tool,” </w:t>
      </w:r>
      <w:r w:rsidRPr="00163A6C">
        <w:rPr>
          <w:i/>
          <w:iCs/>
          <w:noProof/>
        </w:rPr>
        <w:t>J. Mol. Biol.</w:t>
      </w:r>
      <w:r w:rsidRPr="00163A6C">
        <w:rPr>
          <w:noProof/>
        </w:rPr>
        <w:t>, 1990, doi: 10.1016/S0022-2836(05)80360-2.</w:t>
      </w:r>
    </w:p>
    <w:p w14:paraId="406B0AA7" w14:textId="77777777" w:rsidR="00163A6C" w:rsidRPr="00163A6C" w:rsidRDefault="00163A6C" w:rsidP="00163A6C">
      <w:pPr>
        <w:widowControl w:val="0"/>
        <w:autoSpaceDE w:val="0"/>
        <w:autoSpaceDN w:val="0"/>
        <w:adjustRightInd w:val="0"/>
        <w:ind w:left="640" w:hanging="640"/>
        <w:rPr>
          <w:noProof/>
        </w:rPr>
      </w:pPr>
      <w:r w:rsidRPr="00163A6C">
        <w:rPr>
          <w:noProof/>
        </w:rPr>
        <w:t>[19]</w:t>
      </w:r>
      <w:r w:rsidRPr="00163A6C">
        <w:rPr>
          <w:noProof/>
        </w:rPr>
        <w:tab/>
        <w:t xml:space="preserve">S. F. Altschul </w:t>
      </w:r>
      <w:r w:rsidRPr="00163A6C">
        <w:rPr>
          <w:i/>
          <w:iCs/>
          <w:noProof/>
        </w:rPr>
        <w:t>et al.</w:t>
      </w:r>
      <w:r w:rsidRPr="00163A6C">
        <w:rPr>
          <w:noProof/>
        </w:rPr>
        <w:t xml:space="preserve">, “Gapped BLAST and PSI-BLAST: A new generation of protein database search programs,” </w:t>
      </w:r>
      <w:r w:rsidRPr="00163A6C">
        <w:rPr>
          <w:i/>
          <w:iCs/>
          <w:noProof/>
        </w:rPr>
        <w:t>Nucleic Acids Research</w:t>
      </w:r>
      <w:r w:rsidRPr="00163A6C">
        <w:rPr>
          <w:noProof/>
        </w:rPr>
        <w:t>. 1997, doi: 10.1093/nar/25.17.3389.</w:t>
      </w:r>
    </w:p>
    <w:p w14:paraId="65846D13" w14:textId="77777777" w:rsidR="00163A6C" w:rsidRPr="00163A6C" w:rsidRDefault="00163A6C" w:rsidP="00163A6C">
      <w:pPr>
        <w:widowControl w:val="0"/>
        <w:autoSpaceDE w:val="0"/>
        <w:autoSpaceDN w:val="0"/>
        <w:adjustRightInd w:val="0"/>
        <w:ind w:left="640" w:hanging="640"/>
        <w:rPr>
          <w:noProof/>
        </w:rPr>
      </w:pPr>
      <w:r w:rsidRPr="00163A6C">
        <w:rPr>
          <w:noProof/>
        </w:rPr>
        <w:t>[20]</w:t>
      </w:r>
      <w:r w:rsidRPr="00163A6C">
        <w:rPr>
          <w:noProof/>
        </w:rPr>
        <w:tab/>
        <w:t xml:space="preserve">M. Gribskov, A. D. McLachlan, and D. Eisenberg, “Profile analysis: detection of distantly related proteins.,” </w:t>
      </w:r>
      <w:r w:rsidRPr="00163A6C">
        <w:rPr>
          <w:i/>
          <w:iCs/>
          <w:noProof/>
        </w:rPr>
        <w:t>Proc. Natl. Acad. Sci. U. S. A.</w:t>
      </w:r>
      <w:r w:rsidRPr="00163A6C">
        <w:rPr>
          <w:noProof/>
        </w:rPr>
        <w:t>, 1987, doi: 10.1073/pnas.84.13.4355.</w:t>
      </w:r>
    </w:p>
    <w:p w14:paraId="24596BE3" w14:textId="77777777" w:rsidR="00163A6C" w:rsidRPr="00163A6C" w:rsidRDefault="00163A6C" w:rsidP="00163A6C">
      <w:pPr>
        <w:widowControl w:val="0"/>
        <w:autoSpaceDE w:val="0"/>
        <w:autoSpaceDN w:val="0"/>
        <w:adjustRightInd w:val="0"/>
        <w:ind w:left="640" w:hanging="640"/>
        <w:rPr>
          <w:noProof/>
        </w:rPr>
      </w:pPr>
      <w:r w:rsidRPr="00163A6C">
        <w:rPr>
          <w:noProof/>
        </w:rPr>
        <w:t>[21]</w:t>
      </w:r>
      <w:r w:rsidRPr="00163A6C">
        <w:rPr>
          <w:noProof/>
        </w:rPr>
        <w:tab/>
        <w:t xml:space="preserve">A. Bairoch, “PROSITE: A dictionary of sites and patterns in proteins,” </w:t>
      </w:r>
      <w:r w:rsidRPr="00163A6C">
        <w:rPr>
          <w:i/>
          <w:iCs/>
          <w:noProof/>
        </w:rPr>
        <w:t>Nucleic Acids Research</w:t>
      </w:r>
      <w:r w:rsidRPr="00163A6C">
        <w:rPr>
          <w:noProof/>
        </w:rPr>
        <w:t>. 1992, doi: 10.1093/nar/20.suppl.2013.</w:t>
      </w:r>
    </w:p>
    <w:p w14:paraId="158CB238" w14:textId="77777777" w:rsidR="00163A6C" w:rsidRPr="00163A6C" w:rsidRDefault="00163A6C" w:rsidP="00163A6C">
      <w:pPr>
        <w:widowControl w:val="0"/>
        <w:autoSpaceDE w:val="0"/>
        <w:autoSpaceDN w:val="0"/>
        <w:adjustRightInd w:val="0"/>
        <w:ind w:left="640" w:hanging="640"/>
        <w:rPr>
          <w:noProof/>
        </w:rPr>
      </w:pPr>
      <w:r w:rsidRPr="00163A6C">
        <w:rPr>
          <w:noProof/>
        </w:rPr>
        <w:t>[22]</w:t>
      </w:r>
      <w:r w:rsidRPr="00163A6C">
        <w:rPr>
          <w:noProof/>
        </w:rPr>
        <w:tab/>
        <w:t xml:space="preserve">T. K. Attwood, M. E. Beck, D. R. Flower, P. Scordis, and J. N. Selley, “The PRINTS protein fingerprint database in its fifth year,” </w:t>
      </w:r>
      <w:r w:rsidRPr="00163A6C">
        <w:rPr>
          <w:i/>
          <w:iCs/>
          <w:noProof/>
        </w:rPr>
        <w:t>Nucleic Acids Res.</w:t>
      </w:r>
      <w:r w:rsidRPr="00163A6C">
        <w:rPr>
          <w:noProof/>
        </w:rPr>
        <w:t>, 1998, doi: 10.1093/nar/26.1.304.</w:t>
      </w:r>
    </w:p>
    <w:p w14:paraId="519DBE26" w14:textId="77777777" w:rsidR="00163A6C" w:rsidRPr="00163A6C" w:rsidRDefault="00163A6C" w:rsidP="00163A6C">
      <w:pPr>
        <w:widowControl w:val="0"/>
        <w:autoSpaceDE w:val="0"/>
        <w:autoSpaceDN w:val="0"/>
        <w:adjustRightInd w:val="0"/>
        <w:ind w:left="640" w:hanging="640"/>
        <w:rPr>
          <w:noProof/>
        </w:rPr>
      </w:pPr>
      <w:r w:rsidRPr="00163A6C">
        <w:rPr>
          <w:noProof/>
        </w:rPr>
        <w:t>[23]</w:t>
      </w:r>
      <w:r w:rsidRPr="00163A6C">
        <w:rPr>
          <w:noProof/>
        </w:rPr>
        <w:tab/>
        <w:t xml:space="preserve">P. Baldi, Y. Chauvin, T. Hunkapiller, and M. A. Mcclure, “Hidden Markov models of biological primary sequence information,” </w:t>
      </w:r>
      <w:r w:rsidRPr="00163A6C">
        <w:rPr>
          <w:i/>
          <w:iCs/>
          <w:noProof/>
        </w:rPr>
        <w:t>Proc. Natl. Acad. Sci. U. S. A.</w:t>
      </w:r>
      <w:r w:rsidRPr="00163A6C">
        <w:rPr>
          <w:noProof/>
        </w:rPr>
        <w:t>, 1994, doi: 10.1073/pnas.91.3.1059.</w:t>
      </w:r>
    </w:p>
    <w:p w14:paraId="2B948D4D" w14:textId="77777777" w:rsidR="00163A6C" w:rsidRPr="00163A6C" w:rsidRDefault="00163A6C" w:rsidP="00163A6C">
      <w:pPr>
        <w:widowControl w:val="0"/>
        <w:autoSpaceDE w:val="0"/>
        <w:autoSpaceDN w:val="0"/>
        <w:adjustRightInd w:val="0"/>
        <w:ind w:left="640" w:hanging="640"/>
        <w:rPr>
          <w:noProof/>
        </w:rPr>
      </w:pPr>
      <w:r w:rsidRPr="00163A6C">
        <w:rPr>
          <w:noProof/>
        </w:rPr>
        <w:t>[24]</w:t>
      </w:r>
      <w:r w:rsidRPr="00163A6C">
        <w:rPr>
          <w:noProof/>
        </w:rPr>
        <w:tab/>
        <w:t xml:space="preserve">A. Krogh, M. Brown, I. S. Mian, K. Sjölander, and D. Haussler, “Hidden Markov Models in computational biology applications to protein modeling,” </w:t>
      </w:r>
      <w:r w:rsidRPr="00163A6C">
        <w:rPr>
          <w:i/>
          <w:iCs/>
          <w:noProof/>
        </w:rPr>
        <w:t>J. Mol. Biol.</w:t>
      </w:r>
      <w:r w:rsidRPr="00163A6C">
        <w:rPr>
          <w:noProof/>
        </w:rPr>
        <w:t>, 1994, doi: 10.1006/jmbi.1994.1104.</w:t>
      </w:r>
    </w:p>
    <w:p w14:paraId="7CFD801C" w14:textId="77777777" w:rsidR="00163A6C" w:rsidRPr="00163A6C" w:rsidRDefault="00163A6C" w:rsidP="00163A6C">
      <w:pPr>
        <w:widowControl w:val="0"/>
        <w:autoSpaceDE w:val="0"/>
        <w:autoSpaceDN w:val="0"/>
        <w:adjustRightInd w:val="0"/>
        <w:ind w:left="640" w:hanging="640"/>
        <w:rPr>
          <w:noProof/>
        </w:rPr>
      </w:pPr>
      <w:r w:rsidRPr="00163A6C">
        <w:rPr>
          <w:noProof/>
        </w:rPr>
        <w:t>[25]</w:t>
      </w:r>
      <w:r w:rsidRPr="00163A6C">
        <w:rPr>
          <w:noProof/>
        </w:rPr>
        <w:tab/>
        <w:t xml:space="preserve">S. R. Eddy, “Multiple alignment using hidden Markov models.,” </w:t>
      </w:r>
      <w:r w:rsidRPr="00163A6C">
        <w:rPr>
          <w:i/>
          <w:iCs/>
          <w:noProof/>
        </w:rPr>
        <w:t>Proc. Int. Conf. Intell. Syst. Mol. Biol.</w:t>
      </w:r>
      <w:r w:rsidRPr="00163A6C">
        <w:rPr>
          <w:noProof/>
        </w:rPr>
        <w:t>, 1995.</w:t>
      </w:r>
    </w:p>
    <w:p w14:paraId="2428BAC5" w14:textId="77777777" w:rsidR="00163A6C" w:rsidRPr="00163A6C" w:rsidRDefault="00163A6C" w:rsidP="00163A6C">
      <w:pPr>
        <w:widowControl w:val="0"/>
        <w:autoSpaceDE w:val="0"/>
        <w:autoSpaceDN w:val="0"/>
        <w:adjustRightInd w:val="0"/>
        <w:ind w:left="640" w:hanging="640"/>
        <w:rPr>
          <w:noProof/>
        </w:rPr>
      </w:pPr>
      <w:r w:rsidRPr="00163A6C">
        <w:rPr>
          <w:noProof/>
        </w:rPr>
        <w:t>[26]</w:t>
      </w:r>
      <w:r w:rsidRPr="00163A6C">
        <w:rPr>
          <w:noProof/>
        </w:rPr>
        <w:tab/>
        <w:t xml:space="preserve">J. McDowall and S. Hunter, “InterPro protein classification.,” </w:t>
      </w:r>
      <w:r w:rsidRPr="00163A6C">
        <w:rPr>
          <w:i/>
          <w:iCs/>
          <w:noProof/>
        </w:rPr>
        <w:t>Methods Mol. Biol.</w:t>
      </w:r>
      <w:r w:rsidRPr="00163A6C">
        <w:rPr>
          <w:noProof/>
        </w:rPr>
        <w:t>, 2011, doi: 10.1007/978-1-60761-977-2_3.</w:t>
      </w:r>
    </w:p>
    <w:p w14:paraId="4991D023" w14:textId="77777777" w:rsidR="00163A6C" w:rsidRPr="00163A6C" w:rsidRDefault="00163A6C" w:rsidP="00163A6C">
      <w:pPr>
        <w:widowControl w:val="0"/>
        <w:autoSpaceDE w:val="0"/>
        <w:autoSpaceDN w:val="0"/>
        <w:adjustRightInd w:val="0"/>
        <w:ind w:left="640" w:hanging="640"/>
        <w:rPr>
          <w:noProof/>
        </w:rPr>
      </w:pPr>
      <w:r w:rsidRPr="00163A6C">
        <w:rPr>
          <w:noProof/>
        </w:rPr>
        <w:t>[27]</w:t>
      </w:r>
      <w:r w:rsidRPr="00163A6C">
        <w:rPr>
          <w:noProof/>
        </w:rPr>
        <w:tab/>
        <w:t xml:space="preserve">W. Chmielnicki and K. Staçpor, “A hybrid discriminative/generative approach to protein fold recognition,” </w:t>
      </w:r>
      <w:r w:rsidRPr="00163A6C">
        <w:rPr>
          <w:i/>
          <w:iCs/>
          <w:noProof/>
        </w:rPr>
        <w:t>Neurocomputing</w:t>
      </w:r>
      <w:r w:rsidRPr="00163A6C">
        <w:rPr>
          <w:noProof/>
        </w:rPr>
        <w:t>, 2012, doi: 10.1016/j.neucom.2011.04.033.</w:t>
      </w:r>
    </w:p>
    <w:p w14:paraId="79EAADDF" w14:textId="77777777" w:rsidR="00163A6C" w:rsidRPr="00163A6C" w:rsidRDefault="00163A6C" w:rsidP="00163A6C">
      <w:pPr>
        <w:widowControl w:val="0"/>
        <w:autoSpaceDE w:val="0"/>
        <w:autoSpaceDN w:val="0"/>
        <w:adjustRightInd w:val="0"/>
        <w:ind w:left="640" w:hanging="640"/>
        <w:rPr>
          <w:noProof/>
        </w:rPr>
      </w:pPr>
      <w:r w:rsidRPr="00163A6C">
        <w:rPr>
          <w:noProof/>
        </w:rPr>
        <w:t>[28]</w:t>
      </w:r>
      <w:r w:rsidRPr="00163A6C">
        <w:rPr>
          <w:noProof/>
        </w:rPr>
        <w:tab/>
        <w:t xml:space="preserve">C. H. Q. Ding and I. Dubchak, “Multi-class protein fold recognition using support vector machines and neural networks,” </w:t>
      </w:r>
      <w:r w:rsidRPr="00163A6C">
        <w:rPr>
          <w:i/>
          <w:iCs/>
          <w:noProof/>
        </w:rPr>
        <w:t>Bioinformatics</w:t>
      </w:r>
      <w:r w:rsidRPr="00163A6C">
        <w:rPr>
          <w:noProof/>
        </w:rPr>
        <w:t>, 2001, doi: 10.1093/bioinformatics/17.4.349.</w:t>
      </w:r>
    </w:p>
    <w:p w14:paraId="3B1D3814" w14:textId="77777777" w:rsidR="00163A6C" w:rsidRPr="00163A6C" w:rsidRDefault="00163A6C" w:rsidP="00163A6C">
      <w:pPr>
        <w:widowControl w:val="0"/>
        <w:autoSpaceDE w:val="0"/>
        <w:autoSpaceDN w:val="0"/>
        <w:adjustRightInd w:val="0"/>
        <w:ind w:left="640" w:hanging="640"/>
        <w:rPr>
          <w:noProof/>
        </w:rPr>
      </w:pPr>
      <w:r w:rsidRPr="00163A6C">
        <w:rPr>
          <w:noProof/>
        </w:rPr>
        <w:t>[29]</w:t>
      </w:r>
      <w:r w:rsidRPr="00163A6C">
        <w:rPr>
          <w:noProof/>
        </w:rPr>
        <w:tab/>
        <w:t xml:space="preserve">C. Leslie, E. Eskin, and W. S. Noble, “The spectrum kernel: a string kernel for SVM protein classification.,” </w:t>
      </w:r>
      <w:r w:rsidRPr="00163A6C">
        <w:rPr>
          <w:i/>
          <w:iCs/>
          <w:noProof/>
        </w:rPr>
        <w:t>Pac. Symp. Biocomput.</w:t>
      </w:r>
      <w:r w:rsidRPr="00163A6C">
        <w:rPr>
          <w:noProof/>
        </w:rPr>
        <w:t>, 2002, doi: 10.1142/9789812799623_0053.</w:t>
      </w:r>
    </w:p>
    <w:p w14:paraId="6AFD18AD" w14:textId="77777777" w:rsidR="00163A6C" w:rsidRPr="00163A6C" w:rsidRDefault="00163A6C" w:rsidP="00163A6C">
      <w:pPr>
        <w:widowControl w:val="0"/>
        <w:autoSpaceDE w:val="0"/>
        <w:autoSpaceDN w:val="0"/>
        <w:adjustRightInd w:val="0"/>
        <w:ind w:left="640" w:hanging="640"/>
        <w:rPr>
          <w:noProof/>
        </w:rPr>
      </w:pPr>
      <w:r w:rsidRPr="00163A6C">
        <w:rPr>
          <w:noProof/>
        </w:rPr>
        <w:t>[30]</w:t>
      </w:r>
      <w:r w:rsidRPr="00163A6C">
        <w:rPr>
          <w:noProof/>
        </w:rPr>
        <w:tab/>
        <w:t xml:space="preserve">T. Jaakkola, M. Diekhans, and D. Haussler, “Using the Fisher kernel method to detect remote protein homologies.,” </w:t>
      </w:r>
      <w:r w:rsidRPr="00163A6C">
        <w:rPr>
          <w:i/>
          <w:iCs/>
          <w:noProof/>
        </w:rPr>
        <w:t>Proc. Int. Conf. Intell. Syst. Mol. Biol.</w:t>
      </w:r>
      <w:r w:rsidRPr="00163A6C">
        <w:rPr>
          <w:noProof/>
        </w:rPr>
        <w:t>, 1999.</w:t>
      </w:r>
    </w:p>
    <w:p w14:paraId="0AA894A5" w14:textId="77777777" w:rsidR="00163A6C" w:rsidRPr="00163A6C" w:rsidRDefault="00163A6C" w:rsidP="00163A6C">
      <w:pPr>
        <w:widowControl w:val="0"/>
        <w:autoSpaceDE w:val="0"/>
        <w:autoSpaceDN w:val="0"/>
        <w:adjustRightInd w:val="0"/>
        <w:ind w:left="640" w:hanging="640"/>
        <w:rPr>
          <w:noProof/>
        </w:rPr>
      </w:pPr>
      <w:r w:rsidRPr="00163A6C">
        <w:rPr>
          <w:noProof/>
        </w:rPr>
        <w:t>[31]</w:t>
      </w:r>
      <w:r w:rsidRPr="00163A6C">
        <w:rPr>
          <w:noProof/>
        </w:rPr>
        <w:tab/>
        <w:t xml:space="preserve">A. C. Tan, D. Gilbert, and Y. Deville, “Multi-class protein fold classification using a new ensemble machine learning approach.,” </w:t>
      </w:r>
      <w:r w:rsidRPr="00163A6C">
        <w:rPr>
          <w:i/>
          <w:iCs/>
          <w:noProof/>
        </w:rPr>
        <w:t>Genome Inform.</w:t>
      </w:r>
      <w:r w:rsidRPr="00163A6C">
        <w:rPr>
          <w:noProof/>
        </w:rPr>
        <w:t>, 2003, doi: 10.11234/gi1990.14.206.</w:t>
      </w:r>
    </w:p>
    <w:p w14:paraId="005B31B9" w14:textId="77777777" w:rsidR="00163A6C" w:rsidRPr="00163A6C" w:rsidRDefault="00163A6C" w:rsidP="00163A6C">
      <w:pPr>
        <w:widowControl w:val="0"/>
        <w:autoSpaceDE w:val="0"/>
        <w:autoSpaceDN w:val="0"/>
        <w:adjustRightInd w:val="0"/>
        <w:ind w:left="640" w:hanging="640"/>
        <w:rPr>
          <w:noProof/>
        </w:rPr>
      </w:pPr>
      <w:r w:rsidRPr="00163A6C">
        <w:rPr>
          <w:noProof/>
        </w:rPr>
        <w:t>[32]</w:t>
      </w:r>
      <w:r w:rsidRPr="00163A6C">
        <w:rPr>
          <w:noProof/>
        </w:rPr>
        <w:tab/>
        <w:t xml:space="preserve">C. S. Leslie, E. Eskin, A. Cohen, J. Weston, and W. S. Noble, “Mismatch string kernels for discriminative protein classification,” </w:t>
      </w:r>
      <w:r w:rsidRPr="00163A6C">
        <w:rPr>
          <w:i/>
          <w:iCs/>
          <w:noProof/>
        </w:rPr>
        <w:t>Bioinformatics</w:t>
      </w:r>
      <w:r w:rsidRPr="00163A6C">
        <w:rPr>
          <w:noProof/>
        </w:rPr>
        <w:t>, 2004, doi: 10.1093/bioinformatics/btg431.</w:t>
      </w:r>
    </w:p>
    <w:p w14:paraId="458F2707" w14:textId="77777777" w:rsidR="00163A6C" w:rsidRPr="00163A6C" w:rsidRDefault="00163A6C" w:rsidP="00163A6C">
      <w:pPr>
        <w:widowControl w:val="0"/>
        <w:autoSpaceDE w:val="0"/>
        <w:autoSpaceDN w:val="0"/>
        <w:adjustRightInd w:val="0"/>
        <w:ind w:left="640" w:hanging="640"/>
        <w:rPr>
          <w:noProof/>
        </w:rPr>
      </w:pPr>
      <w:r w:rsidRPr="00163A6C">
        <w:rPr>
          <w:noProof/>
        </w:rPr>
        <w:t>[33]</w:t>
      </w:r>
      <w:r w:rsidRPr="00163A6C">
        <w:rPr>
          <w:noProof/>
        </w:rPr>
        <w:tab/>
        <w:t>S. Diplaris, G. Tsoumakas, P. A. Mitkas, and I. Vlahavas, “Protein classification with multiple algorithms,” 2005, doi: 10.1007/11573036_42.</w:t>
      </w:r>
    </w:p>
    <w:p w14:paraId="1FD90074" w14:textId="77777777" w:rsidR="00163A6C" w:rsidRPr="00163A6C" w:rsidRDefault="00163A6C" w:rsidP="00163A6C">
      <w:pPr>
        <w:widowControl w:val="0"/>
        <w:autoSpaceDE w:val="0"/>
        <w:autoSpaceDN w:val="0"/>
        <w:adjustRightInd w:val="0"/>
        <w:ind w:left="640" w:hanging="640"/>
        <w:rPr>
          <w:noProof/>
        </w:rPr>
      </w:pPr>
      <w:r w:rsidRPr="00163A6C">
        <w:rPr>
          <w:noProof/>
        </w:rPr>
        <w:t>[34]</w:t>
      </w:r>
      <w:r w:rsidRPr="00163A6C">
        <w:rPr>
          <w:noProof/>
        </w:rPr>
        <w:tab/>
        <w:t xml:space="preserve">O. Çamoǧlu, T. Can, A. K. Singh, and Y. F. Wang, “Decision tree based information integration for automated protein classification,” </w:t>
      </w:r>
      <w:r w:rsidRPr="00163A6C">
        <w:rPr>
          <w:i/>
          <w:iCs/>
          <w:noProof/>
        </w:rPr>
        <w:t>J. Bioinform. Comput. Biol.</w:t>
      </w:r>
      <w:r w:rsidRPr="00163A6C">
        <w:rPr>
          <w:noProof/>
        </w:rPr>
        <w:t>, 2005, doi: 10.1142/S0219720005001259.</w:t>
      </w:r>
    </w:p>
    <w:p w14:paraId="62F319E3" w14:textId="77777777" w:rsidR="00163A6C" w:rsidRPr="00163A6C" w:rsidRDefault="00163A6C" w:rsidP="00163A6C">
      <w:pPr>
        <w:widowControl w:val="0"/>
        <w:autoSpaceDE w:val="0"/>
        <w:autoSpaceDN w:val="0"/>
        <w:adjustRightInd w:val="0"/>
        <w:ind w:left="640" w:hanging="640"/>
        <w:rPr>
          <w:noProof/>
        </w:rPr>
      </w:pPr>
      <w:r w:rsidRPr="00163A6C">
        <w:rPr>
          <w:noProof/>
        </w:rPr>
        <w:t>[35]</w:t>
      </w:r>
      <w:r w:rsidRPr="00163A6C">
        <w:rPr>
          <w:noProof/>
        </w:rPr>
        <w:tab/>
        <w:t xml:space="preserve">Z. Xing, J. Pei, and E. Keogh, “A brief survey on sequence classification,” </w:t>
      </w:r>
      <w:r w:rsidRPr="00163A6C">
        <w:rPr>
          <w:i/>
          <w:iCs/>
          <w:noProof/>
        </w:rPr>
        <w:t>ACM SIGKDD Explor. Newsl.</w:t>
      </w:r>
      <w:r w:rsidRPr="00163A6C">
        <w:rPr>
          <w:noProof/>
        </w:rPr>
        <w:t>, 2010, doi: 10.1145/1882471.1882478.</w:t>
      </w:r>
    </w:p>
    <w:p w14:paraId="2334F8B3" w14:textId="77777777" w:rsidR="00163A6C" w:rsidRPr="00163A6C" w:rsidRDefault="00163A6C" w:rsidP="00163A6C">
      <w:pPr>
        <w:widowControl w:val="0"/>
        <w:autoSpaceDE w:val="0"/>
        <w:autoSpaceDN w:val="0"/>
        <w:adjustRightInd w:val="0"/>
        <w:ind w:left="640" w:hanging="640"/>
        <w:rPr>
          <w:noProof/>
        </w:rPr>
      </w:pPr>
      <w:r w:rsidRPr="00163A6C">
        <w:rPr>
          <w:noProof/>
        </w:rPr>
        <w:t>[36]</w:t>
      </w:r>
      <w:r w:rsidRPr="00163A6C">
        <w:rPr>
          <w:noProof/>
        </w:rPr>
        <w:tab/>
        <w:t xml:space="preserve">L. Nanni, A. Lumini, and S. Brahnam, “An empirical study of different approaches for protein classification,” </w:t>
      </w:r>
      <w:r w:rsidRPr="00163A6C">
        <w:rPr>
          <w:i/>
          <w:iCs/>
          <w:noProof/>
        </w:rPr>
        <w:t>Sci. World J.</w:t>
      </w:r>
      <w:r w:rsidRPr="00163A6C">
        <w:rPr>
          <w:noProof/>
        </w:rPr>
        <w:t>, 2014, doi: 10.1155/2014/236717.</w:t>
      </w:r>
    </w:p>
    <w:p w14:paraId="4235BFB2" w14:textId="77777777" w:rsidR="00163A6C" w:rsidRPr="00163A6C" w:rsidRDefault="00163A6C" w:rsidP="00163A6C">
      <w:pPr>
        <w:widowControl w:val="0"/>
        <w:autoSpaceDE w:val="0"/>
        <w:autoSpaceDN w:val="0"/>
        <w:adjustRightInd w:val="0"/>
        <w:ind w:left="640" w:hanging="640"/>
        <w:rPr>
          <w:noProof/>
        </w:rPr>
      </w:pPr>
      <w:r w:rsidRPr="00163A6C">
        <w:rPr>
          <w:noProof/>
        </w:rPr>
        <w:t>[37]</w:t>
      </w:r>
      <w:r w:rsidRPr="00163A6C">
        <w:rPr>
          <w:noProof/>
        </w:rPr>
        <w:tab/>
        <w:t xml:space="preserve">S. Nojoomi and P. Koehl, “String kernels for protein sequence comparisons: Improved fold recognition,” </w:t>
      </w:r>
      <w:r w:rsidRPr="00163A6C">
        <w:rPr>
          <w:i/>
          <w:iCs/>
          <w:noProof/>
        </w:rPr>
        <w:t>BMC Bioinformatics</w:t>
      </w:r>
      <w:r w:rsidRPr="00163A6C">
        <w:rPr>
          <w:noProof/>
        </w:rPr>
        <w:t>, 2017, doi: 10.1186/s12859-017-1560-9.</w:t>
      </w:r>
    </w:p>
    <w:p w14:paraId="2307F33F" w14:textId="77777777" w:rsidR="00163A6C" w:rsidRPr="00163A6C" w:rsidRDefault="00163A6C" w:rsidP="00163A6C">
      <w:pPr>
        <w:widowControl w:val="0"/>
        <w:autoSpaceDE w:val="0"/>
        <w:autoSpaceDN w:val="0"/>
        <w:adjustRightInd w:val="0"/>
        <w:ind w:left="640" w:hanging="640"/>
        <w:rPr>
          <w:noProof/>
        </w:rPr>
      </w:pPr>
      <w:r w:rsidRPr="00163A6C">
        <w:rPr>
          <w:noProof/>
        </w:rPr>
        <w:lastRenderedPageBreak/>
        <w:t>[38]</w:t>
      </w:r>
      <w:r w:rsidRPr="00163A6C">
        <w:rPr>
          <w:noProof/>
        </w:rPr>
        <w:tab/>
        <w:t xml:space="preserve">G. X. Yu, B. H. Park, P. Chandramohan, R. Munavalli, A. Geist, and N. F. Samatova, “In silico discovery of enzyme-substrate specificity-determining residue clusters,” </w:t>
      </w:r>
      <w:r w:rsidRPr="00163A6C">
        <w:rPr>
          <w:i/>
          <w:iCs/>
          <w:noProof/>
        </w:rPr>
        <w:t>J. Mol. Biol.</w:t>
      </w:r>
      <w:r w:rsidRPr="00163A6C">
        <w:rPr>
          <w:noProof/>
        </w:rPr>
        <w:t>, vol. 352, no. 5, pp. 1105–1117, 2005, doi: 10.1016/j.jmb.2005.08.008.</w:t>
      </w:r>
    </w:p>
    <w:p w14:paraId="030B7ABA" w14:textId="77777777" w:rsidR="00163A6C" w:rsidRPr="00163A6C" w:rsidRDefault="00163A6C" w:rsidP="00163A6C">
      <w:pPr>
        <w:widowControl w:val="0"/>
        <w:autoSpaceDE w:val="0"/>
        <w:autoSpaceDN w:val="0"/>
        <w:adjustRightInd w:val="0"/>
        <w:ind w:left="640" w:hanging="640"/>
        <w:rPr>
          <w:noProof/>
        </w:rPr>
      </w:pPr>
      <w:r w:rsidRPr="00163A6C">
        <w:rPr>
          <w:noProof/>
        </w:rPr>
        <w:t>[39]</w:t>
      </w:r>
      <w:r w:rsidRPr="00163A6C">
        <w:rPr>
          <w:noProof/>
        </w:rPr>
        <w:tab/>
        <w:t>M. Deshpande and G. Karypis, “Evaluation of techniques for classifying biological sequences,” 2002, doi: 10.1007/3-540-47887-6_41.</w:t>
      </w:r>
    </w:p>
    <w:p w14:paraId="6A6FE5F1" w14:textId="77777777" w:rsidR="00163A6C" w:rsidRPr="00163A6C" w:rsidRDefault="00163A6C" w:rsidP="00163A6C">
      <w:pPr>
        <w:widowControl w:val="0"/>
        <w:autoSpaceDE w:val="0"/>
        <w:autoSpaceDN w:val="0"/>
        <w:adjustRightInd w:val="0"/>
        <w:ind w:left="640" w:hanging="640"/>
        <w:rPr>
          <w:noProof/>
        </w:rPr>
      </w:pPr>
      <w:r w:rsidRPr="00163A6C">
        <w:rPr>
          <w:noProof/>
        </w:rPr>
        <w:t>[40]</w:t>
      </w:r>
      <w:r w:rsidRPr="00163A6C">
        <w:rPr>
          <w:noProof/>
        </w:rPr>
        <w:tab/>
        <w:t xml:space="preserve">G. Rätsch, S. Sonnenburg, and C. Schäfer, “Learning interpretable SVMs for biological sequence classification,” </w:t>
      </w:r>
      <w:r w:rsidRPr="00163A6C">
        <w:rPr>
          <w:i/>
          <w:iCs/>
          <w:noProof/>
        </w:rPr>
        <w:t>BMC Bioinformatics</w:t>
      </w:r>
      <w:r w:rsidRPr="00163A6C">
        <w:rPr>
          <w:noProof/>
        </w:rPr>
        <w:t>, 2006, doi: 10.1186/1471-2105-7-S1-S9.</w:t>
      </w:r>
    </w:p>
    <w:p w14:paraId="61D54D7B" w14:textId="77777777" w:rsidR="00163A6C" w:rsidRPr="00163A6C" w:rsidRDefault="00163A6C" w:rsidP="00163A6C">
      <w:pPr>
        <w:widowControl w:val="0"/>
        <w:autoSpaceDE w:val="0"/>
        <w:autoSpaceDN w:val="0"/>
        <w:adjustRightInd w:val="0"/>
        <w:ind w:left="640" w:hanging="640"/>
        <w:rPr>
          <w:noProof/>
        </w:rPr>
      </w:pPr>
      <w:r w:rsidRPr="00163A6C">
        <w:rPr>
          <w:noProof/>
        </w:rPr>
        <w:t>[41]</w:t>
      </w:r>
      <w:r w:rsidRPr="00163A6C">
        <w:rPr>
          <w:noProof/>
        </w:rPr>
        <w:tab/>
        <w:t>S. Sonnenburg, G. Rätsch, and B. Schölkopf, “Large scale genomic sequence SVM classifiers,” 2005, doi: 10.1145/1102351.1102458.</w:t>
      </w:r>
    </w:p>
    <w:p w14:paraId="4F0A4CFC" w14:textId="77777777" w:rsidR="00163A6C" w:rsidRPr="00163A6C" w:rsidRDefault="00163A6C" w:rsidP="00163A6C">
      <w:pPr>
        <w:widowControl w:val="0"/>
        <w:autoSpaceDE w:val="0"/>
        <w:autoSpaceDN w:val="0"/>
        <w:adjustRightInd w:val="0"/>
        <w:ind w:left="640" w:hanging="640"/>
        <w:rPr>
          <w:noProof/>
        </w:rPr>
      </w:pPr>
      <w:r w:rsidRPr="00163A6C">
        <w:rPr>
          <w:noProof/>
        </w:rPr>
        <w:t>[42]</w:t>
      </w:r>
      <w:r w:rsidRPr="00163A6C">
        <w:rPr>
          <w:noProof/>
        </w:rPr>
        <w:tab/>
        <w:t xml:space="preserve">H. Saigo, J. P. Vert, N. Ueda, and T. Akutsu, “Protein homology detection using string alignment kernels,” </w:t>
      </w:r>
      <w:r w:rsidRPr="00163A6C">
        <w:rPr>
          <w:i/>
          <w:iCs/>
          <w:noProof/>
        </w:rPr>
        <w:t>Bioinformatics</w:t>
      </w:r>
      <w:r w:rsidRPr="00163A6C">
        <w:rPr>
          <w:noProof/>
        </w:rPr>
        <w:t>, 2004, doi: 10.1093/bioinformatics/bth141.</w:t>
      </w:r>
    </w:p>
    <w:p w14:paraId="59384F90" w14:textId="77777777" w:rsidR="00163A6C" w:rsidRPr="00163A6C" w:rsidRDefault="00163A6C" w:rsidP="00163A6C">
      <w:pPr>
        <w:widowControl w:val="0"/>
        <w:autoSpaceDE w:val="0"/>
        <w:autoSpaceDN w:val="0"/>
        <w:adjustRightInd w:val="0"/>
        <w:ind w:left="640" w:hanging="640"/>
        <w:rPr>
          <w:noProof/>
        </w:rPr>
      </w:pPr>
      <w:r w:rsidRPr="00163A6C">
        <w:rPr>
          <w:noProof/>
        </w:rPr>
        <w:t>[43]</w:t>
      </w:r>
      <w:r w:rsidRPr="00163A6C">
        <w:rPr>
          <w:noProof/>
        </w:rPr>
        <w:tab/>
        <w:t xml:space="preserve">T. Jaakkola, M. Diekhans, and D. Haussler, “A discriminative framework for detecting remote protein homologies,” </w:t>
      </w:r>
      <w:r w:rsidRPr="00163A6C">
        <w:rPr>
          <w:i/>
          <w:iCs/>
          <w:noProof/>
        </w:rPr>
        <w:t>Journal of Computational Biology</w:t>
      </w:r>
      <w:r w:rsidRPr="00163A6C">
        <w:rPr>
          <w:noProof/>
        </w:rPr>
        <w:t>. 2000, doi: 10.1089/10665270050081405.</w:t>
      </w:r>
    </w:p>
    <w:p w14:paraId="6051365B" w14:textId="77777777" w:rsidR="00163A6C" w:rsidRPr="00163A6C" w:rsidRDefault="00163A6C" w:rsidP="00163A6C">
      <w:pPr>
        <w:widowControl w:val="0"/>
        <w:autoSpaceDE w:val="0"/>
        <w:autoSpaceDN w:val="0"/>
        <w:adjustRightInd w:val="0"/>
        <w:ind w:left="640" w:hanging="640"/>
        <w:rPr>
          <w:noProof/>
        </w:rPr>
      </w:pPr>
      <w:r w:rsidRPr="00163A6C">
        <w:rPr>
          <w:noProof/>
        </w:rPr>
        <w:t>[44]</w:t>
      </w:r>
      <w:r w:rsidRPr="00163A6C">
        <w:rPr>
          <w:noProof/>
        </w:rPr>
        <w:tab/>
        <w:t xml:space="preserve">G. Rätsch, S. Sonnenburg, and B. Schölkopf, “RASE: Recognition of alternatively spliced exons in C.elegans,” </w:t>
      </w:r>
      <w:r w:rsidRPr="00163A6C">
        <w:rPr>
          <w:i/>
          <w:iCs/>
          <w:noProof/>
        </w:rPr>
        <w:t>Bioinformatics</w:t>
      </w:r>
      <w:r w:rsidRPr="00163A6C">
        <w:rPr>
          <w:noProof/>
        </w:rPr>
        <w:t>, 2005, doi: 10.1093/bioinformatics/bti1053.</w:t>
      </w:r>
    </w:p>
    <w:p w14:paraId="269F223E" w14:textId="77777777" w:rsidR="00163A6C" w:rsidRPr="00163A6C" w:rsidRDefault="00163A6C" w:rsidP="00163A6C">
      <w:pPr>
        <w:widowControl w:val="0"/>
        <w:autoSpaceDE w:val="0"/>
        <w:autoSpaceDN w:val="0"/>
        <w:adjustRightInd w:val="0"/>
        <w:ind w:left="640" w:hanging="640"/>
        <w:rPr>
          <w:noProof/>
        </w:rPr>
      </w:pPr>
      <w:r w:rsidRPr="00163A6C">
        <w:rPr>
          <w:noProof/>
        </w:rPr>
        <w:t>[45]</w:t>
      </w:r>
      <w:r w:rsidRPr="00163A6C">
        <w:rPr>
          <w:noProof/>
        </w:rPr>
        <w:tab/>
        <w:t xml:space="preserve">H. Nakashima, K. Nishikawa, and T. Ooi, “The folding type of a protein is relevant to the amino acid composition,” </w:t>
      </w:r>
      <w:r w:rsidRPr="00163A6C">
        <w:rPr>
          <w:i/>
          <w:iCs/>
          <w:noProof/>
        </w:rPr>
        <w:t>J. Biochem.</w:t>
      </w:r>
      <w:r w:rsidRPr="00163A6C">
        <w:rPr>
          <w:noProof/>
        </w:rPr>
        <w:t>, 1986, doi: 10.1093/oxfordjournals.jbchem.a135454.</w:t>
      </w:r>
    </w:p>
    <w:p w14:paraId="41F16E8E" w14:textId="77777777" w:rsidR="00163A6C" w:rsidRPr="00163A6C" w:rsidRDefault="00163A6C" w:rsidP="00163A6C">
      <w:pPr>
        <w:widowControl w:val="0"/>
        <w:autoSpaceDE w:val="0"/>
        <w:autoSpaceDN w:val="0"/>
        <w:adjustRightInd w:val="0"/>
        <w:ind w:left="640" w:hanging="640"/>
        <w:rPr>
          <w:noProof/>
        </w:rPr>
      </w:pPr>
      <w:r w:rsidRPr="00163A6C">
        <w:rPr>
          <w:noProof/>
        </w:rPr>
        <w:t>[46]</w:t>
      </w:r>
      <w:r w:rsidRPr="00163A6C">
        <w:rPr>
          <w:noProof/>
        </w:rPr>
        <w:tab/>
        <w:t xml:space="preserve">K.-C. Chou, “Pseudo Amino Acid Composition and its Applications in Bioinformatics, Proteomics and System Biology,” </w:t>
      </w:r>
      <w:r w:rsidRPr="00163A6C">
        <w:rPr>
          <w:i/>
          <w:iCs/>
          <w:noProof/>
        </w:rPr>
        <w:t>Curr. Proteomics</w:t>
      </w:r>
      <w:r w:rsidRPr="00163A6C">
        <w:rPr>
          <w:noProof/>
        </w:rPr>
        <w:t>, 2009, doi: 10.2174/157016409789973707.</w:t>
      </w:r>
    </w:p>
    <w:p w14:paraId="662B02BE" w14:textId="77777777" w:rsidR="00163A6C" w:rsidRPr="00163A6C" w:rsidRDefault="00163A6C" w:rsidP="00163A6C">
      <w:pPr>
        <w:widowControl w:val="0"/>
        <w:autoSpaceDE w:val="0"/>
        <w:autoSpaceDN w:val="0"/>
        <w:adjustRightInd w:val="0"/>
        <w:ind w:left="640" w:hanging="640"/>
        <w:rPr>
          <w:noProof/>
        </w:rPr>
      </w:pPr>
      <w:r w:rsidRPr="00163A6C">
        <w:rPr>
          <w:noProof/>
        </w:rPr>
        <w:t>[47]</w:t>
      </w:r>
      <w:r w:rsidRPr="00163A6C">
        <w:rPr>
          <w:noProof/>
        </w:rPr>
        <w:tab/>
        <w:t xml:space="preserve">D. Jurafsky and J. H. Martin, “Language Modeling with N- grams,” </w:t>
      </w:r>
      <w:r w:rsidRPr="00163A6C">
        <w:rPr>
          <w:i/>
          <w:iCs/>
          <w:noProof/>
        </w:rPr>
        <w:t>Speech Lang. Process.</w:t>
      </w:r>
      <w:r w:rsidRPr="00163A6C">
        <w:rPr>
          <w:noProof/>
        </w:rPr>
        <w:t>, 2016.</w:t>
      </w:r>
    </w:p>
    <w:p w14:paraId="1B1525F7" w14:textId="77777777" w:rsidR="00163A6C" w:rsidRPr="00163A6C" w:rsidRDefault="00163A6C" w:rsidP="00163A6C">
      <w:pPr>
        <w:widowControl w:val="0"/>
        <w:autoSpaceDE w:val="0"/>
        <w:autoSpaceDN w:val="0"/>
        <w:adjustRightInd w:val="0"/>
        <w:ind w:left="640" w:hanging="640"/>
        <w:rPr>
          <w:noProof/>
        </w:rPr>
      </w:pPr>
      <w:r w:rsidRPr="00163A6C">
        <w:rPr>
          <w:noProof/>
        </w:rPr>
        <w:t>[48]</w:t>
      </w:r>
      <w:r w:rsidRPr="00163A6C">
        <w:rPr>
          <w:noProof/>
        </w:rPr>
        <w:tab/>
        <w:t xml:space="preserve">L. Nanni, A. Lumini, and S. Brahnam, “An empirical study on the matrix-based protein representations and their combination with sequence-based approaches,” </w:t>
      </w:r>
      <w:r w:rsidRPr="00163A6C">
        <w:rPr>
          <w:i/>
          <w:iCs/>
          <w:noProof/>
        </w:rPr>
        <w:t>Amino Acids</w:t>
      </w:r>
      <w:r w:rsidRPr="00163A6C">
        <w:rPr>
          <w:noProof/>
        </w:rPr>
        <w:t>, 2013, doi: 10.1007/s00726-012-1416-6.</w:t>
      </w:r>
    </w:p>
    <w:p w14:paraId="155E40A3" w14:textId="77777777" w:rsidR="00163A6C" w:rsidRPr="00163A6C" w:rsidRDefault="00163A6C" w:rsidP="00163A6C">
      <w:pPr>
        <w:widowControl w:val="0"/>
        <w:autoSpaceDE w:val="0"/>
        <w:autoSpaceDN w:val="0"/>
        <w:adjustRightInd w:val="0"/>
        <w:ind w:left="640" w:hanging="640"/>
        <w:rPr>
          <w:noProof/>
        </w:rPr>
      </w:pPr>
      <w:r w:rsidRPr="00163A6C">
        <w:rPr>
          <w:noProof/>
        </w:rPr>
        <w:t>[49]</w:t>
      </w:r>
      <w:r w:rsidRPr="00163A6C">
        <w:rPr>
          <w:noProof/>
        </w:rPr>
        <w:tab/>
        <w:t>S. Whalen and G. Pandey, “A comparative analysis of ensemble classifiers: Case studies in genomics,” 2013, doi: 10.1109/ICDM.2013.21.</w:t>
      </w:r>
    </w:p>
    <w:p w14:paraId="5BE260C4" w14:textId="77777777" w:rsidR="00163A6C" w:rsidRPr="00163A6C" w:rsidRDefault="00163A6C" w:rsidP="00163A6C">
      <w:pPr>
        <w:widowControl w:val="0"/>
        <w:autoSpaceDE w:val="0"/>
        <w:autoSpaceDN w:val="0"/>
        <w:adjustRightInd w:val="0"/>
        <w:ind w:left="640" w:hanging="640"/>
        <w:rPr>
          <w:noProof/>
        </w:rPr>
      </w:pPr>
      <w:r w:rsidRPr="00163A6C">
        <w:rPr>
          <w:noProof/>
        </w:rPr>
        <w:t>[50]</w:t>
      </w:r>
      <w:r w:rsidRPr="00163A6C">
        <w:rPr>
          <w:noProof/>
        </w:rPr>
        <w:tab/>
        <w:t xml:space="preserve">C. Caragea, J. Sinapov, A. Silvescu, D. Dobbs, and V. Honavar, “Glycosylation site prediction using ensembles of Support Vector Machine classifiers,” </w:t>
      </w:r>
      <w:r w:rsidRPr="00163A6C">
        <w:rPr>
          <w:i/>
          <w:iCs/>
          <w:noProof/>
        </w:rPr>
        <w:t>BMC Bioinformatics</w:t>
      </w:r>
      <w:r w:rsidRPr="00163A6C">
        <w:rPr>
          <w:noProof/>
        </w:rPr>
        <w:t>, 2007, doi: 10.1186/1471-2105-8-438.</w:t>
      </w:r>
    </w:p>
    <w:p w14:paraId="16A717D9" w14:textId="77777777" w:rsidR="00163A6C" w:rsidRPr="00163A6C" w:rsidRDefault="00163A6C" w:rsidP="00163A6C">
      <w:pPr>
        <w:widowControl w:val="0"/>
        <w:autoSpaceDE w:val="0"/>
        <w:autoSpaceDN w:val="0"/>
        <w:adjustRightInd w:val="0"/>
        <w:ind w:left="640" w:hanging="640"/>
        <w:rPr>
          <w:noProof/>
        </w:rPr>
      </w:pPr>
      <w:r w:rsidRPr="00163A6C">
        <w:rPr>
          <w:noProof/>
        </w:rPr>
        <w:t>[51]</w:t>
      </w:r>
      <w:r w:rsidRPr="00163A6C">
        <w:rPr>
          <w:noProof/>
        </w:rPr>
        <w:tab/>
        <w:t xml:space="preserve">A. Jones, H. M. Davies, and T. A. Voelker, “Palmitoyl-acyl carrier protein (ACP) thioesterase and the evolutionary origin of plant acyl-ACP thioesterases,” </w:t>
      </w:r>
      <w:r w:rsidRPr="00163A6C">
        <w:rPr>
          <w:i/>
          <w:iCs/>
          <w:noProof/>
        </w:rPr>
        <w:t>Plant Cell</w:t>
      </w:r>
      <w:r w:rsidRPr="00163A6C">
        <w:rPr>
          <w:noProof/>
        </w:rPr>
        <w:t>, 1995, doi: 10.1105/tpc.7.3.359.</w:t>
      </w:r>
    </w:p>
    <w:p w14:paraId="234A8EBD" w14:textId="77777777" w:rsidR="00163A6C" w:rsidRPr="00163A6C" w:rsidRDefault="00163A6C" w:rsidP="00163A6C">
      <w:pPr>
        <w:widowControl w:val="0"/>
        <w:autoSpaceDE w:val="0"/>
        <w:autoSpaceDN w:val="0"/>
        <w:adjustRightInd w:val="0"/>
        <w:ind w:left="640" w:hanging="640"/>
        <w:rPr>
          <w:noProof/>
        </w:rPr>
      </w:pPr>
      <w:r w:rsidRPr="00163A6C">
        <w:rPr>
          <w:noProof/>
        </w:rPr>
        <w:t>[52]</w:t>
      </w:r>
      <w:r w:rsidRPr="00163A6C">
        <w:rPr>
          <w:noProof/>
        </w:rPr>
        <w:tab/>
        <w:t xml:space="preserve">T. A. Voelker and H. M. Davies, “Alteration of the specificity and regulation of fatty acid synthesis of Escherichia coli by expression of a plant medium-chain acyl-acyl carrier protein thioesterase,” </w:t>
      </w:r>
      <w:r w:rsidRPr="00163A6C">
        <w:rPr>
          <w:i/>
          <w:iCs/>
          <w:noProof/>
        </w:rPr>
        <w:t>J. Bacteriol.</w:t>
      </w:r>
      <w:r w:rsidRPr="00163A6C">
        <w:rPr>
          <w:noProof/>
        </w:rPr>
        <w:t>, 1994, doi: 10.1128/jb.176.23.7320-7327.1994.</w:t>
      </w:r>
    </w:p>
    <w:p w14:paraId="7E52B742" w14:textId="77777777" w:rsidR="00163A6C" w:rsidRPr="00163A6C" w:rsidRDefault="00163A6C" w:rsidP="00163A6C">
      <w:pPr>
        <w:widowControl w:val="0"/>
        <w:autoSpaceDE w:val="0"/>
        <w:autoSpaceDN w:val="0"/>
        <w:adjustRightInd w:val="0"/>
        <w:ind w:left="640" w:hanging="640"/>
        <w:rPr>
          <w:noProof/>
        </w:rPr>
      </w:pPr>
      <w:r w:rsidRPr="00163A6C">
        <w:rPr>
          <w:noProof/>
        </w:rPr>
        <w:t>[53]</w:t>
      </w:r>
      <w:r w:rsidRPr="00163A6C">
        <w:rPr>
          <w:noProof/>
        </w:rPr>
        <w:tab/>
        <w:t xml:space="preserve">F. Jing, L. Zhao, M. D. Yandeau-Nelson, and B. J. Nikolau, “Two distinct domains contribute to the substrate acyl chain length selectivity of plant acyl-ACP thioesterase,” </w:t>
      </w:r>
      <w:r w:rsidRPr="00163A6C">
        <w:rPr>
          <w:i/>
          <w:iCs/>
          <w:noProof/>
        </w:rPr>
        <w:t>Nat. Commun.</w:t>
      </w:r>
      <w:r w:rsidRPr="00163A6C">
        <w:rPr>
          <w:noProof/>
        </w:rPr>
        <w:t>, 2018, doi: 10.1038/s41467-018-03310-z.</w:t>
      </w:r>
    </w:p>
    <w:p w14:paraId="464D4D92" w14:textId="77777777" w:rsidR="00163A6C" w:rsidRPr="00163A6C" w:rsidRDefault="00163A6C" w:rsidP="00163A6C">
      <w:pPr>
        <w:widowControl w:val="0"/>
        <w:autoSpaceDE w:val="0"/>
        <w:autoSpaceDN w:val="0"/>
        <w:adjustRightInd w:val="0"/>
        <w:ind w:left="640" w:hanging="640"/>
        <w:rPr>
          <w:noProof/>
        </w:rPr>
      </w:pPr>
      <w:r w:rsidRPr="00163A6C">
        <w:rPr>
          <w:noProof/>
        </w:rPr>
        <w:t>[54]</w:t>
      </w:r>
      <w:r w:rsidRPr="00163A6C">
        <w:rPr>
          <w:noProof/>
        </w:rPr>
        <w:tab/>
        <w:t xml:space="preserve">P. Radivojac, N. V. Chawla, A. K. Dunker, and Z. Obradovic, “Classification and knowledge discovery in protein databases,” </w:t>
      </w:r>
      <w:r w:rsidRPr="00163A6C">
        <w:rPr>
          <w:i/>
          <w:iCs/>
          <w:noProof/>
        </w:rPr>
        <w:t>J. Biomed. Inform.</w:t>
      </w:r>
      <w:r w:rsidRPr="00163A6C">
        <w:rPr>
          <w:noProof/>
        </w:rPr>
        <w:t>, 2004, doi: 10.1016/j.jbi.2004.07.008.</w:t>
      </w:r>
    </w:p>
    <w:p w14:paraId="1EA5B7C7" w14:textId="77777777" w:rsidR="00163A6C" w:rsidRPr="00163A6C" w:rsidRDefault="00163A6C" w:rsidP="00163A6C">
      <w:pPr>
        <w:widowControl w:val="0"/>
        <w:autoSpaceDE w:val="0"/>
        <w:autoSpaceDN w:val="0"/>
        <w:adjustRightInd w:val="0"/>
        <w:ind w:left="640" w:hanging="640"/>
        <w:rPr>
          <w:noProof/>
        </w:rPr>
      </w:pPr>
      <w:r w:rsidRPr="00163A6C">
        <w:rPr>
          <w:noProof/>
        </w:rPr>
        <w:t>[55]</w:t>
      </w:r>
      <w:r w:rsidRPr="00163A6C">
        <w:rPr>
          <w:noProof/>
        </w:rPr>
        <w:tab/>
        <w:t xml:space="preserve">T. Shaikhina and N. A. Khovanova, “Handling limited datasets with neural networks in medical applications: A small-data approach,” </w:t>
      </w:r>
      <w:r w:rsidRPr="00163A6C">
        <w:rPr>
          <w:i/>
          <w:iCs/>
          <w:noProof/>
        </w:rPr>
        <w:t>Artif. Intell. Med.</w:t>
      </w:r>
      <w:r w:rsidRPr="00163A6C">
        <w:rPr>
          <w:noProof/>
        </w:rPr>
        <w:t>, 2017, doi: 10.1016/j.artmed.2016.12.003.</w:t>
      </w:r>
    </w:p>
    <w:p w14:paraId="568809AF" w14:textId="77777777" w:rsidR="00163A6C" w:rsidRPr="00163A6C" w:rsidRDefault="00163A6C" w:rsidP="00163A6C">
      <w:pPr>
        <w:widowControl w:val="0"/>
        <w:autoSpaceDE w:val="0"/>
        <w:autoSpaceDN w:val="0"/>
        <w:adjustRightInd w:val="0"/>
        <w:ind w:left="640" w:hanging="640"/>
        <w:rPr>
          <w:noProof/>
        </w:rPr>
      </w:pPr>
      <w:r w:rsidRPr="00163A6C">
        <w:rPr>
          <w:noProof/>
        </w:rPr>
        <w:lastRenderedPageBreak/>
        <w:t>[56]</w:t>
      </w:r>
      <w:r w:rsidRPr="00163A6C">
        <w:rPr>
          <w:noProof/>
        </w:rPr>
        <w:tab/>
        <w:t xml:space="preserve">G. Varoquaux, “Cross-validation failure: Small sample sizes lead to large error bars,” </w:t>
      </w:r>
      <w:r w:rsidRPr="00163A6C">
        <w:rPr>
          <w:i/>
          <w:iCs/>
          <w:noProof/>
        </w:rPr>
        <w:t>NeuroImage</w:t>
      </w:r>
      <w:r w:rsidRPr="00163A6C">
        <w:rPr>
          <w:noProof/>
        </w:rPr>
        <w:t>. 2018, doi: 10.1016/j.neuroimage.2017.06.061.</w:t>
      </w:r>
    </w:p>
    <w:p w14:paraId="3BE867D9" w14:textId="77777777" w:rsidR="00163A6C" w:rsidRPr="00163A6C" w:rsidRDefault="00163A6C" w:rsidP="00163A6C">
      <w:pPr>
        <w:widowControl w:val="0"/>
        <w:autoSpaceDE w:val="0"/>
        <w:autoSpaceDN w:val="0"/>
        <w:adjustRightInd w:val="0"/>
        <w:ind w:left="640" w:hanging="640"/>
        <w:rPr>
          <w:noProof/>
        </w:rPr>
      </w:pPr>
      <w:r w:rsidRPr="00163A6C">
        <w:rPr>
          <w:noProof/>
        </w:rPr>
        <w:t>[57]</w:t>
      </w:r>
      <w:r w:rsidRPr="00163A6C">
        <w:rPr>
          <w:noProof/>
        </w:rPr>
        <w:tab/>
        <w:t xml:space="preserve">A. Ben-Hur, C. S. Ong, S. Sonnenburg, B. Schölkopf, and G. Rätsch, “Support vector machines and kernels for computational biology,” </w:t>
      </w:r>
      <w:r w:rsidRPr="00163A6C">
        <w:rPr>
          <w:i/>
          <w:iCs/>
          <w:noProof/>
        </w:rPr>
        <w:t>PLoS Comput. Biol.</w:t>
      </w:r>
      <w:r w:rsidRPr="00163A6C">
        <w:rPr>
          <w:noProof/>
        </w:rPr>
        <w:t>, 2008, doi: 10.1371/journal.pcbi.1000173.</w:t>
      </w:r>
    </w:p>
    <w:p w14:paraId="5DE4D189" w14:textId="77777777" w:rsidR="00163A6C" w:rsidRPr="00163A6C" w:rsidRDefault="00163A6C" w:rsidP="00163A6C">
      <w:pPr>
        <w:widowControl w:val="0"/>
        <w:autoSpaceDE w:val="0"/>
        <w:autoSpaceDN w:val="0"/>
        <w:adjustRightInd w:val="0"/>
        <w:ind w:left="640" w:hanging="640"/>
        <w:rPr>
          <w:noProof/>
        </w:rPr>
      </w:pPr>
      <w:r w:rsidRPr="00163A6C">
        <w:rPr>
          <w:noProof/>
        </w:rPr>
        <w:t>[58]</w:t>
      </w:r>
      <w:r w:rsidRPr="00163A6C">
        <w:rPr>
          <w:noProof/>
        </w:rPr>
        <w:tab/>
        <w:t>P. Kuksa, P. H. Huang, and V. Pavlovic, “A fast, large-scale learning method for protein sequence classification,” 2008.</w:t>
      </w:r>
    </w:p>
    <w:p w14:paraId="2E476F94" w14:textId="77777777" w:rsidR="00163A6C" w:rsidRPr="00163A6C" w:rsidRDefault="00163A6C" w:rsidP="00163A6C">
      <w:pPr>
        <w:widowControl w:val="0"/>
        <w:autoSpaceDE w:val="0"/>
        <w:autoSpaceDN w:val="0"/>
        <w:adjustRightInd w:val="0"/>
        <w:ind w:left="640" w:hanging="640"/>
        <w:rPr>
          <w:noProof/>
        </w:rPr>
      </w:pPr>
      <w:r w:rsidRPr="00163A6C">
        <w:rPr>
          <w:noProof/>
        </w:rPr>
        <w:t>[59]</w:t>
      </w:r>
      <w:r w:rsidRPr="00163A6C">
        <w:rPr>
          <w:noProof/>
        </w:rPr>
        <w:tab/>
        <w:t xml:space="preserve">M. Bhasin and G. P. S. Raghava, “Classification of nuclear receptors based on amino acid composition and dipeptide composition,” </w:t>
      </w:r>
      <w:r w:rsidRPr="00163A6C">
        <w:rPr>
          <w:i/>
          <w:iCs/>
          <w:noProof/>
        </w:rPr>
        <w:t>J. Biol. Chem.</w:t>
      </w:r>
      <w:r w:rsidRPr="00163A6C">
        <w:rPr>
          <w:noProof/>
        </w:rPr>
        <w:t>, 2004, doi: 10.1074/jbc.M401932200.</w:t>
      </w:r>
    </w:p>
    <w:p w14:paraId="05904F72" w14:textId="77777777" w:rsidR="00163A6C" w:rsidRPr="00163A6C" w:rsidRDefault="00163A6C" w:rsidP="00163A6C">
      <w:pPr>
        <w:widowControl w:val="0"/>
        <w:autoSpaceDE w:val="0"/>
        <w:autoSpaceDN w:val="0"/>
        <w:adjustRightInd w:val="0"/>
        <w:ind w:left="640" w:hanging="640"/>
        <w:rPr>
          <w:noProof/>
        </w:rPr>
      </w:pPr>
      <w:r w:rsidRPr="00163A6C">
        <w:rPr>
          <w:noProof/>
        </w:rPr>
        <w:t>[60]</w:t>
      </w:r>
      <w:r w:rsidRPr="00163A6C">
        <w:rPr>
          <w:noProof/>
        </w:rPr>
        <w:tab/>
        <w:t xml:space="preserve">K. Chen, L. Kurgan, and M. Rahbari, “Prediction of protein crystallization using collocation of amino acid pairs,” </w:t>
      </w:r>
      <w:r w:rsidRPr="00163A6C">
        <w:rPr>
          <w:i/>
          <w:iCs/>
          <w:noProof/>
        </w:rPr>
        <w:t>Biochem. Biophys. Res. Commun.</w:t>
      </w:r>
      <w:r w:rsidRPr="00163A6C">
        <w:rPr>
          <w:noProof/>
        </w:rPr>
        <w:t>, 2007, doi: 10.1016/j.bbrc.2007.02.040.</w:t>
      </w:r>
    </w:p>
    <w:p w14:paraId="0C447141" w14:textId="77777777" w:rsidR="00163A6C" w:rsidRPr="00163A6C" w:rsidRDefault="00163A6C" w:rsidP="00163A6C">
      <w:pPr>
        <w:widowControl w:val="0"/>
        <w:autoSpaceDE w:val="0"/>
        <w:autoSpaceDN w:val="0"/>
        <w:adjustRightInd w:val="0"/>
        <w:ind w:left="640" w:hanging="640"/>
        <w:rPr>
          <w:noProof/>
        </w:rPr>
      </w:pPr>
      <w:r w:rsidRPr="00163A6C">
        <w:rPr>
          <w:noProof/>
        </w:rPr>
        <w:t>[61]</w:t>
      </w:r>
      <w:r w:rsidRPr="00163A6C">
        <w:rPr>
          <w:noProof/>
        </w:rPr>
        <w:tab/>
        <w:t xml:space="preserve">V. Saravanan and N. Gautham, “Harnessing computational biology for exact linear B-cell epitope prediction: A novel amino acid composition-based feature descriptor,” </w:t>
      </w:r>
      <w:r w:rsidRPr="00163A6C">
        <w:rPr>
          <w:i/>
          <w:iCs/>
          <w:noProof/>
        </w:rPr>
        <w:t>Omi. A J. Integr. Biol.</w:t>
      </w:r>
      <w:r w:rsidRPr="00163A6C">
        <w:rPr>
          <w:noProof/>
        </w:rPr>
        <w:t>, 2015, doi: 10.1089/omi.2015.0095.</w:t>
      </w:r>
    </w:p>
    <w:p w14:paraId="38B97DDD" w14:textId="77777777" w:rsidR="00163A6C" w:rsidRPr="00163A6C" w:rsidRDefault="00163A6C" w:rsidP="00163A6C">
      <w:pPr>
        <w:widowControl w:val="0"/>
        <w:autoSpaceDE w:val="0"/>
        <w:autoSpaceDN w:val="0"/>
        <w:adjustRightInd w:val="0"/>
        <w:ind w:left="640" w:hanging="640"/>
        <w:rPr>
          <w:noProof/>
        </w:rPr>
      </w:pPr>
      <w:r w:rsidRPr="00163A6C">
        <w:rPr>
          <w:noProof/>
        </w:rPr>
        <w:t>[62]</w:t>
      </w:r>
      <w:r w:rsidRPr="00163A6C">
        <w:rPr>
          <w:noProof/>
        </w:rPr>
        <w:tab/>
        <w:t xml:space="preserve">T. Y. Lee, Z. Q. Lin, S. J. Hsieh, N. A. Bretaña, and C. T. Lu, “Exploiting maximal dependence decomposition to identify conserved motifs from a group of aligned signal sequences,” </w:t>
      </w:r>
      <w:r w:rsidRPr="00163A6C">
        <w:rPr>
          <w:i/>
          <w:iCs/>
          <w:noProof/>
        </w:rPr>
        <w:t>Bioinformatics</w:t>
      </w:r>
      <w:r w:rsidRPr="00163A6C">
        <w:rPr>
          <w:noProof/>
        </w:rPr>
        <w:t>, 2011, doi: 10.1093/bioinformatics/btr291.</w:t>
      </w:r>
    </w:p>
    <w:p w14:paraId="3F1E6A6A" w14:textId="77777777" w:rsidR="00163A6C" w:rsidRPr="00163A6C" w:rsidRDefault="00163A6C" w:rsidP="00163A6C">
      <w:pPr>
        <w:widowControl w:val="0"/>
        <w:autoSpaceDE w:val="0"/>
        <w:autoSpaceDN w:val="0"/>
        <w:adjustRightInd w:val="0"/>
        <w:ind w:left="640" w:hanging="640"/>
        <w:rPr>
          <w:noProof/>
        </w:rPr>
      </w:pPr>
      <w:r w:rsidRPr="00163A6C">
        <w:rPr>
          <w:noProof/>
        </w:rPr>
        <w:t>[63]</w:t>
      </w:r>
      <w:r w:rsidRPr="00163A6C">
        <w:rPr>
          <w:noProof/>
        </w:rPr>
        <w:tab/>
        <w:t xml:space="preserve">Z. Chen </w:t>
      </w:r>
      <w:r w:rsidRPr="00163A6C">
        <w:rPr>
          <w:i/>
          <w:iCs/>
          <w:noProof/>
        </w:rPr>
        <w:t>et al.</w:t>
      </w:r>
      <w:r w:rsidRPr="00163A6C">
        <w:rPr>
          <w:noProof/>
        </w:rPr>
        <w:t xml:space="preserve">, “IFeature: A Python package and web server for features extraction and selection from protein and peptide sequences,” </w:t>
      </w:r>
      <w:r w:rsidRPr="00163A6C">
        <w:rPr>
          <w:i/>
          <w:iCs/>
          <w:noProof/>
        </w:rPr>
        <w:t>Bioinformatics</w:t>
      </w:r>
      <w:r w:rsidRPr="00163A6C">
        <w:rPr>
          <w:noProof/>
        </w:rPr>
        <w:t>, 2018, doi: 10.1093/bioinformatics/bty140.</w:t>
      </w:r>
    </w:p>
    <w:p w14:paraId="0CE54A44" w14:textId="77777777" w:rsidR="00163A6C" w:rsidRPr="00163A6C" w:rsidRDefault="00163A6C" w:rsidP="00163A6C">
      <w:pPr>
        <w:widowControl w:val="0"/>
        <w:autoSpaceDE w:val="0"/>
        <w:autoSpaceDN w:val="0"/>
        <w:adjustRightInd w:val="0"/>
        <w:ind w:left="640" w:hanging="640"/>
        <w:rPr>
          <w:noProof/>
        </w:rPr>
      </w:pPr>
      <w:r w:rsidRPr="00163A6C">
        <w:rPr>
          <w:noProof/>
        </w:rPr>
        <w:t>[64]</w:t>
      </w:r>
      <w:r w:rsidRPr="00163A6C">
        <w:rPr>
          <w:noProof/>
        </w:rPr>
        <w:tab/>
        <w:t xml:space="preserve">Z. P. Feng and C. T. Zhang, “Prediction of membrane protein types based on the hydrophobic index of amino acids,” </w:t>
      </w:r>
      <w:r w:rsidRPr="00163A6C">
        <w:rPr>
          <w:i/>
          <w:iCs/>
          <w:noProof/>
        </w:rPr>
        <w:t>J. Protein Chem.</w:t>
      </w:r>
      <w:r w:rsidRPr="00163A6C">
        <w:rPr>
          <w:noProof/>
        </w:rPr>
        <w:t>, 2000, doi: 10.1023/A:1007091128394.</w:t>
      </w:r>
    </w:p>
    <w:p w14:paraId="535EB971" w14:textId="77777777" w:rsidR="00163A6C" w:rsidRPr="00163A6C" w:rsidRDefault="00163A6C" w:rsidP="00163A6C">
      <w:pPr>
        <w:widowControl w:val="0"/>
        <w:autoSpaceDE w:val="0"/>
        <w:autoSpaceDN w:val="0"/>
        <w:adjustRightInd w:val="0"/>
        <w:ind w:left="640" w:hanging="640"/>
        <w:rPr>
          <w:noProof/>
        </w:rPr>
      </w:pPr>
      <w:r w:rsidRPr="00163A6C">
        <w:rPr>
          <w:noProof/>
        </w:rPr>
        <w:t>[65]</w:t>
      </w:r>
      <w:r w:rsidRPr="00163A6C">
        <w:rPr>
          <w:noProof/>
        </w:rPr>
        <w:tab/>
        <w:t xml:space="preserve">R. R. Sokal and B. A. Thomson, “Population structure inferred by local spatial autocorrelation: An example from an Amerindian tribal population,” </w:t>
      </w:r>
      <w:r w:rsidRPr="00163A6C">
        <w:rPr>
          <w:i/>
          <w:iCs/>
          <w:noProof/>
        </w:rPr>
        <w:t>Am. J. Phys. Anthropol.</w:t>
      </w:r>
      <w:r w:rsidRPr="00163A6C">
        <w:rPr>
          <w:noProof/>
        </w:rPr>
        <w:t>, 2006, doi: 10.1002/ajpa.20250.</w:t>
      </w:r>
    </w:p>
    <w:p w14:paraId="73FCFA5E" w14:textId="77777777" w:rsidR="00163A6C" w:rsidRPr="00163A6C" w:rsidRDefault="00163A6C" w:rsidP="00163A6C">
      <w:pPr>
        <w:widowControl w:val="0"/>
        <w:autoSpaceDE w:val="0"/>
        <w:autoSpaceDN w:val="0"/>
        <w:adjustRightInd w:val="0"/>
        <w:ind w:left="640" w:hanging="640"/>
        <w:rPr>
          <w:noProof/>
        </w:rPr>
      </w:pPr>
      <w:r w:rsidRPr="00163A6C">
        <w:rPr>
          <w:noProof/>
        </w:rPr>
        <w:t>[66]</w:t>
      </w:r>
      <w:r w:rsidRPr="00163A6C">
        <w:rPr>
          <w:noProof/>
        </w:rPr>
        <w:tab/>
        <w:t xml:space="preserve">D. S. Horne, “Prediction of protein helix content from an autocorrelation analysis of sequence hydrophobicities,” </w:t>
      </w:r>
      <w:r w:rsidRPr="00163A6C">
        <w:rPr>
          <w:i/>
          <w:iCs/>
          <w:noProof/>
        </w:rPr>
        <w:t>Biopolymers</w:t>
      </w:r>
      <w:r w:rsidRPr="00163A6C">
        <w:rPr>
          <w:noProof/>
        </w:rPr>
        <w:t>, 1988, doi: 10.1002/bip.360270308.</w:t>
      </w:r>
    </w:p>
    <w:p w14:paraId="4B1DCB94" w14:textId="77777777" w:rsidR="00163A6C" w:rsidRPr="00163A6C" w:rsidRDefault="00163A6C" w:rsidP="00163A6C">
      <w:pPr>
        <w:widowControl w:val="0"/>
        <w:autoSpaceDE w:val="0"/>
        <w:autoSpaceDN w:val="0"/>
        <w:adjustRightInd w:val="0"/>
        <w:ind w:left="640" w:hanging="640"/>
        <w:rPr>
          <w:noProof/>
        </w:rPr>
      </w:pPr>
      <w:r w:rsidRPr="00163A6C">
        <w:rPr>
          <w:noProof/>
        </w:rPr>
        <w:t>[67]</w:t>
      </w:r>
      <w:r w:rsidRPr="00163A6C">
        <w:rPr>
          <w:noProof/>
        </w:rPr>
        <w:tab/>
        <w:t xml:space="preserve">C. Z. Cai, L. Y. Han, Z. L. Ji, X. Chen, and Y. Z. Chen, “SVM-Prot: Web-based support vector machine software for functional classification of a protein from its primary sequence,” </w:t>
      </w:r>
      <w:r w:rsidRPr="00163A6C">
        <w:rPr>
          <w:i/>
          <w:iCs/>
          <w:noProof/>
        </w:rPr>
        <w:t>Nucleic Acids Res.</w:t>
      </w:r>
      <w:r w:rsidRPr="00163A6C">
        <w:rPr>
          <w:noProof/>
        </w:rPr>
        <w:t>, 2003, doi: 10.1093/nar/gkg600.</w:t>
      </w:r>
    </w:p>
    <w:p w14:paraId="5117C81A" w14:textId="77777777" w:rsidR="00163A6C" w:rsidRPr="00163A6C" w:rsidRDefault="00163A6C" w:rsidP="00163A6C">
      <w:pPr>
        <w:widowControl w:val="0"/>
        <w:autoSpaceDE w:val="0"/>
        <w:autoSpaceDN w:val="0"/>
        <w:adjustRightInd w:val="0"/>
        <w:ind w:left="640" w:hanging="640"/>
        <w:rPr>
          <w:noProof/>
        </w:rPr>
      </w:pPr>
      <w:r w:rsidRPr="00163A6C">
        <w:rPr>
          <w:noProof/>
        </w:rPr>
        <w:t>[68]</w:t>
      </w:r>
      <w:r w:rsidRPr="00163A6C">
        <w:rPr>
          <w:noProof/>
        </w:rPr>
        <w:tab/>
        <w:t xml:space="preserve">I. Dubchak, I. Muchnik, S. R. Holbrook, and S. H. Kim, “Prediction of protein folding class using global description of amino acid sequence,” </w:t>
      </w:r>
      <w:r w:rsidRPr="00163A6C">
        <w:rPr>
          <w:i/>
          <w:iCs/>
          <w:noProof/>
        </w:rPr>
        <w:t>Proc. Natl. Acad. Sci. U. S. A.</w:t>
      </w:r>
      <w:r w:rsidRPr="00163A6C">
        <w:rPr>
          <w:noProof/>
        </w:rPr>
        <w:t>, 1995, doi: 10.1073/pnas.92.19.8700.</w:t>
      </w:r>
    </w:p>
    <w:p w14:paraId="18647766" w14:textId="77777777" w:rsidR="00163A6C" w:rsidRPr="00163A6C" w:rsidRDefault="00163A6C" w:rsidP="00163A6C">
      <w:pPr>
        <w:widowControl w:val="0"/>
        <w:autoSpaceDE w:val="0"/>
        <w:autoSpaceDN w:val="0"/>
        <w:adjustRightInd w:val="0"/>
        <w:ind w:left="640" w:hanging="640"/>
        <w:rPr>
          <w:noProof/>
        </w:rPr>
      </w:pPr>
      <w:r w:rsidRPr="00163A6C">
        <w:rPr>
          <w:noProof/>
        </w:rPr>
        <w:t>[69]</w:t>
      </w:r>
      <w:r w:rsidRPr="00163A6C">
        <w:rPr>
          <w:noProof/>
        </w:rPr>
        <w:tab/>
        <w:t xml:space="preserve">L. Y. Han, C. Z. Cai, S. L. Lo, M. C. M. Chung, and Y. Z. Chen, “Prediction of RNA-binding proteins from primary sequence by a support vector machine approach,” </w:t>
      </w:r>
      <w:r w:rsidRPr="00163A6C">
        <w:rPr>
          <w:i/>
          <w:iCs/>
          <w:noProof/>
        </w:rPr>
        <w:t>RNA</w:t>
      </w:r>
      <w:r w:rsidRPr="00163A6C">
        <w:rPr>
          <w:noProof/>
        </w:rPr>
        <w:t>, 2004, doi: 10.1261/rna.5890304.</w:t>
      </w:r>
    </w:p>
    <w:p w14:paraId="61453162" w14:textId="77777777" w:rsidR="00163A6C" w:rsidRPr="00163A6C" w:rsidRDefault="00163A6C" w:rsidP="00163A6C">
      <w:pPr>
        <w:widowControl w:val="0"/>
        <w:autoSpaceDE w:val="0"/>
        <w:autoSpaceDN w:val="0"/>
        <w:adjustRightInd w:val="0"/>
        <w:ind w:left="640" w:hanging="640"/>
        <w:rPr>
          <w:noProof/>
        </w:rPr>
      </w:pPr>
      <w:r w:rsidRPr="00163A6C">
        <w:rPr>
          <w:noProof/>
        </w:rPr>
        <w:t>[70]</w:t>
      </w:r>
      <w:r w:rsidRPr="00163A6C">
        <w:rPr>
          <w:noProof/>
        </w:rPr>
        <w:tab/>
        <w:t xml:space="preserve">J. Shen </w:t>
      </w:r>
      <w:r w:rsidRPr="00163A6C">
        <w:rPr>
          <w:i/>
          <w:iCs/>
          <w:noProof/>
        </w:rPr>
        <w:t>et al.</w:t>
      </w:r>
      <w:r w:rsidRPr="00163A6C">
        <w:rPr>
          <w:noProof/>
        </w:rPr>
        <w:t xml:space="preserve">, “Predicting protein-protein interactions based only on sequences information,” </w:t>
      </w:r>
      <w:r w:rsidRPr="00163A6C">
        <w:rPr>
          <w:i/>
          <w:iCs/>
          <w:noProof/>
        </w:rPr>
        <w:t>Proc. Natl. Acad. Sci. U. S. A.</w:t>
      </w:r>
      <w:r w:rsidRPr="00163A6C">
        <w:rPr>
          <w:noProof/>
        </w:rPr>
        <w:t>, 2007, doi: 10.1073/pnas.0607879104.</w:t>
      </w:r>
    </w:p>
    <w:p w14:paraId="368478AF" w14:textId="77777777" w:rsidR="00163A6C" w:rsidRPr="00163A6C" w:rsidRDefault="00163A6C" w:rsidP="00163A6C">
      <w:pPr>
        <w:widowControl w:val="0"/>
        <w:autoSpaceDE w:val="0"/>
        <w:autoSpaceDN w:val="0"/>
        <w:adjustRightInd w:val="0"/>
        <w:ind w:left="640" w:hanging="640"/>
        <w:rPr>
          <w:noProof/>
        </w:rPr>
      </w:pPr>
      <w:r w:rsidRPr="00163A6C">
        <w:rPr>
          <w:noProof/>
        </w:rPr>
        <w:t>[71]</w:t>
      </w:r>
      <w:r w:rsidRPr="00163A6C">
        <w:rPr>
          <w:noProof/>
        </w:rPr>
        <w:tab/>
        <w:t xml:space="preserve">K. C. Chou, “Prediction of protein cellular attributes using pseudo-amino acid composition,” </w:t>
      </w:r>
      <w:r w:rsidRPr="00163A6C">
        <w:rPr>
          <w:i/>
          <w:iCs/>
          <w:noProof/>
        </w:rPr>
        <w:t>Proteins Struct. Funct. Genet.</w:t>
      </w:r>
      <w:r w:rsidRPr="00163A6C">
        <w:rPr>
          <w:noProof/>
        </w:rPr>
        <w:t>, 2001, doi: 10.1002/prot.1035.</w:t>
      </w:r>
    </w:p>
    <w:p w14:paraId="1316A3A0" w14:textId="77777777" w:rsidR="00163A6C" w:rsidRPr="00163A6C" w:rsidRDefault="00163A6C" w:rsidP="00163A6C">
      <w:pPr>
        <w:widowControl w:val="0"/>
        <w:autoSpaceDE w:val="0"/>
        <w:autoSpaceDN w:val="0"/>
        <w:adjustRightInd w:val="0"/>
        <w:ind w:left="640" w:hanging="640"/>
        <w:rPr>
          <w:noProof/>
        </w:rPr>
      </w:pPr>
      <w:r w:rsidRPr="00163A6C">
        <w:rPr>
          <w:noProof/>
        </w:rPr>
        <w:t>[72]</w:t>
      </w:r>
      <w:r w:rsidRPr="00163A6C">
        <w:rPr>
          <w:noProof/>
        </w:rPr>
        <w:tab/>
        <w:t xml:space="preserve">T. Liu, X. Zheng, and J. Wang, “Prediction of protein structural class for low-similarity sequences using support vector machine and PSI-BLAST profile,” </w:t>
      </w:r>
      <w:r w:rsidRPr="00163A6C">
        <w:rPr>
          <w:i/>
          <w:iCs/>
          <w:noProof/>
        </w:rPr>
        <w:t>Biochimie</w:t>
      </w:r>
      <w:r w:rsidRPr="00163A6C">
        <w:rPr>
          <w:noProof/>
        </w:rPr>
        <w:t>, 2010, doi: 10.1016/j.biochi.2010.06.013.</w:t>
      </w:r>
    </w:p>
    <w:p w14:paraId="668FE0A1" w14:textId="77777777" w:rsidR="00163A6C" w:rsidRPr="00163A6C" w:rsidRDefault="00163A6C" w:rsidP="00163A6C">
      <w:pPr>
        <w:widowControl w:val="0"/>
        <w:autoSpaceDE w:val="0"/>
        <w:autoSpaceDN w:val="0"/>
        <w:adjustRightInd w:val="0"/>
        <w:ind w:left="640" w:hanging="640"/>
        <w:rPr>
          <w:noProof/>
        </w:rPr>
      </w:pPr>
      <w:r w:rsidRPr="00163A6C">
        <w:rPr>
          <w:noProof/>
        </w:rPr>
        <w:lastRenderedPageBreak/>
        <w:t>[73]</w:t>
      </w:r>
      <w:r w:rsidRPr="00163A6C">
        <w:rPr>
          <w:noProof/>
        </w:rPr>
        <w:tab/>
        <w:t xml:space="preserve">T. Liu, X. Geng, X. Zheng, R. Li, and J. Wang, “Accurate prediction of protein structural class using auto covariance transformation of PSI-BLAST profiles,” </w:t>
      </w:r>
      <w:r w:rsidRPr="00163A6C">
        <w:rPr>
          <w:i/>
          <w:iCs/>
          <w:noProof/>
        </w:rPr>
        <w:t>Amino Acids</w:t>
      </w:r>
      <w:r w:rsidRPr="00163A6C">
        <w:rPr>
          <w:noProof/>
        </w:rPr>
        <w:t>, 2012, doi: 10.1007/s00726-011-0964-5.</w:t>
      </w:r>
    </w:p>
    <w:p w14:paraId="38A96079" w14:textId="77777777" w:rsidR="00163A6C" w:rsidRPr="00163A6C" w:rsidRDefault="00163A6C" w:rsidP="00163A6C">
      <w:pPr>
        <w:widowControl w:val="0"/>
        <w:autoSpaceDE w:val="0"/>
        <w:autoSpaceDN w:val="0"/>
        <w:adjustRightInd w:val="0"/>
        <w:ind w:left="640" w:hanging="640"/>
        <w:rPr>
          <w:noProof/>
        </w:rPr>
      </w:pPr>
      <w:r w:rsidRPr="00163A6C">
        <w:rPr>
          <w:noProof/>
        </w:rPr>
        <w:t>[74]</w:t>
      </w:r>
      <w:r w:rsidRPr="00163A6C">
        <w:rPr>
          <w:noProof/>
        </w:rPr>
        <w:tab/>
        <w:t xml:space="preserve">Y. Guo, L. Yu, Z. Wen, and M. Li, “Using support vector machine combined with auto covariance to predict protein-protein interactions from protein sequences,” </w:t>
      </w:r>
      <w:r w:rsidRPr="00163A6C">
        <w:rPr>
          <w:i/>
          <w:iCs/>
          <w:noProof/>
        </w:rPr>
        <w:t>Nucleic Acids Res.</w:t>
      </w:r>
      <w:r w:rsidRPr="00163A6C">
        <w:rPr>
          <w:noProof/>
        </w:rPr>
        <w:t>, 2008, doi: 10.1093/nar/gkn159.</w:t>
      </w:r>
    </w:p>
    <w:p w14:paraId="54E6CF95" w14:textId="77777777" w:rsidR="00163A6C" w:rsidRPr="00163A6C" w:rsidRDefault="00163A6C" w:rsidP="00163A6C">
      <w:pPr>
        <w:widowControl w:val="0"/>
        <w:autoSpaceDE w:val="0"/>
        <w:autoSpaceDN w:val="0"/>
        <w:adjustRightInd w:val="0"/>
        <w:ind w:left="640" w:hanging="640"/>
        <w:rPr>
          <w:noProof/>
        </w:rPr>
      </w:pPr>
      <w:r w:rsidRPr="00163A6C">
        <w:rPr>
          <w:noProof/>
        </w:rPr>
        <w:t>[75]</w:t>
      </w:r>
      <w:r w:rsidRPr="00163A6C">
        <w:rPr>
          <w:noProof/>
        </w:rPr>
        <w:tab/>
        <w:t xml:space="preserve">S. Ding, Y. Li, Z. Shi, and S. Yan, “A protein structural classes prediction method based on predicted secondary structure and PSI-BLAST profile,” </w:t>
      </w:r>
      <w:r w:rsidRPr="00163A6C">
        <w:rPr>
          <w:i/>
          <w:iCs/>
          <w:noProof/>
        </w:rPr>
        <w:t>Biochimie</w:t>
      </w:r>
      <w:r w:rsidRPr="00163A6C">
        <w:rPr>
          <w:noProof/>
        </w:rPr>
        <w:t>, 2014, doi: 10.1016/j.biochi.2013.09.013.</w:t>
      </w:r>
    </w:p>
    <w:p w14:paraId="35B667DD" w14:textId="77777777" w:rsidR="00163A6C" w:rsidRPr="00163A6C" w:rsidRDefault="00163A6C" w:rsidP="00163A6C">
      <w:pPr>
        <w:widowControl w:val="0"/>
        <w:autoSpaceDE w:val="0"/>
        <w:autoSpaceDN w:val="0"/>
        <w:adjustRightInd w:val="0"/>
        <w:ind w:left="640" w:hanging="640"/>
        <w:rPr>
          <w:noProof/>
        </w:rPr>
      </w:pPr>
      <w:r w:rsidRPr="00163A6C">
        <w:rPr>
          <w:noProof/>
        </w:rPr>
        <w:t>[76]</w:t>
      </w:r>
      <w:r w:rsidRPr="00163A6C">
        <w:rPr>
          <w:noProof/>
        </w:rPr>
        <w:tab/>
        <w:t xml:space="preserve">P. Tao, T. Liu, X. Li, and L. Chen, “Prediction of protein structural class using tri-gram probabilities of position-specific scoring matrix and recursive feature elimination,” </w:t>
      </w:r>
      <w:r w:rsidRPr="00163A6C">
        <w:rPr>
          <w:i/>
          <w:iCs/>
          <w:noProof/>
        </w:rPr>
        <w:t>Amino Acids</w:t>
      </w:r>
      <w:r w:rsidRPr="00163A6C">
        <w:rPr>
          <w:noProof/>
        </w:rPr>
        <w:t>, 2015, doi: 10.1007/s00726-014-1878-9.</w:t>
      </w:r>
    </w:p>
    <w:p w14:paraId="31BB4FDE" w14:textId="77777777" w:rsidR="00163A6C" w:rsidRPr="00163A6C" w:rsidRDefault="00163A6C" w:rsidP="00163A6C">
      <w:pPr>
        <w:widowControl w:val="0"/>
        <w:autoSpaceDE w:val="0"/>
        <w:autoSpaceDN w:val="0"/>
        <w:adjustRightInd w:val="0"/>
        <w:ind w:left="640" w:hanging="640"/>
        <w:rPr>
          <w:noProof/>
        </w:rPr>
      </w:pPr>
      <w:r w:rsidRPr="00163A6C">
        <w:rPr>
          <w:noProof/>
        </w:rPr>
        <w:t>[77]</w:t>
      </w:r>
      <w:r w:rsidRPr="00163A6C">
        <w:rPr>
          <w:noProof/>
        </w:rPr>
        <w:tab/>
        <w:t xml:space="preserve">L. Zhang, X. Zhao, and L. Kong, “Predict protein structural class for low-similarity sequences by evolutionary difference information into the general form of Chou[U+05F3]s pseudo amino acid composition,” </w:t>
      </w:r>
      <w:r w:rsidRPr="00163A6C">
        <w:rPr>
          <w:i/>
          <w:iCs/>
          <w:noProof/>
        </w:rPr>
        <w:t>J. Theor. Biol.</w:t>
      </w:r>
      <w:r w:rsidRPr="00163A6C">
        <w:rPr>
          <w:noProof/>
        </w:rPr>
        <w:t>, 2014, doi: 10.1016/j.jtbi.2014.04.008.</w:t>
      </w:r>
    </w:p>
    <w:p w14:paraId="79F3D588" w14:textId="77777777" w:rsidR="00163A6C" w:rsidRPr="00163A6C" w:rsidRDefault="00163A6C" w:rsidP="00163A6C">
      <w:pPr>
        <w:widowControl w:val="0"/>
        <w:autoSpaceDE w:val="0"/>
        <w:autoSpaceDN w:val="0"/>
        <w:adjustRightInd w:val="0"/>
        <w:ind w:left="640" w:hanging="640"/>
        <w:rPr>
          <w:noProof/>
        </w:rPr>
      </w:pPr>
      <w:r w:rsidRPr="00163A6C">
        <w:rPr>
          <w:noProof/>
        </w:rPr>
        <w:t>[78]</w:t>
      </w:r>
      <w:r w:rsidRPr="00163A6C">
        <w:rPr>
          <w:noProof/>
        </w:rPr>
        <w:tab/>
        <w:t xml:space="preserve">S. Zhang, F. Ye, and X. Yuan, “Using principal component analysis and support vector machine to predict protein structural class for low-similarity sequences via PSSM,” </w:t>
      </w:r>
      <w:r w:rsidRPr="00163A6C">
        <w:rPr>
          <w:i/>
          <w:iCs/>
          <w:noProof/>
        </w:rPr>
        <w:t>J. Biomol. Struct. Dyn.</w:t>
      </w:r>
      <w:r w:rsidRPr="00163A6C">
        <w:rPr>
          <w:noProof/>
        </w:rPr>
        <w:t>, 2012, doi: 10.1080/07391102.2011.672627.</w:t>
      </w:r>
    </w:p>
    <w:p w14:paraId="1A53B31A" w14:textId="77777777" w:rsidR="00163A6C" w:rsidRPr="00163A6C" w:rsidRDefault="00163A6C" w:rsidP="00163A6C">
      <w:pPr>
        <w:widowControl w:val="0"/>
        <w:autoSpaceDE w:val="0"/>
        <w:autoSpaceDN w:val="0"/>
        <w:adjustRightInd w:val="0"/>
        <w:ind w:left="640" w:hanging="640"/>
        <w:rPr>
          <w:noProof/>
        </w:rPr>
      </w:pPr>
      <w:r w:rsidRPr="00163A6C">
        <w:rPr>
          <w:noProof/>
        </w:rPr>
        <w:t>[79]</w:t>
      </w:r>
      <w:r w:rsidRPr="00163A6C">
        <w:rPr>
          <w:noProof/>
        </w:rPr>
        <w:tab/>
        <w:t xml:space="preserve">H. Saini, G. Raicar, S. Lal, A. Dehzangi, S. Imoto, and A. Sharma, “Protein Fold Recognition Using Genetic Algorithm Optimized Voting Scheme and Profile Bigram,” </w:t>
      </w:r>
      <w:r w:rsidRPr="00163A6C">
        <w:rPr>
          <w:i/>
          <w:iCs/>
          <w:noProof/>
        </w:rPr>
        <w:t>J. Softw.</w:t>
      </w:r>
      <w:r w:rsidRPr="00163A6C">
        <w:rPr>
          <w:noProof/>
        </w:rPr>
        <w:t>, 2016, doi: 10.17706/jsw.11.8.756-767.</w:t>
      </w:r>
    </w:p>
    <w:p w14:paraId="180AA71E" w14:textId="77777777" w:rsidR="00163A6C" w:rsidRPr="00163A6C" w:rsidRDefault="00163A6C" w:rsidP="00163A6C">
      <w:pPr>
        <w:widowControl w:val="0"/>
        <w:autoSpaceDE w:val="0"/>
        <w:autoSpaceDN w:val="0"/>
        <w:adjustRightInd w:val="0"/>
        <w:ind w:left="640" w:hanging="640"/>
        <w:rPr>
          <w:noProof/>
        </w:rPr>
      </w:pPr>
      <w:r w:rsidRPr="00163A6C">
        <w:rPr>
          <w:noProof/>
        </w:rPr>
        <w:t>[80]</w:t>
      </w:r>
      <w:r w:rsidRPr="00163A6C">
        <w:rPr>
          <w:noProof/>
        </w:rPr>
        <w:tab/>
        <w:t xml:space="preserve">J. Zahiri, O. Yaghoubi, M. Mohammad-Noori, R. Ebrahimpour, and A. Masoudi-Nejad, “PPIevo: Protein-protein interaction prediction from PSSM based evolutionary information,” </w:t>
      </w:r>
      <w:r w:rsidRPr="00163A6C">
        <w:rPr>
          <w:i/>
          <w:iCs/>
          <w:noProof/>
        </w:rPr>
        <w:t>Genomics</w:t>
      </w:r>
      <w:r w:rsidRPr="00163A6C">
        <w:rPr>
          <w:noProof/>
        </w:rPr>
        <w:t>, 2013, doi: 10.1016/j.ygeno.2013.05.006.</w:t>
      </w:r>
    </w:p>
    <w:p w14:paraId="6BB9E5FD" w14:textId="77777777" w:rsidR="00163A6C" w:rsidRPr="00163A6C" w:rsidRDefault="00163A6C" w:rsidP="00163A6C">
      <w:pPr>
        <w:widowControl w:val="0"/>
        <w:autoSpaceDE w:val="0"/>
        <w:autoSpaceDN w:val="0"/>
        <w:adjustRightInd w:val="0"/>
        <w:ind w:left="640" w:hanging="640"/>
        <w:rPr>
          <w:noProof/>
        </w:rPr>
      </w:pPr>
      <w:r w:rsidRPr="00163A6C">
        <w:rPr>
          <w:noProof/>
        </w:rPr>
        <w:t>[81]</w:t>
      </w:r>
      <w:r w:rsidRPr="00163A6C">
        <w:rPr>
          <w:noProof/>
        </w:rPr>
        <w:tab/>
        <w:t xml:space="preserve">K. C. Chou and H. Bin Shen, “MemType-2L: A Web server for predicting membrane proteins and their types by incorporating evolution information through Pse-PSSM,” </w:t>
      </w:r>
      <w:r w:rsidRPr="00163A6C">
        <w:rPr>
          <w:i/>
          <w:iCs/>
          <w:noProof/>
        </w:rPr>
        <w:t>Biochem. Biophys. Res. Commun.</w:t>
      </w:r>
      <w:r w:rsidRPr="00163A6C">
        <w:rPr>
          <w:noProof/>
        </w:rPr>
        <w:t>, 2007, doi: 10.1016/j.bbrc.2007.06.027.</w:t>
      </w:r>
    </w:p>
    <w:p w14:paraId="55B90EAC" w14:textId="77777777" w:rsidR="00163A6C" w:rsidRPr="00163A6C" w:rsidRDefault="00163A6C" w:rsidP="00163A6C">
      <w:pPr>
        <w:widowControl w:val="0"/>
        <w:autoSpaceDE w:val="0"/>
        <w:autoSpaceDN w:val="0"/>
        <w:adjustRightInd w:val="0"/>
        <w:ind w:left="640" w:hanging="640"/>
        <w:rPr>
          <w:noProof/>
        </w:rPr>
      </w:pPr>
      <w:r w:rsidRPr="00163A6C">
        <w:rPr>
          <w:noProof/>
        </w:rPr>
        <w:t>[82]</w:t>
      </w:r>
      <w:r w:rsidRPr="00163A6C">
        <w:rPr>
          <w:noProof/>
        </w:rPr>
        <w:tab/>
        <w:t>E. Y. T. Juan, W. J. Li, J. H. Jhang, and C. H. Chiu, “Predicting protein subcellular localizations for gram-negative bacteria using DP-PSSM and support vector machines,” 2009, doi: 10.1109/CISIS.2009.194.</w:t>
      </w:r>
    </w:p>
    <w:p w14:paraId="3774CEC0" w14:textId="77777777" w:rsidR="00163A6C" w:rsidRPr="00163A6C" w:rsidRDefault="00163A6C" w:rsidP="00163A6C">
      <w:pPr>
        <w:widowControl w:val="0"/>
        <w:autoSpaceDE w:val="0"/>
        <w:autoSpaceDN w:val="0"/>
        <w:adjustRightInd w:val="0"/>
        <w:ind w:left="640" w:hanging="640"/>
        <w:rPr>
          <w:noProof/>
        </w:rPr>
      </w:pPr>
      <w:r w:rsidRPr="00163A6C">
        <w:rPr>
          <w:noProof/>
        </w:rPr>
        <w:t>[83]</w:t>
      </w:r>
      <w:r w:rsidRPr="00163A6C">
        <w:rPr>
          <w:noProof/>
        </w:rPr>
        <w:tab/>
        <w:t xml:space="preserve">L. Zou, C. Nan, F. Hu, and J. Hancock, “Accurate prediction of bacterial type IV secreted effectors using amino acid composition and PSSM profiles,” </w:t>
      </w:r>
      <w:r w:rsidRPr="00163A6C">
        <w:rPr>
          <w:i/>
          <w:iCs/>
          <w:noProof/>
        </w:rPr>
        <w:t>Bioinformatics</w:t>
      </w:r>
      <w:r w:rsidRPr="00163A6C">
        <w:rPr>
          <w:noProof/>
        </w:rPr>
        <w:t>, 2013, doi: 10.1093/bioinformatics/btt554.</w:t>
      </w:r>
    </w:p>
    <w:p w14:paraId="172C75AB" w14:textId="77777777" w:rsidR="00163A6C" w:rsidRPr="00163A6C" w:rsidRDefault="00163A6C" w:rsidP="00163A6C">
      <w:pPr>
        <w:widowControl w:val="0"/>
        <w:autoSpaceDE w:val="0"/>
        <w:autoSpaceDN w:val="0"/>
        <w:adjustRightInd w:val="0"/>
        <w:ind w:left="640" w:hanging="640"/>
        <w:rPr>
          <w:noProof/>
        </w:rPr>
      </w:pPr>
      <w:r w:rsidRPr="00163A6C">
        <w:rPr>
          <w:noProof/>
        </w:rPr>
        <w:t>[84]</w:t>
      </w:r>
      <w:r w:rsidRPr="00163A6C">
        <w:rPr>
          <w:noProof/>
        </w:rPr>
        <w:tab/>
        <w:t>C. W. Cheng, E. C. Y. Su, J. K. Hwang, T. Y. Sung, and W. L. Hsu, “Predicting RNA-binding sites of proteins using support vector machines and evolutionary information,” 2008, doi: 10.1186/1471-2105-9-S12-S6.</w:t>
      </w:r>
    </w:p>
    <w:p w14:paraId="1FAAD366" w14:textId="77777777" w:rsidR="00163A6C" w:rsidRPr="00163A6C" w:rsidRDefault="00163A6C" w:rsidP="00163A6C">
      <w:pPr>
        <w:widowControl w:val="0"/>
        <w:autoSpaceDE w:val="0"/>
        <w:autoSpaceDN w:val="0"/>
        <w:adjustRightInd w:val="0"/>
        <w:ind w:left="640" w:hanging="640"/>
        <w:rPr>
          <w:noProof/>
        </w:rPr>
      </w:pPr>
      <w:r w:rsidRPr="00163A6C">
        <w:rPr>
          <w:noProof/>
        </w:rPr>
        <w:t>[85]</w:t>
      </w:r>
      <w:r w:rsidRPr="00163A6C">
        <w:rPr>
          <w:noProof/>
        </w:rPr>
        <w:tab/>
        <w:t xml:space="preserve">J. C. Jeong, X. Lin, and X. W. Chen, “On position-specific scoring matrix for protein function prediction,” </w:t>
      </w:r>
      <w:r w:rsidRPr="00163A6C">
        <w:rPr>
          <w:i/>
          <w:iCs/>
          <w:noProof/>
        </w:rPr>
        <w:t>IEEE/ACM Trans. Comput. Biol. Bioinforma.</w:t>
      </w:r>
      <w:r w:rsidRPr="00163A6C">
        <w:rPr>
          <w:noProof/>
        </w:rPr>
        <w:t>, 2011, doi: 10.1109/TCBB.2010.93.</w:t>
      </w:r>
    </w:p>
    <w:p w14:paraId="777CC552" w14:textId="77777777" w:rsidR="00163A6C" w:rsidRPr="00163A6C" w:rsidRDefault="00163A6C" w:rsidP="00163A6C">
      <w:pPr>
        <w:widowControl w:val="0"/>
        <w:autoSpaceDE w:val="0"/>
        <w:autoSpaceDN w:val="0"/>
        <w:adjustRightInd w:val="0"/>
        <w:ind w:left="640" w:hanging="640"/>
        <w:rPr>
          <w:noProof/>
        </w:rPr>
      </w:pPr>
      <w:r w:rsidRPr="00163A6C">
        <w:rPr>
          <w:noProof/>
        </w:rPr>
        <w:t>[86]</w:t>
      </w:r>
      <w:r w:rsidRPr="00163A6C">
        <w:rPr>
          <w:noProof/>
        </w:rPr>
        <w:tab/>
        <w:t xml:space="preserve">J. Palme, S. Hochreiter, and U. Bodenhofer, “KeBABS: An R package for kernel-based analysis of biological sequences,” </w:t>
      </w:r>
      <w:r w:rsidRPr="00163A6C">
        <w:rPr>
          <w:i/>
          <w:iCs/>
          <w:noProof/>
        </w:rPr>
        <w:t>Bioinformatics</w:t>
      </w:r>
      <w:r w:rsidRPr="00163A6C">
        <w:rPr>
          <w:noProof/>
        </w:rPr>
        <w:t>, 2015, doi: 10.1093/bioinformatics/btv176.</w:t>
      </w:r>
    </w:p>
    <w:p w14:paraId="08AACFC1" w14:textId="77777777" w:rsidR="00163A6C" w:rsidRPr="00163A6C" w:rsidRDefault="00163A6C" w:rsidP="00163A6C">
      <w:pPr>
        <w:widowControl w:val="0"/>
        <w:autoSpaceDE w:val="0"/>
        <w:autoSpaceDN w:val="0"/>
        <w:adjustRightInd w:val="0"/>
        <w:ind w:left="640" w:hanging="640"/>
        <w:rPr>
          <w:noProof/>
        </w:rPr>
      </w:pPr>
      <w:r w:rsidRPr="00163A6C">
        <w:rPr>
          <w:noProof/>
        </w:rPr>
        <w:t>[87]</w:t>
      </w:r>
      <w:r w:rsidRPr="00163A6C">
        <w:rPr>
          <w:noProof/>
        </w:rPr>
        <w:tab/>
        <w:t xml:space="preserve">NumPy, “NumPy — NumPy,” </w:t>
      </w:r>
      <w:r w:rsidRPr="00163A6C">
        <w:rPr>
          <w:i/>
          <w:iCs/>
          <w:noProof/>
        </w:rPr>
        <w:t>NumPy Website</w:t>
      </w:r>
      <w:r w:rsidRPr="00163A6C">
        <w:rPr>
          <w:noProof/>
        </w:rPr>
        <w:t>, 2017. .</w:t>
      </w:r>
    </w:p>
    <w:p w14:paraId="1BF0E76C" w14:textId="77777777" w:rsidR="00163A6C" w:rsidRPr="00163A6C" w:rsidRDefault="00163A6C" w:rsidP="00163A6C">
      <w:pPr>
        <w:widowControl w:val="0"/>
        <w:autoSpaceDE w:val="0"/>
        <w:autoSpaceDN w:val="0"/>
        <w:adjustRightInd w:val="0"/>
        <w:ind w:left="640" w:hanging="640"/>
        <w:rPr>
          <w:noProof/>
        </w:rPr>
      </w:pPr>
      <w:r w:rsidRPr="00163A6C">
        <w:rPr>
          <w:noProof/>
        </w:rPr>
        <w:t>[88]</w:t>
      </w:r>
      <w:r w:rsidRPr="00163A6C">
        <w:rPr>
          <w:noProof/>
        </w:rPr>
        <w:tab/>
        <w:t xml:space="preserve">S. Kawashima and M. Kanehisa, “AAindex: Amino acid index database,” </w:t>
      </w:r>
      <w:r w:rsidRPr="00163A6C">
        <w:rPr>
          <w:i/>
          <w:iCs/>
          <w:noProof/>
        </w:rPr>
        <w:t>Nucleic Acids Research</w:t>
      </w:r>
      <w:r w:rsidRPr="00163A6C">
        <w:rPr>
          <w:noProof/>
        </w:rPr>
        <w:t>. 2000, doi: 10.1093/nar/28.1.374.</w:t>
      </w:r>
    </w:p>
    <w:p w14:paraId="03EAD894" w14:textId="77777777" w:rsidR="00163A6C" w:rsidRPr="00163A6C" w:rsidRDefault="00163A6C" w:rsidP="00163A6C">
      <w:pPr>
        <w:widowControl w:val="0"/>
        <w:autoSpaceDE w:val="0"/>
        <w:autoSpaceDN w:val="0"/>
        <w:adjustRightInd w:val="0"/>
        <w:ind w:left="640" w:hanging="640"/>
        <w:rPr>
          <w:noProof/>
        </w:rPr>
      </w:pPr>
      <w:r w:rsidRPr="00163A6C">
        <w:rPr>
          <w:noProof/>
        </w:rPr>
        <w:t>[89]</w:t>
      </w:r>
      <w:r w:rsidRPr="00163A6C">
        <w:rPr>
          <w:noProof/>
        </w:rPr>
        <w:tab/>
        <w:t xml:space="preserve">B. E. Suzek, H. Huang, P. McGarvey, R. Mazumder, and C. H. Wu, “UniRef: </w:t>
      </w:r>
      <w:r w:rsidRPr="00163A6C">
        <w:rPr>
          <w:noProof/>
        </w:rPr>
        <w:lastRenderedPageBreak/>
        <w:t xml:space="preserve">Comprehensive and non-redundant UniProt reference clusters,” </w:t>
      </w:r>
      <w:r w:rsidRPr="00163A6C">
        <w:rPr>
          <w:i/>
          <w:iCs/>
          <w:noProof/>
        </w:rPr>
        <w:t>Bioinformatics</w:t>
      </w:r>
      <w:r w:rsidRPr="00163A6C">
        <w:rPr>
          <w:noProof/>
        </w:rPr>
        <w:t>, 2007, doi: 10.1093/bioinformatics/btm098.</w:t>
      </w:r>
    </w:p>
    <w:p w14:paraId="63835E09" w14:textId="77777777" w:rsidR="00163A6C" w:rsidRPr="00163A6C" w:rsidRDefault="00163A6C" w:rsidP="00163A6C">
      <w:pPr>
        <w:widowControl w:val="0"/>
        <w:autoSpaceDE w:val="0"/>
        <w:autoSpaceDN w:val="0"/>
        <w:adjustRightInd w:val="0"/>
        <w:ind w:left="640" w:hanging="640"/>
        <w:rPr>
          <w:noProof/>
        </w:rPr>
      </w:pPr>
      <w:r w:rsidRPr="00163A6C">
        <w:rPr>
          <w:noProof/>
        </w:rPr>
        <w:t>[90]</w:t>
      </w:r>
      <w:r w:rsidRPr="00163A6C">
        <w:rPr>
          <w:noProof/>
        </w:rPr>
        <w:tab/>
        <w:t xml:space="preserve">T. Li, K. Fan, J. Wang, and W. Wang, “Reduction of protein sequence complexity by residue grouping,” </w:t>
      </w:r>
      <w:r w:rsidRPr="00163A6C">
        <w:rPr>
          <w:i/>
          <w:iCs/>
          <w:noProof/>
        </w:rPr>
        <w:t>Protein Eng.</w:t>
      </w:r>
      <w:r w:rsidRPr="00163A6C">
        <w:rPr>
          <w:noProof/>
        </w:rPr>
        <w:t>, 2003, doi: 10.1093/protein/gzg044.</w:t>
      </w:r>
    </w:p>
    <w:p w14:paraId="41BB68EB" w14:textId="77777777" w:rsidR="00163A6C" w:rsidRPr="00163A6C" w:rsidRDefault="00163A6C" w:rsidP="00163A6C">
      <w:pPr>
        <w:widowControl w:val="0"/>
        <w:autoSpaceDE w:val="0"/>
        <w:autoSpaceDN w:val="0"/>
        <w:adjustRightInd w:val="0"/>
        <w:ind w:left="640" w:hanging="640"/>
        <w:rPr>
          <w:noProof/>
        </w:rPr>
      </w:pPr>
      <w:r w:rsidRPr="00163A6C">
        <w:rPr>
          <w:noProof/>
        </w:rPr>
        <w:t>[91]</w:t>
      </w:r>
      <w:r w:rsidRPr="00163A6C">
        <w:rPr>
          <w:noProof/>
        </w:rPr>
        <w:tab/>
        <w:t>B. E. Boser, I. M. Guyon, and V. N. Vapnik, “Training algorithm for optimal margin classifiers,” 1992, doi: 10.1145/130385.130401.</w:t>
      </w:r>
    </w:p>
    <w:p w14:paraId="4DB4DD8E" w14:textId="77777777" w:rsidR="00163A6C" w:rsidRPr="00163A6C" w:rsidRDefault="00163A6C" w:rsidP="00163A6C">
      <w:pPr>
        <w:widowControl w:val="0"/>
        <w:autoSpaceDE w:val="0"/>
        <w:autoSpaceDN w:val="0"/>
        <w:adjustRightInd w:val="0"/>
        <w:ind w:left="640" w:hanging="640"/>
        <w:rPr>
          <w:noProof/>
        </w:rPr>
      </w:pPr>
      <w:r w:rsidRPr="00163A6C">
        <w:rPr>
          <w:noProof/>
        </w:rPr>
        <w:t>[92]</w:t>
      </w:r>
      <w:r w:rsidRPr="00163A6C">
        <w:rPr>
          <w:noProof/>
        </w:rPr>
        <w:tab/>
        <w:t xml:space="preserve">M. Aly and &lt;malaa@caltech Edu&gt;, “Survey on multiclass classification methods,” </w:t>
      </w:r>
      <w:r w:rsidRPr="00163A6C">
        <w:rPr>
          <w:i/>
          <w:iCs/>
          <w:noProof/>
        </w:rPr>
        <w:t>Neural Netw</w:t>
      </w:r>
      <w:r w:rsidRPr="00163A6C">
        <w:rPr>
          <w:noProof/>
        </w:rPr>
        <w:t>, 2005.</w:t>
      </w:r>
    </w:p>
    <w:p w14:paraId="2EA476CA" w14:textId="77777777" w:rsidR="00163A6C" w:rsidRPr="00163A6C" w:rsidRDefault="00163A6C" w:rsidP="00163A6C">
      <w:pPr>
        <w:widowControl w:val="0"/>
        <w:autoSpaceDE w:val="0"/>
        <w:autoSpaceDN w:val="0"/>
        <w:adjustRightInd w:val="0"/>
        <w:ind w:left="640" w:hanging="640"/>
        <w:rPr>
          <w:noProof/>
        </w:rPr>
      </w:pPr>
      <w:r w:rsidRPr="00163A6C">
        <w:rPr>
          <w:noProof/>
        </w:rPr>
        <w:t>[93]</w:t>
      </w:r>
      <w:r w:rsidRPr="00163A6C">
        <w:rPr>
          <w:noProof/>
        </w:rPr>
        <w:tab/>
        <w:t xml:space="preserve">F. Pedregosa </w:t>
      </w:r>
      <w:r w:rsidRPr="00163A6C">
        <w:rPr>
          <w:i/>
          <w:iCs/>
          <w:noProof/>
        </w:rPr>
        <w:t>et al.</w:t>
      </w:r>
      <w:r w:rsidRPr="00163A6C">
        <w:rPr>
          <w:noProof/>
        </w:rPr>
        <w:t xml:space="preserve">, “Scikit-learn: Machine learning in Python,” </w:t>
      </w:r>
      <w:r w:rsidRPr="00163A6C">
        <w:rPr>
          <w:i/>
          <w:iCs/>
          <w:noProof/>
        </w:rPr>
        <w:t>J. Mach. Learn. Res.</w:t>
      </w:r>
      <w:r w:rsidRPr="00163A6C">
        <w:rPr>
          <w:noProof/>
        </w:rPr>
        <w:t>, 2011.</w:t>
      </w:r>
    </w:p>
    <w:p w14:paraId="766DF3ED" w14:textId="77777777" w:rsidR="00163A6C" w:rsidRPr="00163A6C" w:rsidRDefault="00163A6C" w:rsidP="00163A6C">
      <w:pPr>
        <w:widowControl w:val="0"/>
        <w:autoSpaceDE w:val="0"/>
        <w:autoSpaceDN w:val="0"/>
        <w:adjustRightInd w:val="0"/>
        <w:ind w:left="640" w:hanging="640"/>
        <w:rPr>
          <w:noProof/>
        </w:rPr>
      </w:pPr>
      <w:r w:rsidRPr="00163A6C">
        <w:rPr>
          <w:noProof/>
        </w:rPr>
        <w:t>[94]</w:t>
      </w:r>
      <w:r w:rsidRPr="00163A6C">
        <w:rPr>
          <w:noProof/>
        </w:rPr>
        <w:tab/>
        <w:t xml:space="preserve">G. P. Rédei, “BLASTP,” in </w:t>
      </w:r>
      <w:r w:rsidRPr="00163A6C">
        <w:rPr>
          <w:i/>
          <w:iCs/>
          <w:noProof/>
        </w:rPr>
        <w:t>Encyclopedia of Genetics, Genomics, Proteomics and Informatics</w:t>
      </w:r>
      <w:r w:rsidRPr="00163A6C">
        <w:rPr>
          <w:noProof/>
        </w:rPr>
        <w:t>, 2008.</w:t>
      </w:r>
    </w:p>
    <w:p w14:paraId="6C433BE4" w14:textId="7333D56A" w:rsidR="00FE4F3B" w:rsidRPr="00FE4F3B" w:rsidRDefault="00F71C4F" w:rsidP="00163A6C">
      <w:pPr>
        <w:widowControl w:val="0"/>
        <w:autoSpaceDE w:val="0"/>
        <w:autoSpaceDN w:val="0"/>
        <w:adjustRightInd w:val="0"/>
        <w:ind w:left="640" w:hanging="640"/>
      </w:pPr>
      <w:r>
        <w:fldChar w:fldCharType="end"/>
      </w:r>
    </w:p>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1F2D"/>
    <w:rsid w:val="00006D63"/>
    <w:rsid w:val="000078B3"/>
    <w:rsid w:val="0001009E"/>
    <w:rsid w:val="0001231C"/>
    <w:rsid w:val="00024A1B"/>
    <w:rsid w:val="000256FA"/>
    <w:rsid w:val="0002703C"/>
    <w:rsid w:val="00027CF3"/>
    <w:rsid w:val="00030EE4"/>
    <w:rsid w:val="0003247A"/>
    <w:rsid w:val="00040D4B"/>
    <w:rsid w:val="00055654"/>
    <w:rsid w:val="000667FA"/>
    <w:rsid w:val="00073147"/>
    <w:rsid w:val="000759BB"/>
    <w:rsid w:val="00076959"/>
    <w:rsid w:val="000841E8"/>
    <w:rsid w:val="00086253"/>
    <w:rsid w:val="000871F8"/>
    <w:rsid w:val="00092FCC"/>
    <w:rsid w:val="00093409"/>
    <w:rsid w:val="000A59B2"/>
    <w:rsid w:val="000B37BE"/>
    <w:rsid w:val="000B76BD"/>
    <w:rsid w:val="000C4997"/>
    <w:rsid w:val="000D54C8"/>
    <w:rsid w:val="000D76C5"/>
    <w:rsid w:val="000E4F12"/>
    <w:rsid w:val="00103A7B"/>
    <w:rsid w:val="00103D10"/>
    <w:rsid w:val="00105045"/>
    <w:rsid w:val="001104BF"/>
    <w:rsid w:val="00110CDC"/>
    <w:rsid w:val="00120ED9"/>
    <w:rsid w:val="00130F18"/>
    <w:rsid w:val="00131486"/>
    <w:rsid w:val="00147608"/>
    <w:rsid w:val="00156EAF"/>
    <w:rsid w:val="00163287"/>
    <w:rsid w:val="00163A6C"/>
    <w:rsid w:val="001665F3"/>
    <w:rsid w:val="0019236C"/>
    <w:rsid w:val="0019466C"/>
    <w:rsid w:val="001A3FC4"/>
    <w:rsid w:val="001B5896"/>
    <w:rsid w:val="001C10CF"/>
    <w:rsid w:val="001C6C72"/>
    <w:rsid w:val="001D529F"/>
    <w:rsid w:val="001F1E28"/>
    <w:rsid w:val="001F6CE6"/>
    <w:rsid w:val="00202799"/>
    <w:rsid w:val="00206617"/>
    <w:rsid w:val="00212D9D"/>
    <w:rsid w:val="00213DA7"/>
    <w:rsid w:val="00214431"/>
    <w:rsid w:val="00214708"/>
    <w:rsid w:val="0021760C"/>
    <w:rsid w:val="00220543"/>
    <w:rsid w:val="002218F9"/>
    <w:rsid w:val="002238BE"/>
    <w:rsid w:val="00226DA9"/>
    <w:rsid w:val="00230B12"/>
    <w:rsid w:val="002379EB"/>
    <w:rsid w:val="00240946"/>
    <w:rsid w:val="00241A2F"/>
    <w:rsid w:val="00241A8A"/>
    <w:rsid w:val="00251011"/>
    <w:rsid w:val="0025135D"/>
    <w:rsid w:val="00252DF8"/>
    <w:rsid w:val="00261649"/>
    <w:rsid w:val="0026175C"/>
    <w:rsid w:val="00263B71"/>
    <w:rsid w:val="00264BF4"/>
    <w:rsid w:val="002809AE"/>
    <w:rsid w:val="0028247A"/>
    <w:rsid w:val="002A22A2"/>
    <w:rsid w:val="002A39E0"/>
    <w:rsid w:val="002A42BF"/>
    <w:rsid w:val="002A4627"/>
    <w:rsid w:val="002A71CF"/>
    <w:rsid w:val="002B4095"/>
    <w:rsid w:val="002B6DAA"/>
    <w:rsid w:val="002C01DA"/>
    <w:rsid w:val="002C3D84"/>
    <w:rsid w:val="002D799E"/>
    <w:rsid w:val="002E3181"/>
    <w:rsid w:val="002E4FC9"/>
    <w:rsid w:val="002E5D60"/>
    <w:rsid w:val="00306E39"/>
    <w:rsid w:val="003077B2"/>
    <w:rsid w:val="00310AFE"/>
    <w:rsid w:val="00313E8E"/>
    <w:rsid w:val="00316422"/>
    <w:rsid w:val="00320921"/>
    <w:rsid w:val="00333929"/>
    <w:rsid w:val="00333E87"/>
    <w:rsid w:val="00334696"/>
    <w:rsid w:val="003424CA"/>
    <w:rsid w:val="00342D77"/>
    <w:rsid w:val="003432D1"/>
    <w:rsid w:val="00350D82"/>
    <w:rsid w:val="00361DBF"/>
    <w:rsid w:val="003653CC"/>
    <w:rsid w:val="003723A5"/>
    <w:rsid w:val="003747B3"/>
    <w:rsid w:val="00374ADF"/>
    <w:rsid w:val="00376A88"/>
    <w:rsid w:val="00380AC3"/>
    <w:rsid w:val="00394850"/>
    <w:rsid w:val="00394C46"/>
    <w:rsid w:val="0039613A"/>
    <w:rsid w:val="00396616"/>
    <w:rsid w:val="003A7485"/>
    <w:rsid w:val="003A7AE0"/>
    <w:rsid w:val="003B1D83"/>
    <w:rsid w:val="003B65B6"/>
    <w:rsid w:val="003B700C"/>
    <w:rsid w:val="003C30BD"/>
    <w:rsid w:val="003C4032"/>
    <w:rsid w:val="003C532A"/>
    <w:rsid w:val="003D052E"/>
    <w:rsid w:val="003D12DD"/>
    <w:rsid w:val="003D48DB"/>
    <w:rsid w:val="003E0020"/>
    <w:rsid w:val="003E0F2B"/>
    <w:rsid w:val="003E2039"/>
    <w:rsid w:val="003E370E"/>
    <w:rsid w:val="003E61A7"/>
    <w:rsid w:val="003F168C"/>
    <w:rsid w:val="004005FD"/>
    <w:rsid w:val="004007A6"/>
    <w:rsid w:val="004016C0"/>
    <w:rsid w:val="00404500"/>
    <w:rsid w:val="0041414D"/>
    <w:rsid w:val="00433BF5"/>
    <w:rsid w:val="00435250"/>
    <w:rsid w:val="004378E0"/>
    <w:rsid w:val="00451DEA"/>
    <w:rsid w:val="00452E86"/>
    <w:rsid w:val="00453B27"/>
    <w:rsid w:val="004558A2"/>
    <w:rsid w:val="00460DC5"/>
    <w:rsid w:val="00461155"/>
    <w:rsid w:val="004614A0"/>
    <w:rsid w:val="004660B8"/>
    <w:rsid w:val="00484B10"/>
    <w:rsid w:val="00485A0F"/>
    <w:rsid w:val="00487170"/>
    <w:rsid w:val="004909A7"/>
    <w:rsid w:val="00497D8E"/>
    <w:rsid w:val="004B3031"/>
    <w:rsid w:val="004B6806"/>
    <w:rsid w:val="004C17D6"/>
    <w:rsid w:val="004C5A41"/>
    <w:rsid w:val="004D3519"/>
    <w:rsid w:val="004E7DB4"/>
    <w:rsid w:val="004F1A12"/>
    <w:rsid w:val="004F26FC"/>
    <w:rsid w:val="004F51A2"/>
    <w:rsid w:val="004F5755"/>
    <w:rsid w:val="005020FA"/>
    <w:rsid w:val="005031FD"/>
    <w:rsid w:val="00514D0B"/>
    <w:rsid w:val="00520784"/>
    <w:rsid w:val="0052298B"/>
    <w:rsid w:val="00526AC6"/>
    <w:rsid w:val="005365B9"/>
    <w:rsid w:val="005368E6"/>
    <w:rsid w:val="00543DBA"/>
    <w:rsid w:val="00544156"/>
    <w:rsid w:val="00544E6C"/>
    <w:rsid w:val="00551EA1"/>
    <w:rsid w:val="00555405"/>
    <w:rsid w:val="00566D0D"/>
    <w:rsid w:val="00567114"/>
    <w:rsid w:val="0057104F"/>
    <w:rsid w:val="005815C4"/>
    <w:rsid w:val="0058206B"/>
    <w:rsid w:val="005837FD"/>
    <w:rsid w:val="005930BC"/>
    <w:rsid w:val="005952ED"/>
    <w:rsid w:val="005A1606"/>
    <w:rsid w:val="005A2D00"/>
    <w:rsid w:val="005A3D95"/>
    <w:rsid w:val="005A3ED7"/>
    <w:rsid w:val="005B154A"/>
    <w:rsid w:val="005B50BF"/>
    <w:rsid w:val="005C4449"/>
    <w:rsid w:val="005D0791"/>
    <w:rsid w:val="005D1CDB"/>
    <w:rsid w:val="005D3511"/>
    <w:rsid w:val="005D52E3"/>
    <w:rsid w:val="005E2453"/>
    <w:rsid w:val="005E46E7"/>
    <w:rsid w:val="005E7E98"/>
    <w:rsid w:val="005F3ACB"/>
    <w:rsid w:val="005F68BE"/>
    <w:rsid w:val="00603045"/>
    <w:rsid w:val="00613613"/>
    <w:rsid w:val="00616F3E"/>
    <w:rsid w:val="006179F6"/>
    <w:rsid w:val="00620141"/>
    <w:rsid w:val="00620A13"/>
    <w:rsid w:val="006265CD"/>
    <w:rsid w:val="00633198"/>
    <w:rsid w:val="00642825"/>
    <w:rsid w:val="00647576"/>
    <w:rsid w:val="00651092"/>
    <w:rsid w:val="00666117"/>
    <w:rsid w:val="00671CD2"/>
    <w:rsid w:val="006807CA"/>
    <w:rsid w:val="00681358"/>
    <w:rsid w:val="006859F7"/>
    <w:rsid w:val="0068626C"/>
    <w:rsid w:val="00686EDB"/>
    <w:rsid w:val="006976D6"/>
    <w:rsid w:val="006A0F40"/>
    <w:rsid w:val="006A1F7D"/>
    <w:rsid w:val="006A4F39"/>
    <w:rsid w:val="006A7A12"/>
    <w:rsid w:val="006B455C"/>
    <w:rsid w:val="006C0A54"/>
    <w:rsid w:val="006C7B6F"/>
    <w:rsid w:val="006D214F"/>
    <w:rsid w:val="006D4711"/>
    <w:rsid w:val="006D51B2"/>
    <w:rsid w:val="006E0D56"/>
    <w:rsid w:val="006E16CF"/>
    <w:rsid w:val="006E3302"/>
    <w:rsid w:val="006E376D"/>
    <w:rsid w:val="006E5DF3"/>
    <w:rsid w:val="006F14A3"/>
    <w:rsid w:val="007020DD"/>
    <w:rsid w:val="00710AFD"/>
    <w:rsid w:val="00712D85"/>
    <w:rsid w:val="007130AB"/>
    <w:rsid w:val="00715CF2"/>
    <w:rsid w:val="00716505"/>
    <w:rsid w:val="00716D69"/>
    <w:rsid w:val="00731E7C"/>
    <w:rsid w:val="007365B4"/>
    <w:rsid w:val="0073759E"/>
    <w:rsid w:val="00740FD8"/>
    <w:rsid w:val="007422C7"/>
    <w:rsid w:val="007426CC"/>
    <w:rsid w:val="00743D80"/>
    <w:rsid w:val="00743E0A"/>
    <w:rsid w:val="00743EB2"/>
    <w:rsid w:val="00750394"/>
    <w:rsid w:val="00760E6A"/>
    <w:rsid w:val="00762633"/>
    <w:rsid w:val="00764BB4"/>
    <w:rsid w:val="007706F5"/>
    <w:rsid w:val="00770C03"/>
    <w:rsid w:val="007748C3"/>
    <w:rsid w:val="00777848"/>
    <w:rsid w:val="00791ED6"/>
    <w:rsid w:val="007923C7"/>
    <w:rsid w:val="00793BE1"/>
    <w:rsid w:val="007947D7"/>
    <w:rsid w:val="007B2F57"/>
    <w:rsid w:val="007B735B"/>
    <w:rsid w:val="007C0F87"/>
    <w:rsid w:val="007C14C8"/>
    <w:rsid w:val="007C46AC"/>
    <w:rsid w:val="007C54DC"/>
    <w:rsid w:val="007C7A8E"/>
    <w:rsid w:val="007D6213"/>
    <w:rsid w:val="007E07C5"/>
    <w:rsid w:val="007E1763"/>
    <w:rsid w:val="007E4B07"/>
    <w:rsid w:val="007F2751"/>
    <w:rsid w:val="007F3577"/>
    <w:rsid w:val="008031B3"/>
    <w:rsid w:val="0080517B"/>
    <w:rsid w:val="00805D5C"/>
    <w:rsid w:val="008169AA"/>
    <w:rsid w:val="00833D66"/>
    <w:rsid w:val="00835BFF"/>
    <w:rsid w:val="008503BE"/>
    <w:rsid w:val="008510CD"/>
    <w:rsid w:val="00860631"/>
    <w:rsid w:val="00885966"/>
    <w:rsid w:val="008927C4"/>
    <w:rsid w:val="008955AF"/>
    <w:rsid w:val="00896505"/>
    <w:rsid w:val="008970E6"/>
    <w:rsid w:val="0089785E"/>
    <w:rsid w:val="008A05F3"/>
    <w:rsid w:val="008A575C"/>
    <w:rsid w:val="008A698D"/>
    <w:rsid w:val="008B4ABD"/>
    <w:rsid w:val="008B5D8D"/>
    <w:rsid w:val="008C1647"/>
    <w:rsid w:val="008C5A40"/>
    <w:rsid w:val="008C66EF"/>
    <w:rsid w:val="008C785B"/>
    <w:rsid w:val="008E4D9E"/>
    <w:rsid w:val="008E4FA9"/>
    <w:rsid w:val="008F38B1"/>
    <w:rsid w:val="008F39FB"/>
    <w:rsid w:val="009004D8"/>
    <w:rsid w:val="00905443"/>
    <w:rsid w:val="00915F0C"/>
    <w:rsid w:val="00916488"/>
    <w:rsid w:val="0092242E"/>
    <w:rsid w:val="00923CB9"/>
    <w:rsid w:val="009301B0"/>
    <w:rsid w:val="00937355"/>
    <w:rsid w:val="009400FC"/>
    <w:rsid w:val="00940F5B"/>
    <w:rsid w:val="0094502F"/>
    <w:rsid w:val="00945358"/>
    <w:rsid w:val="00953846"/>
    <w:rsid w:val="009611FD"/>
    <w:rsid w:val="00974BBA"/>
    <w:rsid w:val="00975D7F"/>
    <w:rsid w:val="00993A9B"/>
    <w:rsid w:val="00995ACC"/>
    <w:rsid w:val="00996429"/>
    <w:rsid w:val="009C46D7"/>
    <w:rsid w:val="009C56FB"/>
    <w:rsid w:val="009E2077"/>
    <w:rsid w:val="009E2C39"/>
    <w:rsid w:val="009E320C"/>
    <w:rsid w:val="009F0B50"/>
    <w:rsid w:val="009F1EA5"/>
    <w:rsid w:val="00A066FE"/>
    <w:rsid w:val="00A17E40"/>
    <w:rsid w:val="00A264A1"/>
    <w:rsid w:val="00A349B7"/>
    <w:rsid w:val="00A46CEE"/>
    <w:rsid w:val="00A50105"/>
    <w:rsid w:val="00A61E10"/>
    <w:rsid w:val="00A626B1"/>
    <w:rsid w:val="00A70136"/>
    <w:rsid w:val="00A7297A"/>
    <w:rsid w:val="00A93E92"/>
    <w:rsid w:val="00A94FCA"/>
    <w:rsid w:val="00A958E3"/>
    <w:rsid w:val="00A96710"/>
    <w:rsid w:val="00AA102F"/>
    <w:rsid w:val="00AB08D3"/>
    <w:rsid w:val="00AB363B"/>
    <w:rsid w:val="00AB6139"/>
    <w:rsid w:val="00AC1E91"/>
    <w:rsid w:val="00AC33CA"/>
    <w:rsid w:val="00AD0238"/>
    <w:rsid w:val="00AD487C"/>
    <w:rsid w:val="00AD6125"/>
    <w:rsid w:val="00AD6650"/>
    <w:rsid w:val="00B0548F"/>
    <w:rsid w:val="00B06C76"/>
    <w:rsid w:val="00B07307"/>
    <w:rsid w:val="00B1593D"/>
    <w:rsid w:val="00B242D8"/>
    <w:rsid w:val="00B2492E"/>
    <w:rsid w:val="00B271BE"/>
    <w:rsid w:val="00B30BE8"/>
    <w:rsid w:val="00B32948"/>
    <w:rsid w:val="00B33BEB"/>
    <w:rsid w:val="00B41895"/>
    <w:rsid w:val="00B469DE"/>
    <w:rsid w:val="00B46AAE"/>
    <w:rsid w:val="00B502A0"/>
    <w:rsid w:val="00B5516B"/>
    <w:rsid w:val="00B8059B"/>
    <w:rsid w:val="00B80631"/>
    <w:rsid w:val="00B852C2"/>
    <w:rsid w:val="00B87E71"/>
    <w:rsid w:val="00B919C4"/>
    <w:rsid w:val="00B92FFD"/>
    <w:rsid w:val="00BA035B"/>
    <w:rsid w:val="00BA3E24"/>
    <w:rsid w:val="00BC782B"/>
    <w:rsid w:val="00BD1762"/>
    <w:rsid w:val="00BD74AE"/>
    <w:rsid w:val="00BE51F5"/>
    <w:rsid w:val="00BF3C99"/>
    <w:rsid w:val="00BF52DB"/>
    <w:rsid w:val="00BF6383"/>
    <w:rsid w:val="00C055E6"/>
    <w:rsid w:val="00C105F5"/>
    <w:rsid w:val="00C10757"/>
    <w:rsid w:val="00C10DDE"/>
    <w:rsid w:val="00C12657"/>
    <w:rsid w:val="00C15DD4"/>
    <w:rsid w:val="00C17264"/>
    <w:rsid w:val="00C3109E"/>
    <w:rsid w:val="00C32DB7"/>
    <w:rsid w:val="00C34947"/>
    <w:rsid w:val="00C44A02"/>
    <w:rsid w:val="00C44DA3"/>
    <w:rsid w:val="00C47774"/>
    <w:rsid w:val="00C47D21"/>
    <w:rsid w:val="00C515E3"/>
    <w:rsid w:val="00C52468"/>
    <w:rsid w:val="00C62A38"/>
    <w:rsid w:val="00C75574"/>
    <w:rsid w:val="00C873C5"/>
    <w:rsid w:val="00C87CF0"/>
    <w:rsid w:val="00C9147F"/>
    <w:rsid w:val="00C957A9"/>
    <w:rsid w:val="00C96AA2"/>
    <w:rsid w:val="00CB2695"/>
    <w:rsid w:val="00CC1103"/>
    <w:rsid w:val="00CC1D45"/>
    <w:rsid w:val="00CC4172"/>
    <w:rsid w:val="00CC5B1F"/>
    <w:rsid w:val="00CD3158"/>
    <w:rsid w:val="00CD325A"/>
    <w:rsid w:val="00CD49D0"/>
    <w:rsid w:val="00CD5B8E"/>
    <w:rsid w:val="00CE52E1"/>
    <w:rsid w:val="00CE7FAF"/>
    <w:rsid w:val="00CF5E63"/>
    <w:rsid w:val="00D04496"/>
    <w:rsid w:val="00D13EA4"/>
    <w:rsid w:val="00D15562"/>
    <w:rsid w:val="00D32579"/>
    <w:rsid w:val="00D35581"/>
    <w:rsid w:val="00D379B6"/>
    <w:rsid w:val="00D40EEA"/>
    <w:rsid w:val="00D4229C"/>
    <w:rsid w:val="00D56144"/>
    <w:rsid w:val="00D57D1C"/>
    <w:rsid w:val="00D646D1"/>
    <w:rsid w:val="00D7200A"/>
    <w:rsid w:val="00D7223F"/>
    <w:rsid w:val="00D75FCC"/>
    <w:rsid w:val="00D766D1"/>
    <w:rsid w:val="00D8458B"/>
    <w:rsid w:val="00D84877"/>
    <w:rsid w:val="00D84C1E"/>
    <w:rsid w:val="00D84CCC"/>
    <w:rsid w:val="00D91563"/>
    <w:rsid w:val="00D9510F"/>
    <w:rsid w:val="00DA1F82"/>
    <w:rsid w:val="00DA3A89"/>
    <w:rsid w:val="00DA663E"/>
    <w:rsid w:val="00DB40A3"/>
    <w:rsid w:val="00DC1618"/>
    <w:rsid w:val="00DC2DBE"/>
    <w:rsid w:val="00DC5C9D"/>
    <w:rsid w:val="00DD3FAE"/>
    <w:rsid w:val="00DD5B1B"/>
    <w:rsid w:val="00DE4E15"/>
    <w:rsid w:val="00DF0D8C"/>
    <w:rsid w:val="00E068A4"/>
    <w:rsid w:val="00E079DB"/>
    <w:rsid w:val="00E11F00"/>
    <w:rsid w:val="00E138BD"/>
    <w:rsid w:val="00E1743B"/>
    <w:rsid w:val="00E21D56"/>
    <w:rsid w:val="00E32C53"/>
    <w:rsid w:val="00E434D3"/>
    <w:rsid w:val="00E43EBD"/>
    <w:rsid w:val="00E514DB"/>
    <w:rsid w:val="00E518E0"/>
    <w:rsid w:val="00E53D68"/>
    <w:rsid w:val="00E62E4F"/>
    <w:rsid w:val="00E63DB2"/>
    <w:rsid w:val="00E65C02"/>
    <w:rsid w:val="00E66187"/>
    <w:rsid w:val="00E67FB7"/>
    <w:rsid w:val="00E70630"/>
    <w:rsid w:val="00E7188A"/>
    <w:rsid w:val="00E72206"/>
    <w:rsid w:val="00E750FA"/>
    <w:rsid w:val="00E8071A"/>
    <w:rsid w:val="00E86D44"/>
    <w:rsid w:val="00E92BC2"/>
    <w:rsid w:val="00E9566B"/>
    <w:rsid w:val="00E97FAF"/>
    <w:rsid w:val="00EA257F"/>
    <w:rsid w:val="00EA5CAF"/>
    <w:rsid w:val="00EA6582"/>
    <w:rsid w:val="00EB4DCC"/>
    <w:rsid w:val="00EC48CB"/>
    <w:rsid w:val="00EC5169"/>
    <w:rsid w:val="00EC5306"/>
    <w:rsid w:val="00ED2DEE"/>
    <w:rsid w:val="00EE31EB"/>
    <w:rsid w:val="00EF48A3"/>
    <w:rsid w:val="00EF63B2"/>
    <w:rsid w:val="00F01257"/>
    <w:rsid w:val="00F020D7"/>
    <w:rsid w:val="00F048D7"/>
    <w:rsid w:val="00F148B6"/>
    <w:rsid w:val="00F22339"/>
    <w:rsid w:val="00F24535"/>
    <w:rsid w:val="00F2612C"/>
    <w:rsid w:val="00F31130"/>
    <w:rsid w:val="00F35C4B"/>
    <w:rsid w:val="00F35DD3"/>
    <w:rsid w:val="00F40DF7"/>
    <w:rsid w:val="00F4715D"/>
    <w:rsid w:val="00F47D14"/>
    <w:rsid w:val="00F5194F"/>
    <w:rsid w:val="00F54801"/>
    <w:rsid w:val="00F60FA7"/>
    <w:rsid w:val="00F61F06"/>
    <w:rsid w:val="00F659AC"/>
    <w:rsid w:val="00F71C4F"/>
    <w:rsid w:val="00F765F8"/>
    <w:rsid w:val="00F771C3"/>
    <w:rsid w:val="00F837B3"/>
    <w:rsid w:val="00F878B8"/>
    <w:rsid w:val="00F9195A"/>
    <w:rsid w:val="00FA251D"/>
    <w:rsid w:val="00FA7329"/>
    <w:rsid w:val="00FB1F72"/>
    <w:rsid w:val="00FB4B5A"/>
    <w:rsid w:val="00FC2E5E"/>
    <w:rsid w:val="00FD0280"/>
    <w:rsid w:val="00FD335E"/>
    <w:rsid w:val="00FD7F73"/>
    <w:rsid w:val="00FE161E"/>
    <w:rsid w:val="00FE1671"/>
    <w:rsid w:val="00FE3DA2"/>
    <w:rsid w:val="00FE4F3B"/>
    <w:rsid w:val="00FE6BD6"/>
    <w:rsid w:val="00FE6EB8"/>
    <w:rsid w:val="00FE7C8A"/>
    <w:rsid w:val="00FF3E31"/>
    <w:rsid w:val="00FF4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CC"/>
    <w:pPr>
      <w:jc w:val="both"/>
    </w:pPr>
    <w:rPr>
      <w:rFonts w:ascii="Times New Roman" w:hAnsi="Times New Roman" w:cs="Times New Roman"/>
    </w:rPr>
  </w:style>
  <w:style w:type="paragraph" w:styleId="Heading1">
    <w:name w:val="heading 1"/>
    <w:basedOn w:val="Normal"/>
    <w:next w:val="Normal"/>
    <w:link w:val="Heading1Char"/>
    <w:uiPriority w:val="9"/>
    <w:qFormat/>
    <w:rsid w:val="005930BC"/>
    <w:pPr>
      <w:outlineLvl w:val="0"/>
    </w:pPr>
    <w:rPr>
      <w:b/>
      <w:bCs/>
      <w:sz w:val="32"/>
      <w:szCs w:val="32"/>
    </w:rPr>
  </w:style>
  <w:style w:type="paragraph" w:styleId="Heading2">
    <w:name w:val="heading 2"/>
    <w:basedOn w:val="Normal"/>
    <w:next w:val="Normal"/>
    <w:link w:val="Heading2Char"/>
    <w:uiPriority w:val="9"/>
    <w:unhideWhenUsed/>
    <w:qFormat/>
    <w:rsid w:val="005930BC"/>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5930BC"/>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5930BC"/>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0B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5930BC"/>
    <w:rPr>
      <w:rFonts w:ascii="Times New Roman" w:hAnsi="Times New Roman" w:cs="Times New Roman"/>
      <w:b/>
      <w:bCs/>
      <w:sz w:val="30"/>
      <w:szCs w:val="30"/>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5930BC"/>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5930BC"/>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9C46D7"/>
    <w:rPr>
      <w:sz w:val="16"/>
      <w:szCs w:val="16"/>
    </w:rPr>
  </w:style>
  <w:style w:type="paragraph" w:styleId="CommentText">
    <w:name w:val="annotation text"/>
    <w:basedOn w:val="Normal"/>
    <w:link w:val="CommentTextChar"/>
    <w:uiPriority w:val="99"/>
    <w:unhideWhenUsed/>
    <w:rsid w:val="009C46D7"/>
    <w:rPr>
      <w:sz w:val="20"/>
      <w:szCs w:val="20"/>
    </w:rPr>
  </w:style>
  <w:style w:type="character" w:customStyle="1" w:styleId="CommentTextChar">
    <w:name w:val="Comment Text Char"/>
    <w:basedOn w:val="DefaultParagraphFont"/>
    <w:link w:val="CommentText"/>
    <w:uiPriority w:val="99"/>
    <w:rsid w:val="009C46D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6D7"/>
    <w:rPr>
      <w:b/>
      <w:bCs/>
    </w:rPr>
  </w:style>
  <w:style w:type="character" w:customStyle="1" w:styleId="CommentSubjectChar">
    <w:name w:val="Comment Subject Char"/>
    <w:basedOn w:val="CommentTextChar"/>
    <w:link w:val="CommentSubject"/>
    <w:uiPriority w:val="99"/>
    <w:semiHidden/>
    <w:rsid w:val="009C46D7"/>
    <w:rPr>
      <w:rFonts w:ascii="Times New Roman" w:hAnsi="Times New Roman" w:cs="Times New Roman"/>
      <w:b/>
      <w:bCs/>
      <w:sz w:val="20"/>
      <w:szCs w:val="20"/>
    </w:rPr>
  </w:style>
  <w:style w:type="character" w:styleId="PlaceholderText">
    <w:name w:val="Placeholder Text"/>
    <w:basedOn w:val="DefaultParagraphFont"/>
    <w:uiPriority w:val="99"/>
    <w:semiHidden/>
    <w:rsid w:val="007F2751"/>
    <w:rPr>
      <w:color w:val="808080"/>
    </w:rPr>
  </w:style>
  <w:style w:type="character" w:styleId="FollowedHyperlink">
    <w:name w:val="FollowedHyperlink"/>
    <w:basedOn w:val="DefaultParagraphFont"/>
    <w:uiPriority w:val="99"/>
    <w:semiHidden/>
    <w:unhideWhenUsed/>
    <w:rsid w:val="00241A8A"/>
    <w:rPr>
      <w:color w:val="954F72" w:themeColor="followedHyperlink"/>
      <w:u w:val="single"/>
    </w:rPr>
  </w:style>
  <w:style w:type="character" w:styleId="SubtleReference">
    <w:name w:val="Subtle Reference"/>
    <w:aliases w:val="doc_hyperlink"/>
    <w:uiPriority w:val="31"/>
    <w:qFormat/>
    <w:rsid w:val="000841E8"/>
    <w:rPr>
      <w:u w:val="single"/>
    </w:rPr>
  </w:style>
  <w:style w:type="table" w:styleId="TableGrid">
    <w:name w:val="Table Grid"/>
    <w:basedOn w:val="TableNormal"/>
    <w:uiPriority w:val="39"/>
    <w:rsid w:val="00940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1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68921</Words>
  <Characters>402503</Characters>
  <Application>Microsoft Office Word</Application>
  <DocSecurity>0</DocSecurity>
  <Lines>7740</Lines>
  <Paragraphs>1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Costas Maranas</cp:lastModifiedBy>
  <cp:revision>3</cp:revision>
  <dcterms:created xsi:type="dcterms:W3CDTF">2021-03-05T19:18:00Z</dcterms:created>
  <dcterms:modified xsi:type="dcterms:W3CDTF">2021-03-05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